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E805B4" w14:textId="77777777" w:rsidR="00BF4FBC" w:rsidRPr="00F17CA7" w:rsidRDefault="00BF4FBC" w:rsidP="00BF4FBC">
      <w:pPr>
        <w:jc w:val="center"/>
        <w:rPr>
          <w:b/>
          <w:bCs/>
          <w:sz w:val="28"/>
          <w:szCs w:val="28"/>
        </w:rPr>
      </w:pPr>
      <w:bookmarkStart w:id="0" w:name="_Toc56764385"/>
      <w:r w:rsidRPr="00F17CA7">
        <w:rPr>
          <w:b/>
          <w:bCs/>
          <w:sz w:val="28"/>
          <w:szCs w:val="28"/>
        </w:rPr>
        <w:t>Supporting Information</w:t>
      </w:r>
    </w:p>
    <w:p w14:paraId="24D33AC2" w14:textId="77777777" w:rsidR="005F2F09" w:rsidRPr="000013C5" w:rsidRDefault="005F2F09" w:rsidP="005F2F09">
      <w:pPr>
        <w:jc w:val="center"/>
        <w:rPr>
          <w:sz w:val="28"/>
          <w:szCs w:val="28"/>
        </w:rPr>
      </w:pPr>
      <w:bookmarkStart w:id="1" w:name="_Hlk57650361"/>
      <w:bookmarkStart w:id="2" w:name="_Hlk76410612"/>
      <w:r w:rsidRPr="000013C5">
        <w:rPr>
          <w:sz w:val="28"/>
          <w:szCs w:val="28"/>
        </w:rPr>
        <w:t xml:space="preserve">Systematic </w:t>
      </w:r>
      <w:r>
        <w:rPr>
          <w:sz w:val="28"/>
          <w:szCs w:val="28"/>
        </w:rPr>
        <w:t>r</w:t>
      </w:r>
      <w:r w:rsidRPr="000013C5">
        <w:rPr>
          <w:sz w:val="28"/>
          <w:szCs w:val="28"/>
        </w:rPr>
        <w:t>eview of</w:t>
      </w:r>
      <w:r>
        <w:rPr>
          <w:sz w:val="28"/>
          <w:szCs w:val="28"/>
        </w:rPr>
        <w:t xml:space="preserve"> p</w:t>
      </w:r>
      <w:r w:rsidRPr="000013C5">
        <w:rPr>
          <w:sz w:val="28"/>
          <w:szCs w:val="28"/>
        </w:rPr>
        <w:t xml:space="preserve">reterm </w:t>
      </w:r>
      <w:r>
        <w:rPr>
          <w:sz w:val="28"/>
          <w:szCs w:val="28"/>
        </w:rPr>
        <w:t>b</w:t>
      </w:r>
      <w:r w:rsidRPr="000013C5">
        <w:rPr>
          <w:sz w:val="28"/>
          <w:szCs w:val="28"/>
        </w:rPr>
        <w:t>irth</w:t>
      </w:r>
      <w:r>
        <w:rPr>
          <w:sz w:val="28"/>
          <w:szCs w:val="28"/>
        </w:rPr>
        <w:t xml:space="preserve"> multi-</w:t>
      </w:r>
      <w:proofErr w:type="spellStart"/>
      <w:r>
        <w:rPr>
          <w:sz w:val="28"/>
          <w:szCs w:val="28"/>
        </w:rPr>
        <w:t>omic</w:t>
      </w:r>
      <w:proofErr w:type="spellEnd"/>
      <w:r w:rsidRPr="000013C5">
        <w:rPr>
          <w:sz w:val="28"/>
          <w:szCs w:val="28"/>
        </w:rPr>
        <w:t xml:space="preserve"> </w:t>
      </w:r>
      <w:r>
        <w:rPr>
          <w:sz w:val="28"/>
          <w:szCs w:val="28"/>
        </w:rPr>
        <w:t>b</w:t>
      </w:r>
      <w:r w:rsidRPr="000013C5">
        <w:rPr>
          <w:sz w:val="28"/>
          <w:szCs w:val="28"/>
        </w:rPr>
        <w:t xml:space="preserve">iomarker </w:t>
      </w:r>
      <w:r>
        <w:rPr>
          <w:sz w:val="28"/>
          <w:szCs w:val="28"/>
        </w:rPr>
        <w:t>s</w:t>
      </w:r>
      <w:r w:rsidRPr="000013C5">
        <w:rPr>
          <w:sz w:val="28"/>
          <w:szCs w:val="28"/>
        </w:rPr>
        <w:t xml:space="preserve">tudies </w:t>
      </w:r>
    </w:p>
    <w:bookmarkEnd w:id="1"/>
    <w:p w14:paraId="5681F58C" w14:textId="77777777" w:rsidR="005F2F09" w:rsidRDefault="005F2F09" w:rsidP="005F2F09">
      <w:r w:rsidRPr="00A75FB0">
        <w:rPr>
          <w:b/>
        </w:rPr>
        <w:t>Juhi</w:t>
      </w:r>
      <w:r>
        <w:rPr>
          <w:b/>
        </w:rPr>
        <w:t xml:space="preserve"> K.</w:t>
      </w:r>
      <w:r w:rsidRPr="00A75FB0">
        <w:rPr>
          <w:b/>
        </w:rPr>
        <w:t xml:space="preserve"> Gupta</w:t>
      </w:r>
      <w:r w:rsidRPr="00A75FB0">
        <w:rPr>
          <w:vertAlign w:val="superscript"/>
        </w:rPr>
        <w:t>1</w:t>
      </w:r>
      <w:r>
        <w:rPr>
          <w:vertAlign w:val="superscript"/>
        </w:rPr>
        <w:t>,2</w:t>
      </w:r>
      <w:r>
        <w:t>* and Ana Alfirevic</w:t>
      </w:r>
      <w:r>
        <w:rPr>
          <w:vertAlign w:val="superscript"/>
        </w:rPr>
        <w:t>1,2</w:t>
      </w:r>
    </w:p>
    <w:p w14:paraId="52B5EA3A" w14:textId="77777777" w:rsidR="005F2F09" w:rsidRDefault="005F2F09" w:rsidP="001566D9">
      <w:pPr>
        <w:spacing w:before="120" w:after="0" w:line="240" w:lineRule="auto"/>
      </w:pPr>
      <w:r>
        <w:rPr>
          <w:vertAlign w:val="superscript"/>
        </w:rPr>
        <w:t>1</w:t>
      </w:r>
      <w:r w:rsidRPr="00A75FB0">
        <w:t xml:space="preserve"> </w:t>
      </w:r>
      <w:r>
        <w:t xml:space="preserve">Wolfson Centre for Personalised Medicine, </w:t>
      </w:r>
      <w:r w:rsidRPr="00EE03C5">
        <w:t>Department of Pharmacology and Therapeutics,</w:t>
      </w:r>
      <w:r>
        <w:t xml:space="preserve"> </w:t>
      </w:r>
      <w:r w:rsidRPr="00A75FB0">
        <w:t>Institute of Systems, Molecular and Integrative Biology</w:t>
      </w:r>
      <w:r>
        <w:t>,</w:t>
      </w:r>
      <w:r w:rsidRPr="00EE03C5">
        <w:t xml:space="preserve"> University of Liverpool</w:t>
      </w:r>
      <w:r>
        <w:t xml:space="preserve">, </w:t>
      </w:r>
      <w:r w:rsidRPr="00EE03C5">
        <w:t>Liverpool, L69 3GL</w:t>
      </w:r>
      <w:r>
        <w:t>, UK</w:t>
      </w:r>
    </w:p>
    <w:p w14:paraId="27E7A244" w14:textId="77777777" w:rsidR="005F2F09" w:rsidRDefault="005F2F09" w:rsidP="001566D9">
      <w:pPr>
        <w:spacing w:before="120" w:after="0" w:line="240" w:lineRule="auto"/>
      </w:pPr>
      <w:r>
        <w:rPr>
          <w:vertAlign w:val="superscript"/>
        </w:rPr>
        <w:t>2</w:t>
      </w:r>
      <w:r w:rsidRPr="00EE03C5">
        <w:t xml:space="preserve"> Harris-Wellbeing Research Centre, University Department, Liverpool Women's Hospital, Liverpool, L8 7SS, UK</w:t>
      </w:r>
    </w:p>
    <w:bookmarkEnd w:id="2"/>
    <w:p w14:paraId="071832ED" w14:textId="2FB5BE1F" w:rsidR="001F6C09" w:rsidRDefault="001F6C09" w:rsidP="00177CA7">
      <w:pPr>
        <w:rPr>
          <w:sz w:val="24"/>
          <w:szCs w:val="24"/>
        </w:rPr>
      </w:pPr>
    </w:p>
    <w:p w14:paraId="6A4B7E6E" w14:textId="77777777" w:rsidR="001F6C09" w:rsidRPr="001F6C09" w:rsidRDefault="001F6C09" w:rsidP="00177CA7">
      <w:pPr>
        <w:rPr>
          <w:sz w:val="24"/>
          <w:szCs w:val="24"/>
        </w:rPr>
      </w:pPr>
    </w:p>
    <w:p w14:paraId="2B4372BD" w14:textId="0D94233A" w:rsidR="00177CA7" w:rsidRDefault="00177CA7" w:rsidP="00177CA7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Table of contents</w:t>
      </w:r>
    </w:p>
    <w:p w14:paraId="272938E8" w14:textId="3640B3CE" w:rsidR="00177CA7" w:rsidRPr="00672D31" w:rsidRDefault="00177CA7" w:rsidP="00177CA7">
      <w:r w:rsidRPr="00672D31">
        <w:t>Table S1</w:t>
      </w:r>
      <w:r w:rsidR="0076299F" w:rsidRPr="00672D31">
        <w:t>: Targeted genomics studies.</w:t>
      </w:r>
    </w:p>
    <w:p w14:paraId="074343C0" w14:textId="3C78C55A" w:rsidR="0076299F" w:rsidRPr="00672D31" w:rsidRDefault="0076299F" w:rsidP="0076299F">
      <w:r w:rsidRPr="00672D31">
        <w:t>Table S2: Targeted transcriptomics studies.</w:t>
      </w:r>
    </w:p>
    <w:p w14:paraId="3A8ABEFE" w14:textId="7048A108" w:rsidR="0076299F" w:rsidRPr="00672D31" w:rsidRDefault="0076299F" w:rsidP="0076299F">
      <w:r w:rsidRPr="00672D31">
        <w:t>Table S3: Targeted proteomics studies.</w:t>
      </w:r>
    </w:p>
    <w:p w14:paraId="77CDF07C" w14:textId="1C1E77A6" w:rsidR="0076299F" w:rsidRDefault="0076299F" w:rsidP="0076299F">
      <w:r w:rsidRPr="00672D31">
        <w:t>Table S4: Targeted metabolomics studies.</w:t>
      </w:r>
    </w:p>
    <w:p w14:paraId="57E0E269" w14:textId="3E2364C6" w:rsidR="00B74898" w:rsidRDefault="00B74898" w:rsidP="0076299F">
      <w:r>
        <w:t xml:space="preserve">Table S5. </w:t>
      </w:r>
      <w:r w:rsidR="003F6EB2">
        <w:t>Omics pathway analysis results.</w:t>
      </w:r>
    </w:p>
    <w:p w14:paraId="6EDDD412" w14:textId="741418F7" w:rsidR="00602BFA" w:rsidRPr="00672D31" w:rsidRDefault="00602BFA" w:rsidP="0076299F">
      <w:r>
        <w:t>Figure S1. Gestation distribution in PTB omics biomarker literature.</w:t>
      </w:r>
    </w:p>
    <w:p w14:paraId="2D663B37" w14:textId="77777777" w:rsidR="0076299F" w:rsidRDefault="0076299F" w:rsidP="00177CA7">
      <w:pPr>
        <w:rPr>
          <w:sz w:val="24"/>
          <w:szCs w:val="24"/>
        </w:rPr>
      </w:pPr>
    </w:p>
    <w:p w14:paraId="2913AB49" w14:textId="77777777" w:rsidR="00177CA7" w:rsidRPr="00177CA7" w:rsidRDefault="00177CA7" w:rsidP="00177CA7">
      <w:pPr>
        <w:rPr>
          <w:sz w:val="24"/>
          <w:szCs w:val="24"/>
        </w:rPr>
      </w:pPr>
    </w:p>
    <w:p w14:paraId="4D319DD1" w14:textId="77777777" w:rsidR="00AF22D6" w:rsidRDefault="00AF22D6" w:rsidP="00BF4FBC"/>
    <w:p w14:paraId="6C80FD6C" w14:textId="14EC6D81" w:rsidR="003C5860" w:rsidRDefault="003C5860" w:rsidP="00BF4FBC">
      <w:pPr>
        <w:sectPr w:rsidR="003C5860" w:rsidSect="003E250D">
          <w:footerReference w:type="default" r:id="rId7"/>
          <w:footerReference w:type="first" r:id="rId8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bookmarkEnd w:id="0"/>
    <w:p w14:paraId="2D19A3D7" w14:textId="1A2B354B" w:rsidR="003B172E" w:rsidRPr="00672D31" w:rsidRDefault="00687556" w:rsidP="003B172E">
      <w:pPr>
        <w:pStyle w:val="Caption"/>
        <w:rPr>
          <w:sz w:val="22"/>
          <w:szCs w:val="20"/>
        </w:rPr>
      </w:pPr>
      <w:r w:rsidRPr="00672D31">
        <w:rPr>
          <w:sz w:val="22"/>
          <w:szCs w:val="20"/>
        </w:rPr>
        <w:lastRenderedPageBreak/>
        <w:t>Table S</w:t>
      </w:r>
      <w:r w:rsidR="00AF2E82" w:rsidRPr="00672D31">
        <w:rPr>
          <w:sz w:val="22"/>
          <w:szCs w:val="20"/>
        </w:rPr>
        <w:t>1</w:t>
      </w:r>
      <w:r w:rsidRPr="00672D31">
        <w:rPr>
          <w:sz w:val="22"/>
          <w:szCs w:val="20"/>
        </w:rPr>
        <w:t>.</w:t>
      </w:r>
      <w:r w:rsidRPr="00672D31">
        <w:rPr>
          <w:b w:val="0"/>
          <w:bCs w:val="0"/>
          <w:sz w:val="22"/>
          <w:szCs w:val="20"/>
        </w:rPr>
        <w:t xml:space="preserve"> </w:t>
      </w:r>
      <w:r w:rsidR="003C5860" w:rsidRPr="00672D31">
        <w:rPr>
          <w:b w:val="0"/>
          <w:sz w:val="22"/>
          <w:szCs w:val="20"/>
        </w:rPr>
        <w:t>T</w:t>
      </w:r>
      <w:r w:rsidR="003B172E" w:rsidRPr="00672D31">
        <w:rPr>
          <w:b w:val="0"/>
          <w:sz w:val="22"/>
          <w:szCs w:val="20"/>
        </w:rPr>
        <w:t xml:space="preserve">argeted </w:t>
      </w:r>
      <w:r w:rsidR="003C5860" w:rsidRPr="00672D31">
        <w:rPr>
          <w:b w:val="0"/>
          <w:sz w:val="22"/>
          <w:szCs w:val="20"/>
        </w:rPr>
        <w:t>preterm birth genomics biomarker studies. M</w:t>
      </w:r>
      <w:r w:rsidR="003B172E" w:rsidRPr="00672D31">
        <w:rPr>
          <w:b w:val="0"/>
          <w:sz w:val="22"/>
          <w:szCs w:val="20"/>
        </w:rPr>
        <w:t>aternal genes/SNPs biomarker</w:t>
      </w:r>
      <w:r w:rsidR="003C5860" w:rsidRPr="00672D31">
        <w:rPr>
          <w:b w:val="0"/>
          <w:sz w:val="22"/>
          <w:szCs w:val="20"/>
        </w:rPr>
        <w:t>s</w:t>
      </w:r>
      <w:r w:rsidR="003B172E" w:rsidRPr="00672D31">
        <w:rPr>
          <w:b w:val="0"/>
          <w:sz w:val="22"/>
          <w:szCs w:val="20"/>
        </w:rPr>
        <w:t xml:space="preserve"> identified in the literature (n=</w:t>
      </w:r>
      <w:r w:rsidR="00593F0D" w:rsidRPr="00672D31">
        <w:rPr>
          <w:b w:val="0"/>
          <w:sz w:val="22"/>
          <w:szCs w:val="20"/>
        </w:rPr>
        <w:t>30</w:t>
      </w:r>
      <w:r w:rsidR="003B172E" w:rsidRPr="00672D31">
        <w:rPr>
          <w:b w:val="0"/>
          <w:sz w:val="22"/>
          <w:szCs w:val="20"/>
        </w:rPr>
        <w:t>).</w:t>
      </w:r>
      <w:r w:rsidR="00477B7A" w:rsidRPr="00672D31">
        <w:rPr>
          <w:b w:val="0"/>
          <w:sz w:val="22"/>
          <w:szCs w:val="20"/>
        </w:rPr>
        <w:t xml:space="preserve"> </w:t>
      </w:r>
    </w:p>
    <w:tbl>
      <w:tblPr>
        <w:tblStyle w:val="PlainTable2"/>
        <w:tblW w:w="14904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560"/>
        <w:gridCol w:w="1618"/>
        <w:gridCol w:w="4536"/>
        <w:gridCol w:w="1500"/>
        <w:gridCol w:w="2410"/>
        <w:gridCol w:w="1984"/>
        <w:gridCol w:w="1296"/>
      </w:tblGrid>
      <w:tr w:rsidR="00AF2E82" w:rsidRPr="00AF2E82" w14:paraId="5C4CB9F8" w14:textId="77777777" w:rsidTr="00177C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4BAF37C9" w14:textId="77777777" w:rsidR="00AF2E82" w:rsidRPr="00B07C4C" w:rsidRDefault="00AF2E82" w:rsidP="008D2E49">
            <w:pPr>
              <w:spacing w:after="0" w:line="240" w:lineRule="auto"/>
              <w:jc w:val="center"/>
              <w:rPr>
                <w:sz w:val="18"/>
                <w:szCs w:val="18"/>
              </w:rPr>
            </w:pPr>
            <w:r w:rsidRPr="00B07C4C">
              <w:rPr>
                <w:sz w:val="18"/>
                <w:szCs w:val="18"/>
              </w:rPr>
              <w:t>Study</w:t>
            </w:r>
          </w:p>
        </w:tc>
        <w:tc>
          <w:tcPr>
            <w:tcW w:w="1618" w:type="dxa"/>
            <w:hideMark/>
          </w:tcPr>
          <w:p w14:paraId="1BFBFB34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Ethnic groups</w:t>
            </w:r>
          </w:p>
        </w:tc>
        <w:tc>
          <w:tcPr>
            <w:tcW w:w="4536" w:type="dxa"/>
            <w:hideMark/>
          </w:tcPr>
          <w:p w14:paraId="2CE0C3EC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Genes/SNPs identified</w:t>
            </w:r>
          </w:p>
        </w:tc>
        <w:tc>
          <w:tcPr>
            <w:tcW w:w="1500" w:type="dxa"/>
            <w:hideMark/>
          </w:tcPr>
          <w:p w14:paraId="45C8F9E5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henotype</w:t>
            </w:r>
          </w:p>
        </w:tc>
        <w:tc>
          <w:tcPr>
            <w:tcW w:w="2410" w:type="dxa"/>
          </w:tcPr>
          <w:p w14:paraId="4A2792C5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otal number of maternal participants</w:t>
            </w:r>
          </w:p>
        </w:tc>
        <w:tc>
          <w:tcPr>
            <w:tcW w:w="1984" w:type="dxa"/>
            <w:hideMark/>
          </w:tcPr>
          <w:p w14:paraId="6B365B77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echnology/</w:t>
            </w:r>
          </w:p>
          <w:p w14:paraId="1F5FE483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echnique</w:t>
            </w:r>
          </w:p>
        </w:tc>
        <w:tc>
          <w:tcPr>
            <w:tcW w:w="1296" w:type="dxa"/>
            <w:hideMark/>
          </w:tcPr>
          <w:p w14:paraId="3CCE27DE" w14:textId="77777777" w:rsidR="00AF2E82" w:rsidRPr="00AF2E82" w:rsidRDefault="00AF2E82" w:rsidP="008D2E49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Cs/>
                <w:sz w:val="18"/>
                <w:szCs w:val="18"/>
              </w:rPr>
              <w:t xml:space="preserve">P </w:t>
            </w:r>
            <w:r w:rsidRPr="00AF2E82">
              <w:rPr>
                <w:sz w:val="18"/>
                <w:szCs w:val="18"/>
              </w:rPr>
              <w:t>value</w:t>
            </w:r>
          </w:p>
        </w:tc>
      </w:tr>
      <w:tr w:rsidR="00AF2E82" w:rsidRPr="00AF2E82" w14:paraId="544A9372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7A405FA3" w14:textId="77777777" w:rsidR="00C742B6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114" w:tooltip="Pandey, 2020 #810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Pandey&lt;/Author&gt;&lt;Year&gt;2020&lt;/Year&gt;&lt;RecNum&gt;810&lt;/RecNum&gt;&lt;DisplayText&gt;Pandey&lt;style face="italic"&gt; et al.&lt;/style&gt; (2020)&lt;/DisplayText&gt;&lt;record&gt;&lt;rec-number&gt;810&lt;/rec-number&gt;&lt;foreign-keys&gt;&lt;key app="EN" db-id="v2rszxxp3xx0fyexzth59awkavpre5tw2wez" timestamp="1605633048"&gt;810&lt;/key&gt;&lt;key app="ENWeb" db-id=""&gt;0&lt;/key&gt;&lt;/foreign-keys&gt;&lt;ref-type name="Journal Article"&gt;17&lt;/ref-type&gt;&lt;contributors&gt;&lt;authors&gt;&lt;author&gt;Pandey, M.&lt;/author&gt;&lt;author&gt;Awasthi, S.&lt;/author&gt;&lt;author&gt;Baranwal, S.&lt;/author&gt;&lt;/authors&gt;&lt;/contributors&gt;&lt;auth-address&gt;King George`s Medical University, Lucknow, Uttar Pradesh, India; Banaras Hindu University, Varanasi, Uttar Pradesh, India. Electronic address: monikapandeybiotec@gmail.com.&amp;#xD;King George`s Medical University, Lucknow, Uttar Pradesh, India.&amp;#xD;Banaras Hindu University, Varanasi, Uttar Pradesh, India.&lt;/auth-address&gt;&lt;titles&gt;&lt;title&gt;IL-6: An endogenous activator of MMP-9 in preterm birth&lt;/title&gt;&lt;secondary-title&gt;J Reprod Immunol&lt;/secondary-title&gt;&lt;/titles&gt;&lt;periodical&gt;&lt;full-title&gt;J Reprod Immunol&lt;/full-title&gt;&lt;/periodical&gt;&lt;pages&gt;103147&lt;/pages&gt;&lt;volume&gt;141&lt;/volume&gt;&lt;edition&gt;2020/06/24&lt;/edition&gt;&lt;keywords&gt;&lt;keyword&gt;Gene-gene interaction&lt;/keyword&gt;&lt;keyword&gt;Low-Birth weight&lt;/keyword&gt;&lt;keyword&gt;Polymorphism&lt;/keyword&gt;&lt;/keywords&gt;&lt;dates&gt;&lt;year&gt;2020&lt;/year&gt;&lt;pub-dates&gt;&lt;date&gt;Sep&lt;/date&gt;&lt;/pub-dates&gt;&lt;/dates&gt;&lt;isbn&gt;1872-7603 (Electronic)&amp;#xD;0165-0378 (Linking)&lt;/isbn&gt;&lt;accession-num&gt;32574873&lt;/accession-num&gt;&lt;urls&gt;&lt;related-urls&gt;&lt;url&gt;https://www.ncbi.nlm.nih.gov/pubmed/32574873&lt;/url&gt;&lt;/related-urls&gt;&lt;/urls&gt;&lt;electronic-resource-num&gt;10.1016/j.jri.2020.103147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Pandey et al. (202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7C1ED2" w:rsidRPr="00B07C4C">
              <w:rPr>
                <w:sz w:val="18"/>
                <w:szCs w:val="18"/>
              </w:rPr>
              <w:t xml:space="preserve"> </w:t>
            </w:r>
          </w:p>
          <w:p w14:paraId="06874DB1" w14:textId="7D359CF2" w:rsidR="00AF2E82" w:rsidRPr="00B07C4C" w:rsidRDefault="00C742B6" w:rsidP="008D2E49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C1ED2" w:rsidRPr="00B07C4C">
              <w:rPr>
                <w:b w:val="0"/>
                <w:bCs w:val="0"/>
                <w:sz w:val="18"/>
                <w:szCs w:val="18"/>
              </w:rPr>
              <w:t>1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0FBC36A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Indian</w:t>
            </w:r>
          </w:p>
        </w:tc>
        <w:tc>
          <w:tcPr>
            <w:tcW w:w="4536" w:type="dxa"/>
          </w:tcPr>
          <w:p w14:paraId="428A473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MMP-1</w:t>
            </w:r>
            <w:r w:rsidRPr="00AF2E82">
              <w:rPr>
                <w:sz w:val="18"/>
                <w:szCs w:val="18"/>
              </w:rPr>
              <w:t>_rs1799750</w:t>
            </w:r>
          </w:p>
          <w:p w14:paraId="4DDBD86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MMP8</w:t>
            </w:r>
            <w:r w:rsidRPr="00AF2E82">
              <w:rPr>
                <w:sz w:val="18"/>
                <w:szCs w:val="18"/>
              </w:rPr>
              <w:t>_rs11225395</w:t>
            </w:r>
          </w:p>
          <w:p w14:paraId="060AFC0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IL-6_</w:t>
            </w:r>
            <w:r w:rsidRPr="00AF2E82">
              <w:rPr>
                <w:sz w:val="18"/>
                <w:szCs w:val="18"/>
              </w:rPr>
              <w:t>rs1800795</w:t>
            </w:r>
          </w:p>
          <w:p w14:paraId="6E73935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MMP-8_</w:t>
            </w:r>
            <w:r w:rsidRPr="00AF2E82">
              <w:rPr>
                <w:sz w:val="18"/>
                <w:szCs w:val="18"/>
              </w:rPr>
              <w:t>rs2155052</w:t>
            </w:r>
          </w:p>
          <w:p w14:paraId="62E8B25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MMP-9_</w:t>
            </w:r>
            <w:r w:rsidRPr="00AF2E82">
              <w:rPr>
                <w:sz w:val="18"/>
                <w:szCs w:val="18"/>
              </w:rPr>
              <w:t>rs3918242</w:t>
            </w:r>
          </w:p>
        </w:tc>
        <w:tc>
          <w:tcPr>
            <w:tcW w:w="1500" w:type="dxa"/>
          </w:tcPr>
          <w:p w14:paraId="140FB5D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 (&lt;37 weeks)</w:t>
            </w:r>
          </w:p>
        </w:tc>
        <w:tc>
          <w:tcPr>
            <w:tcW w:w="2410" w:type="dxa"/>
          </w:tcPr>
          <w:p w14:paraId="39C0A07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510</w:t>
            </w:r>
          </w:p>
          <w:p w14:paraId="2DD91CD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255, control n=255]</w:t>
            </w:r>
          </w:p>
        </w:tc>
        <w:tc>
          <w:tcPr>
            <w:tcW w:w="1984" w:type="dxa"/>
          </w:tcPr>
          <w:p w14:paraId="5FDEC683" w14:textId="66E08A4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Restriction Fragment length polymorphism</w:t>
            </w:r>
          </w:p>
        </w:tc>
        <w:tc>
          <w:tcPr>
            <w:tcW w:w="1296" w:type="dxa"/>
          </w:tcPr>
          <w:p w14:paraId="00728981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Cs/>
                <w:sz w:val="18"/>
                <w:szCs w:val="18"/>
              </w:rPr>
            </w:pPr>
            <w:r w:rsidRPr="00AF2E82">
              <w:rPr>
                <w:iCs/>
                <w:sz w:val="18"/>
                <w:szCs w:val="18"/>
              </w:rPr>
              <w:t>NA</w:t>
            </w:r>
          </w:p>
        </w:tc>
      </w:tr>
      <w:tr w:rsidR="00AF2E82" w:rsidRPr="00AF2E82" w14:paraId="22C0ACF2" w14:textId="77777777" w:rsidTr="00177CA7">
        <w:trPr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4C075CFF" w14:textId="1555D177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55" w:tooltip="Hao, 2020 #604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Hao&lt;/Author&gt;&lt;Year&gt;2020&lt;/Year&gt;&lt;RecNum&gt;604&lt;/RecNum&gt;&lt;DisplayText&gt;Hao&lt;style face="italic"&gt; et al.&lt;/style&gt; (2020)&lt;/DisplayText&gt;&lt;record&gt;&lt;rec-number&gt;604&lt;/rec-number&gt;&lt;foreign-keys&gt;&lt;key app="EN" db-id="v2rszxxp3xx0fyexzth59awkavpre5tw2wez" timestamp="1588687162"&gt;604&lt;/key&gt;&lt;key app="ENWeb" db-id=""&gt;0&lt;/key&gt;&lt;/foreign-keys&gt;&lt;ref-type name="Journal Article"&gt;17&lt;/ref-type&gt;&lt;contributors&gt;&lt;authors&gt;&lt;author&gt;Hao, Yongxiu&lt;/author&gt;&lt;author&gt;Yan, Lailai&lt;/author&gt;&lt;author&gt;Pang, Yiming&lt;/author&gt;&lt;author&gt;Yan, Huina&lt;/author&gt;&lt;author&gt;Zhang, Le&lt;/author&gt;&lt;author&gt;Liu, Jufen&lt;/author&gt;&lt;author&gt;Li, Nan&lt;/author&gt;&lt;author&gt;Wang, Bin&lt;/author&gt;&lt;author&gt;Zhang, Yali&lt;/author&gt;&lt;author&gt;Li, Zhiwen&lt;/author&gt;&lt;author&gt;Ye, Rongwei&lt;/author&gt;&lt;author&gt;Ren, Aiguo&lt;/author&gt;&lt;/authors&gt;&lt;/contributors&gt;&lt;titles&gt;&lt;title&gt;Maternal serum level of manganese, single nucleotide polymorphisms, and risk of spontaneous preterm birth: A nested case-control study in China&lt;/title&gt;&lt;secondary-title&gt;Environmental Pollution&lt;/secondary-title&gt;&lt;/titles&gt;&lt;periodical&gt;&lt;full-title&gt;Environmental Pollution&lt;/full-title&gt;&lt;/periodical&gt;&lt;pages&gt;114187&lt;/pages&gt;&lt;volume&gt;262&lt;/volume&gt;&lt;dates&gt;&lt;year&gt;2020&lt;/year&gt;&lt;/dates&gt;&lt;isbn&gt;02697491&lt;/isbn&gt;&lt;urls&gt;&lt;/urls&gt;&lt;electronic-resource-num&gt;10.1016/j.envpol.2020.114187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Hao et al. (202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2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518781A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Chinese</w:t>
            </w:r>
          </w:p>
        </w:tc>
        <w:tc>
          <w:tcPr>
            <w:tcW w:w="4536" w:type="dxa"/>
          </w:tcPr>
          <w:p w14:paraId="56857D1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iCs/>
                <w:sz w:val="18"/>
                <w:szCs w:val="18"/>
              </w:rPr>
              <w:t>SOD2</w:t>
            </w:r>
            <w:r w:rsidRPr="00AF2E82">
              <w:rPr>
                <w:sz w:val="18"/>
                <w:szCs w:val="18"/>
              </w:rPr>
              <w:t xml:space="preserve"> (rs2758352), </w:t>
            </w:r>
            <w:r w:rsidRPr="00AF2E82">
              <w:rPr>
                <w:i/>
                <w:iCs/>
                <w:sz w:val="18"/>
                <w:szCs w:val="18"/>
              </w:rPr>
              <w:t>SOD3</w:t>
            </w:r>
            <w:r w:rsidRPr="00AF2E82">
              <w:rPr>
                <w:sz w:val="18"/>
                <w:szCs w:val="18"/>
              </w:rPr>
              <w:t xml:space="preserve"> (rs699473), and </w:t>
            </w:r>
            <w:r w:rsidRPr="00AF2E82">
              <w:rPr>
                <w:i/>
                <w:iCs/>
                <w:sz w:val="18"/>
                <w:szCs w:val="18"/>
              </w:rPr>
              <w:t>CAT</w:t>
            </w:r>
            <w:r w:rsidRPr="00AF2E82">
              <w:rPr>
                <w:sz w:val="18"/>
                <w:szCs w:val="18"/>
              </w:rPr>
              <w:t xml:space="preserve"> (rs769214)</w:t>
            </w:r>
          </w:p>
        </w:tc>
        <w:tc>
          <w:tcPr>
            <w:tcW w:w="1500" w:type="dxa"/>
          </w:tcPr>
          <w:p w14:paraId="5A1BE51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SPTB (&lt;37 weeks)</w:t>
            </w:r>
          </w:p>
        </w:tc>
        <w:tc>
          <w:tcPr>
            <w:tcW w:w="2410" w:type="dxa"/>
          </w:tcPr>
          <w:p w14:paraId="7B3197F8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528</w:t>
            </w:r>
          </w:p>
          <w:p w14:paraId="38A010C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 =147, control n=381]</w:t>
            </w:r>
          </w:p>
        </w:tc>
        <w:tc>
          <w:tcPr>
            <w:tcW w:w="1984" w:type="dxa"/>
          </w:tcPr>
          <w:p w14:paraId="6FAFD27E" w14:textId="2BE75CEC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ALDI-TOF MS</w:t>
            </w:r>
            <w:r w:rsidR="005D6D27">
              <w:rPr>
                <w:sz w:val="18"/>
                <w:szCs w:val="18"/>
              </w:rPr>
              <w:t xml:space="preserve"> (</w:t>
            </w:r>
            <w:proofErr w:type="spellStart"/>
            <w:r w:rsidR="005D6D27" w:rsidRPr="00477B7A">
              <w:rPr>
                <w:sz w:val="18"/>
                <w:szCs w:val="18"/>
              </w:rPr>
              <w:t>MassA</w:t>
            </w:r>
            <w:r w:rsidR="005D6D27" w:rsidRPr="00477B7A">
              <w:rPr>
                <w:sz w:val="18"/>
              </w:rPr>
              <w:t>rray</w:t>
            </w:r>
            <w:proofErr w:type="spellEnd"/>
            <w:r w:rsidR="005D6D27">
              <w:rPr>
                <w:sz w:val="18"/>
                <w:szCs w:val="18"/>
              </w:rPr>
              <w:t xml:space="preserve">, </w:t>
            </w:r>
            <w:proofErr w:type="spellStart"/>
            <w:r w:rsidR="005D6D27" w:rsidRPr="00477B7A">
              <w:rPr>
                <w:sz w:val="18"/>
                <w:szCs w:val="18"/>
              </w:rPr>
              <w:t>Sequenom</w:t>
            </w:r>
            <w:proofErr w:type="spellEnd"/>
            <w:r w:rsidR="005D6D27" w:rsidRPr="00477B7A">
              <w:rPr>
                <w:sz w:val="18"/>
                <w:szCs w:val="18"/>
              </w:rPr>
              <w:t>)</w:t>
            </w:r>
          </w:p>
        </w:tc>
        <w:tc>
          <w:tcPr>
            <w:tcW w:w="1296" w:type="dxa"/>
          </w:tcPr>
          <w:p w14:paraId="472B1AD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 w:val="18"/>
                <w:szCs w:val="18"/>
              </w:rPr>
            </w:pPr>
            <w:r w:rsidRPr="00AF2E82">
              <w:rPr>
                <w:iCs/>
                <w:sz w:val="18"/>
                <w:szCs w:val="18"/>
              </w:rPr>
              <w:t>P &lt; 0.01</w:t>
            </w:r>
          </w:p>
        </w:tc>
      </w:tr>
      <w:tr w:rsidR="00AF2E82" w:rsidRPr="00AF2E82" w14:paraId="3646B0B7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4B77CD4" w14:textId="75104439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47" w:tooltip="Gillespie, 2017 #319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HaWxsZXNwaWU8L0F1dGhvcj48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HaWxsZXNwaWU8L0F1dGhvcj48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Gillespie et al. (2017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3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1E3CC4B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frican American (non-Hispanic)</w:t>
            </w:r>
          </w:p>
        </w:tc>
        <w:tc>
          <w:tcPr>
            <w:tcW w:w="4536" w:type="dxa"/>
            <w:hideMark/>
          </w:tcPr>
          <w:p w14:paraId="1C53189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GG genotype of</w:t>
            </w:r>
            <w:r w:rsidRPr="00AF2E82">
              <w:rPr>
                <w:i/>
                <w:sz w:val="18"/>
                <w:szCs w:val="18"/>
              </w:rPr>
              <w:t xml:space="preserve"> IL1RN</w:t>
            </w:r>
            <w:r w:rsidRPr="00AF2E82">
              <w:rPr>
                <w:sz w:val="18"/>
                <w:szCs w:val="18"/>
              </w:rPr>
              <w:t xml:space="preserve"> SNP rs2637988</w:t>
            </w:r>
          </w:p>
        </w:tc>
        <w:tc>
          <w:tcPr>
            <w:tcW w:w="1500" w:type="dxa"/>
            <w:hideMark/>
          </w:tcPr>
          <w:p w14:paraId="3AE4161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Birth timing (28–32 weeks)</w:t>
            </w:r>
          </w:p>
        </w:tc>
        <w:tc>
          <w:tcPr>
            <w:tcW w:w="2410" w:type="dxa"/>
          </w:tcPr>
          <w:p w14:paraId="5B30BFD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89</w:t>
            </w:r>
          </w:p>
        </w:tc>
        <w:tc>
          <w:tcPr>
            <w:tcW w:w="1984" w:type="dxa"/>
            <w:hideMark/>
          </w:tcPr>
          <w:p w14:paraId="783C26C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 SNP Genotyping Assays</w:t>
            </w:r>
          </w:p>
        </w:tc>
        <w:tc>
          <w:tcPr>
            <w:tcW w:w="1296" w:type="dxa"/>
          </w:tcPr>
          <w:p w14:paraId="36A9207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=0.04</w:t>
            </w:r>
          </w:p>
        </w:tc>
      </w:tr>
      <w:tr w:rsidR="00AF2E82" w:rsidRPr="00AF2E82" w14:paraId="1417F939" w14:textId="77777777" w:rsidTr="00177CA7">
        <w:trPr>
          <w:trHeight w:val="1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0F61A4C" w14:textId="08333908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42" w:tooltip="Frey, 2016 #314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cmV5PC9BdXRob3I+PFllYXI+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cmV5PC9BdXRob3I+PFllYXI+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Frey et al. (2016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4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0C5BA9D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frican American</w:t>
            </w:r>
          </w:p>
        </w:tc>
        <w:tc>
          <w:tcPr>
            <w:tcW w:w="4536" w:type="dxa"/>
            <w:hideMark/>
          </w:tcPr>
          <w:p w14:paraId="338F0A26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Alleles </w:t>
            </w:r>
            <w:proofErr w:type="spellStart"/>
            <w:r w:rsidRPr="00AF2E82">
              <w:rPr>
                <w:b/>
                <w:sz w:val="18"/>
                <w:szCs w:val="18"/>
              </w:rPr>
              <w:t>sPTB</w:t>
            </w:r>
            <w:proofErr w:type="spellEnd"/>
            <w:r w:rsidRPr="00AF2E82">
              <w:rPr>
                <w:b/>
                <w:sz w:val="18"/>
                <w:szCs w:val="18"/>
              </w:rPr>
              <w:t xml:space="preserve"> vs Control deliveries:</w:t>
            </w:r>
          </w:p>
          <w:p w14:paraId="11852F5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 xml:space="preserve">PRKCA </w:t>
            </w:r>
            <w:r w:rsidRPr="00AF2E82">
              <w:rPr>
                <w:sz w:val="18"/>
                <w:szCs w:val="18"/>
              </w:rPr>
              <w:t>(rs7225452, rs4486944, rs6504424, rs16960070)</w:t>
            </w:r>
            <w:r w:rsidRPr="00AF2E82">
              <w:rPr>
                <w:i/>
                <w:sz w:val="18"/>
                <w:szCs w:val="18"/>
              </w:rPr>
              <w:t xml:space="preserve"> </w:t>
            </w:r>
          </w:p>
          <w:p w14:paraId="3D7701A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FLT1</w:t>
            </w:r>
            <w:r w:rsidRPr="00AF2E82">
              <w:rPr>
                <w:sz w:val="18"/>
                <w:szCs w:val="18"/>
              </w:rPr>
              <w:t xml:space="preserve"> (rs12428494)</w:t>
            </w:r>
          </w:p>
          <w:p w14:paraId="1986B7E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Genotypes </w:t>
            </w:r>
            <w:proofErr w:type="spellStart"/>
            <w:r w:rsidRPr="00AF2E82">
              <w:rPr>
                <w:b/>
                <w:sz w:val="18"/>
                <w:szCs w:val="18"/>
              </w:rPr>
              <w:t>sPTB</w:t>
            </w:r>
            <w:proofErr w:type="spellEnd"/>
            <w:r w:rsidRPr="00AF2E82">
              <w:rPr>
                <w:b/>
                <w:sz w:val="18"/>
                <w:szCs w:val="18"/>
              </w:rPr>
              <w:t xml:space="preserve"> &lt;37 weeks:</w:t>
            </w:r>
          </w:p>
          <w:p w14:paraId="604A3C7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MP2</w:t>
            </w:r>
            <w:r w:rsidRPr="00AF2E82">
              <w:rPr>
                <w:sz w:val="18"/>
                <w:szCs w:val="18"/>
              </w:rPr>
              <w:t xml:space="preserve"> (rs11639960)</w:t>
            </w:r>
          </w:p>
          <w:p w14:paraId="1AFF4EE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IMP2</w:t>
            </w:r>
            <w:r w:rsidRPr="00AF2E82">
              <w:rPr>
                <w:sz w:val="18"/>
                <w:szCs w:val="18"/>
              </w:rPr>
              <w:t xml:space="preserve"> (rs2277698)</w:t>
            </w:r>
          </w:p>
          <w:p w14:paraId="4F82659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16</w:t>
            </w:r>
            <w:r w:rsidRPr="00AF2E82">
              <w:rPr>
                <w:sz w:val="18"/>
                <w:szCs w:val="18"/>
              </w:rPr>
              <w:t xml:space="preserve"> (rs7171517)</w:t>
            </w:r>
          </w:p>
          <w:p w14:paraId="5880D0E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PRKCA</w:t>
            </w:r>
            <w:r w:rsidRPr="00AF2E82">
              <w:rPr>
                <w:sz w:val="18"/>
                <w:szCs w:val="18"/>
              </w:rPr>
              <w:t xml:space="preserve"> (rs16960070, rs7225452, rs6504424, rs4486944)</w:t>
            </w:r>
          </w:p>
          <w:p w14:paraId="60DB602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proofErr w:type="spellStart"/>
            <w:r w:rsidRPr="00AF2E82">
              <w:rPr>
                <w:b/>
                <w:sz w:val="18"/>
                <w:szCs w:val="18"/>
              </w:rPr>
              <w:t>sPTB</w:t>
            </w:r>
            <w:proofErr w:type="spellEnd"/>
            <w:r w:rsidRPr="00AF2E82">
              <w:rPr>
                <w:b/>
                <w:sz w:val="18"/>
                <w:szCs w:val="18"/>
              </w:rPr>
              <w:t xml:space="preserve"> before &lt;34 weeks:</w:t>
            </w:r>
          </w:p>
          <w:p w14:paraId="5B05568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 xml:space="preserve">MMP1 </w:t>
            </w:r>
            <w:r w:rsidRPr="00AF2E82">
              <w:rPr>
                <w:sz w:val="18"/>
                <w:szCs w:val="18"/>
              </w:rPr>
              <w:t>(rs7945189)</w:t>
            </w:r>
            <w:r w:rsidRPr="00AF2E82">
              <w:rPr>
                <w:i/>
                <w:sz w:val="18"/>
                <w:szCs w:val="18"/>
              </w:rPr>
              <w:t xml:space="preserve"> </w:t>
            </w:r>
          </w:p>
          <w:p w14:paraId="76D5F52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MP2</w:t>
            </w:r>
            <w:r w:rsidRPr="00AF2E82">
              <w:rPr>
                <w:sz w:val="18"/>
                <w:szCs w:val="18"/>
              </w:rPr>
              <w:t xml:space="preserve"> (rs11639960)</w:t>
            </w:r>
            <w:r w:rsidRPr="00AF2E82">
              <w:rPr>
                <w:i/>
                <w:sz w:val="18"/>
                <w:szCs w:val="18"/>
              </w:rPr>
              <w:t xml:space="preserve"> </w:t>
            </w:r>
          </w:p>
          <w:p w14:paraId="092BA1A8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 xml:space="preserve">LIFR-AS1 </w:t>
            </w:r>
            <w:r w:rsidRPr="00AF2E82">
              <w:rPr>
                <w:sz w:val="18"/>
                <w:szCs w:val="18"/>
              </w:rPr>
              <w:t xml:space="preserve">(rs6451398) </w:t>
            </w:r>
          </w:p>
        </w:tc>
        <w:tc>
          <w:tcPr>
            <w:tcW w:w="1500" w:type="dxa"/>
            <w:hideMark/>
          </w:tcPr>
          <w:p w14:paraId="69E5697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</w:t>
            </w:r>
          </w:p>
          <w:p w14:paraId="210D013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 and &lt;34 weeks)</w:t>
            </w:r>
          </w:p>
        </w:tc>
        <w:tc>
          <w:tcPr>
            <w:tcW w:w="2410" w:type="dxa"/>
          </w:tcPr>
          <w:p w14:paraId="0AF4207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833</w:t>
            </w:r>
          </w:p>
        </w:tc>
        <w:tc>
          <w:tcPr>
            <w:tcW w:w="1984" w:type="dxa"/>
            <w:hideMark/>
          </w:tcPr>
          <w:p w14:paraId="528DBF95" w14:textId="7B889CDB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Customized 1536 </w:t>
            </w:r>
            <w:r w:rsidR="00F721AC" w:rsidRPr="00AF2E82">
              <w:rPr>
                <w:sz w:val="18"/>
                <w:szCs w:val="18"/>
              </w:rPr>
              <w:t>SNP Illumina</w:t>
            </w:r>
            <w:r w:rsidRPr="00AF2E82">
              <w:rPr>
                <w:sz w:val="18"/>
                <w:szCs w:val="18"/>
              </w:rPr>
              <w:t xml:space="preserve"> Golden Gate genotyping array</w:t>
            </w:r>
          </w:p>
        </w:tc>
        <w:tc>
          <w:tcPr>
            <w:tcW w:w="1296" w:type="dxa"/>
          </w:tcPr>
          <w:p w14:paraId="22FB8ED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Findings reported: p&lt;7.4x10</w:t>
            </w:r>
            <w:r w:rsidRPr="00AF2E82">
              <w:rPr>
                <w:sz w:val="18"/>
                <w:szCs w:val="18"/>
                <w:vertAlign w:val="superscript"/>
              </w:rPr>
              <w:t>-5</w:t>
            </w:r>
          </w:p>
          <w:p w14:paraId="27A4CF6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78B4E2A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4E680AC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AF2E82" w:rsidRPr="00AF2E82" w14:paraId="763C95A3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76C0AC23" w14:textId="0031ED8A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83" w:tooltip="Langmia, 2016 #320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MYW5nbWlhPC9BdXRob3I+PFll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MYW5nbWlhPC9BdXRob3I+PFll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Langmia et al. (2016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5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5898AFE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alays, Chinese or Indians</w:t>
            </w:r>
          </w:p>
        </w:tc>
        <w:tc>
          <w:tcPr>
            <w:tcW w:w="4536" w:type="dxa"/>
            <w:hideMark/>
          </w:tcPr>
          <w:p w14:paraId="74A10E0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1R2</w:t>
            </w:r>
            <w:r w:rsidRPr="00AF2E82">
              <w:rPr>
                <w:sz w:val="18"/>
                <w:szCs w:val="18"/>
              </w:rPr>
              <w:t xml:space="preserve"> rs2072476</w:t>
            </w:r>
          </w:p>
        </w:tc>
        <w:tc>
          <w:tcPr>
            <w:tcW w:w="1500" w:type="dxa"/>
            <w:hideMark/>
          </w:tcPr>
          <w:p w14:paraId="61A5007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120F6C8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24-36 weeks)</w:t>
            </w:r>
          </w:p>
        </w:tc>
        <w:tc>
          <w:tcPr>
            <w:tcW w:w="2410" w:type="dxa"/>
          </w:tcPr>
          <w:p w14:paraId="74C38A0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664</w:t>
            </w:r>
          </w:p>
        </w:tc>
        <w:tc>
          <w:tcPr>
            <w:tcW w:w="1984" w:type="dxa"/>
            <w:hideMark/>
          </w:tcPr>
          <w:p w14:paraId="0C93FD1A" w14:textId="444FF121" w:rsidR="00AF2E82" w:rsidRPr="00AF2E82" w:rsidRDefault="005D6D27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ALDI-TOF MS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r w:rsidRPr="00477B7A">
              <w:rPr>
                <w:sz w:val="18"/>
                <w:szCs w:val="18"/>
              </w:rPr>
              <w:t>MassA</w:t>
            </w:r>
            <w:r w:rsidRPr="00477B7A">
              <w:rPr>
                <w:sz w:val="18"/>
              </w:rPr>
              <w:t>rray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 w:rsidRPr="00477B7A">
              <w:rPr>
                <w:sz w:val="18"/>
                <w:szCs w:val="18"/>
              </w:rPr>
              <w:t>Sequenom</w:t>
            </w:r>
            <w:proofErr w:type="spellEnd"/>
            <w:r w:rsidRPr="00477B7A">
              <w:rPr>
                <w:sz w:val="18"/>
                <w:szCs w:val="18"/>
              </w:rPr>
              <w:t>)</w:t>
            </w:r>
          </w:p>
        </w:tc>
        <w:tc>
          <w:tcPr>
            <w:tcW w:w="1296" w:type="dxa"/>
            <w:hideMark/>
          </w:tcPr>
          <w:p w14:paraId="246182F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=0.017</w:t>
            </w:r>
          </w:p>
        </w:tc>
      </w:tr>
      <w:tr w:rsidR="00AF2E82" w:rsidRPr="00AF2E82" w14:paraId="342D8C91" w14:textId="77777777" w:rsidTr="00177CA7">
        <w:trPr>
          <w:trHeight w:val="15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6295B321" w14:textId="77777777" w:rsidR="00994842" w:rsidRDefault="003E250D" w:rsidP="008D2E49">
            <w:pPr>
              <w:spacing w:after="0" w:line="240" w:lineRule="auto"/>
              <w:rPr>
                <w:b w:val="0"/>
                <w:bCs w:val="0"/>
                <w:sz w:val="18"/>
                <w:szCs w:val="18"/>
              </w:rPr>
            </w:pPr>
            <w:hyperlink w:anchor="_ENREF_130" w:tooltip="Ramos, 2016 #318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YW1vczwvQXV0aG9yPjxZZWFy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YW1vczwvQXV0aG9yPjxZZWFy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Ramos et al. (2016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</w:p>
          <w:p w14:paraId="0D45880D" w14:textId="6293FE75" w:rsidR="00AF2E82" w:rsidRPr="00B07C4C" w:rsidRDefault="00C742B6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6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3F811BB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Brazilian population: </w:t>
            </w:r>
          </w:p>
          <w:p w14:paraId="570FF4E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European, </w:t>
            </w:r>
            <w:proofErr w:type="gramStart"/>
            <w:r w:rsidRPr="00AF2E82">
              <w:rPr>
                <w:sz w:val="18"/>
                <w:szCs w:val="18"/>
              </w:rPr>
              <w:t>Amerindian</w:t>
            </w:r>
            <w:proofErr w:type="gramEnd"/>
            <w:r w:rsidRPr="00AF2E82">
              <w:rPr>
                <w:sz w:val="18"/>
                <w:szCs w:val="18"/>
              </w:rPr>
              <w:t xml:space="preserve"> and African ancestries</w:t>
            </w:r>
          </w:p>
        </w:tc>
        <w:tc>
          <w:tcPr>
            <w:tcW w:w="4536" w:type="dxa"/>
          </w:tcPr>
          <w:p w14:paraId="1A33CE3D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10-1082G</w:t>
            </w:r>
            <w:r w:rsidRPr="00AF2E82">
              <w:rPr>
                <w:sz w:val="18"/>
                <w:szCs w:val="18"/>
              </w:rPr>
              <w:t xml:space="preserve"> (rs1800896) and </w:t>
            </w:r>
            <w:r w:rsidRPr="00AF2E82">
              <w:rPr>
                <w:i/>
                <w:sz w:val="18"/>
                <w:szCs w:val="18"/>
              </w:rPr>
              <w:t>TLR2A</w:t>
            </w:r>
            <w:r w:rsidRPr="00AF2E82">
              <w:rPr>
                <w:sz w:val="18"/>
                <w:szCs w:val="18"/>
              </w:rPr>
              <w:t xml:space="preserve"> (rs4696480) alleles increased risk for PPROM </w:t>
            </w:r>
          </w:p>
          <w:p w14:paraId="507BBF18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365ED9C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A-238A</w:t>
            </w:r>
            <w:r w:rsidRPr="00AF2E82">
              <w:rPr>
                <w:sz w:val="18"/>
                <w:szCs w:val="18"/>
              </w:rPr>
              <w:t xml:space="preserve"> (rs361525) - protective against PTL</w:t>
            </w:r>
          </w:p>
        </w:tc>
        <w:tc>
          <w:tcPr>
            <w:tcW w:w="1500" w:type="dxa"/>
            <w:hideMark/>
          </w:tcPr>
          <w:p w14:paraId="6FD4996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L with intact membranes (&lt;37 weeks), PPROM</w:t>
            </w:r>
          </w:p>
        </w:tc>
        <w:tc>
          <w:tcPr>
            <w:tcW w:w="2410" w:type="dxa"/>
          </w:tcPr>
          <w:p w14:paraId="4A0CF70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603 </w:t>
            </w:r>
          </w:p>
          <w:p w14:paraId="6E6DAAD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L n=136, PPROM n=65, control n=402]</w:t>
            </w:r>
          </w:p>
        </w:tc>
        <w:tc>
          <w:tcPr>
            <w:tcW w:w="1984" w:type="dxa"/>
            <w:hideMark/>
          </w:tcPr>
          <w:p w14:paraId="003F2DF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 SNP Genotyping Assays</w:t>
            </w:r>
          </w:p>
        </w:tc>
        <w:tc>
          <w:tcPr>
            <w:tcW w:w="1296" w:type="dxa"/>
          </w:tcPr>
          <w:p w14:paraId="12D3BB0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 0.05</w:t>
            </w:r>
          </w:p>
        </w:tc>
      </w:tr>
      <w:tr w:rsidR="00AF2E82" w:rsidRPr="00AF2E82" w14:paraId="76513796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276722A" w14:textId="5D7F06EE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16" w:tooltip="Bream, 2013 #6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CcmVhbTwvQXV0aG9yPjxZZWFy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CcmVhbTwvQXV0aG9yPjxZZWFy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Bream et al. (2013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7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50686C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American and Danish </w:t>
            </w:r>
          </w:p>
        </w:tc>
        <w:tc>
          <w:tcPr>
            <w:tcW w:w="4536" w:type="dxa"/>
            <w:hideMark/>
          </w:tcPr>
          <w:p w14:paraId="066D721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ENPP1</w:t>
            </w:r>
            <w:r w:rsidRPr="00AF2E82">
              <w:rPr>
                <w:sz w:val="18"/>
                <w:szCs w:val="18"/>
              </w:rPr>
              <w:t xml:space="preserve">, </w:t>
            </w:r>
            <w:r w:rsidRPr="00AF2E82">
              <w:rPr>
                <w:i/>
                <w:sz w:val="18"/>
                <w:szCs w:val="18"/>
              </w:rPr>
              <w:t>IGFBP3</w:t>
            </w:r>
            <w:r w:rsidRPr="00AF2E82">
              <w:rPr>
                <w:sz w:val="18"/>
                <w:szCs w:val="18"/>
              </w:rPr>
              <w:t xml:space="preserve">, </w:t>
            </w:r>
            <w:r w:rsidRPr="00AF2E82">
              <w:rPr>
                <w:i/>
                <w:sz w:val="18"/>
                <w:szCs w:val="18"/>
              </w:rPr>
              <w:t>DHCR7</w:t>
            </w:r>
            <w:r w:rsidRPr="00AF2E82">
              <w:rPr>
                <w:sz w:val="18"/>
                <w:szCs w:val="18"/>
              </w:rPr>
              <w:t xml:space="preserve"> and </w:t>
            </w:r>
            <w:r w:rsidRPr="00AF2E82">
              <w:rPr>
                <w:i/>
                <w:sz w:val="18"/>
                <w:szCs w:val="18"/>
              </w:rPr>
              <w:t>TRAF2</w:t>
            </w:r>
            <w:r w:rsidRPr="00AF2E82">
              <w:rPr>
                <w:sz w:val="18"/>
                <w:szCs w:val="18"/>
              </w:rPr>
              <w:t>.</w:t>
            </w:r>
          </w:p>
        </w:tc>
        <w:tc>
          <w:tcPr>
            <w:tcW w:w="1500" w:type="dxa"/>
            <w:hideMark/>
          </w:tcPr>
          <w:p w14:paraId="2FBF72A4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5E9DC894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6624CF2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37</w:t>
            </w:r>
          </w:p>
        </w:tc>
        <w:tc>
          <w:tcPr>
            <w:tcW w:w="1984" w:type="dxa"/>
            <w:hideMark/>
          </w:tcPr>
          <w:p w14:paraId="2D2BC88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TaqMan </w:t>
            </w:r>
          </w:p>
        </w:tc>
        <w:tc>
          <w:tcPr>
            <w:tcW w:w="1296" w:type="dxa"/>
          </w:tcPr>
          <w:p w14:paraId="03B9008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1</w:t>
            </w:r>
          </w:p>
        </w:tc>
      </w:tr>
      <w:tr w:rsidR="00AF2E82" w:rsidRPr="00AF2E82" w14:paraId="61A78013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24CE631D" w14:textId="50E294EB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37" w:tooltip="Falah, 2013 #10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YWxhaDwvQXV0aG9yPjxZZWFy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YWxhaDwvQXV0aG9yPjxZZWFy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Falah et al. (2013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C742B6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8</w:t>
            </w:r>
            <w:r w:rsidR="00C742B6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1CBD1F7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Discovery cohort, USA: white, </w:t>
            </w:r>
            <w:proofErr w:type="gramStart"/>
            <w:r w:rsidRPr="00AF2E82">
              <w:rPr>
                <w:sz w:val="18"/>
                <w:szCs w:val="18"/>
              </w:rPr>
              <w:t>African-American</w:t>
            </w:r>
            <w:proofErr w:type="gramEnd"/>
            <w:r w:rsidRPr="00AF2E82">
              <w:rPr>
                <w:sz w:val="18"/>
                <w:szCs w:val="18"/>
              </w:rPr>
              <w:t>, Finnish and Hispanic.</w:t>
            </w:r>
          </w:p>
          <w:p w14:paraId="1E6DAA9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lastRenderedPageBreak/>
              <w:t xml:space="preserve"> </w:t>
            </w:r>
          </w:p>
          <w:p w14:paraId="70374FA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Replication cohort: Danish.</w:t>
            </w:r>
          </w:p>
          <w:p w14:paraId="14F8AFB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4536" w:type="dxa"/>
          </w:tcPr>
          <w:p w14:paraId="2379A95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lastRenderedPageBreak/>
              <w:t xml:space="preserve">SNPs in US white mothers: </w:t>
            </w:r>
          </w:p>
          <w:p w14:paraId="0D63433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23R</w:t>
            </w:r>
            <w:r w:rsidRPr="00AF2E82">
              <w:rPr>
                <w:sz w:val="18"/>
                <w:szCs w:val="18"/>
              </w:rPr>
              <w:t xml:space="preserve"> (rs11465804); </w:t>
            </w:r>
            <w:r w:rsidRPr="00AF2E82">
              <w:rPr>
                <w:i/>
                <w:sz w:val="18"/>
                <w:szCs w:val="18"/>
              </w:rPr>
              <w:t>LPL</w:t>
            </w:r>
            <w:r w:rsidRPr="00AF2E82">
              <w:rPr>
                <w:sz w:val="18"/>
                <w:szCs w:val="18"/>
              </w:rPr>
              <w:t xml:space="preserve"> (rs12678919</w:t>
            </w:r>
            <w:proofErr w:type="gramStart"/>
            <w:r w:rsidRPr="00AF2E82">
              <w:rPr>
                <w:sz w:val="18"/>
                <w:szCs w:val="18"/>
              </w:rPr>
              <w:t>);</w:t>
            </w:r>
            <w:proofErr w:type="gramEnd"/>
          </w:p>
          <w:p w14:paraId="3416FE3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CDKN2</w:t>
            </w:r>
            <w:r w:rsidRPr="00AF2E82">
              <w:rPr>
                <w:sz w:val="18"/>
                <w:szCs w:val="18"/>
              </w:rPr>
              <w:t xml:space="preserve"> (rs4977574); </w:t>
            </w:r>
            <w:r w:rsidRPr="00AF2E82">
              <w:rPr>
                <w:i/>
                <w:sz w:val="18"/>
                <w:szCs w:val="18"/>
              </w:rPr>
              <w:t>MHC</w:t>
            </w:r>
            <w:r w:rsidRPr="00AF2E82">
              <w:rPr>
                <w:sz w:val="18"/>
                <w:szCs w:val="18"/>
              </w:rPr>
              <w:t xml:space="preserve"> (rs6457617</w:t>
            </w:r>
            <w:proofErr w:type="gramStart"/>
            <w:r w:rsidRPr="00AF2E82">
              <w:rPr>
                <w:sz w:val="18"/>
                <w:szCs w:val="18"/>
              </w:rPr>
              <w:t>);</w:t>
            </w:r>
            <w:proofErr w:type="gramEnd"/>
          </w:p>
          <w:p w14:paraId="7124086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HLA-DRB1</w:t>
            </w:r>
            <w:r w:rsidRPr="00AF2E82">
              <w:rPr>
                <w:sz w:val="18"/>
                <w:szCs w:val="18"/>
              </w:rPr>
              <w:t xml:space="preserve"> (rs6457620); </w:t>
            </w:r>
            <w:r w:rsidRPr="00AF2E82">
              <w:rPr>
                <w:i/>
                <w:sz w:val="18"/>
                <w:szCs w:val="18"/>
              </w:rPr>
              <w:t>HLA-DRA</w:t>
            </w:r>
            <w:r w:rsidRPr="00AF2E82">
              <w:rPr>
                <w:sz w:val="18"/>
                <w:szCs w:val="18"/>
              </w:rPr>
              <w:t xml:space="preserve"> (rs9268645); </w:t>
            </w:r>
            <w:r w:rsidRPr="00AF2E82">
              <w:rPr>
                <w:i/>
                <w:sz w:val="18"/>
                <w:szCs w:val="18"/>
              </w:rPr>
              <w:t>HLA-DQA1</w:t>
            </w:r>
            <w:r w:rsidRPr="00AF2E82">
              <w:rPr>
                <w:sz w:val="18"/>
                <w:szCs w:val="18"/>
              </w:rPr>
              <w:t xml:space="preserve"> (rs9272346)</w:t>
            </w:r>
          </w:p>
          <w:p w14:paraId="0E644C7D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lastRenderedPageBreak/>
              <w:t xml:space="preserve">US </w:t>
            </w:r>
            <w:proofErr w:type="gramStart"/>
            <w:r w:rsidRPr="00AF2E82">
              <w:rPr>
                <w:b/>
                <w:sz w:val="18"/>
                <w:szCs w:val="18"/>
              </w:rPr>
              <w:t>African-American</w:t>
            </w:r>
            <w:proofErr w:type="gramEnd"/>
            <w:r w:rsidRPr="00AF2E82">
              <w:rPr>
                <w:b/>
                <w:sz w:val="18"/>
                <w:szCs w:val="18"/>
              </w:rPr>
              <w:t xml:space="preserve"> mothers:</w:t>
            </w:r>
          </w:p>
          <w:p w14:paraId="38D719D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PCSK9</w:t>
            </w:r>
            <w:r w:rsidRPr="00AF2E82">
              <w:rPr>
                <w:sz w:val="18"/>
                <w:szCs w:val="18"/>
              </w:rPr>
              <w:t xml:space="preserve"> (rs11591147); </w:t>
            </w:r>
            <w:r w:rsidRPr="00AF2E82">
              <w:rPr>
                <w:i/>
                <w:sz w:val="18"/>
                <w:szCs w:val="18"/>
              </w:rPr>
              <w:t>GCKR</w:t>
            </w:r>
            <w:r w:rsidRPr="00AF2E82">
              <w:rPr>
                <w:sz w:val="18"/>
                <w:szCs w:val="18"/>
              </w:rPr>
              <w:t xml:space="preserve"> (rs780094</w:t>
            </w:r>
            <w:proofErr w:type="gramStart"/>
            <w:r w:rsidRPr="00AF2E82">
              <w:rPr>
                <w:sz w:val="18"/>
                <w:szCs w:val="18"/>
              </w:rPr>
              <w:t>);</w:t>
            </w:r>
            <w:proofErr w:type="gramEnd"/>
          </w:p>
          <w:p w14:paraId="2F085E46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FGB/FGA/FGG</w:t>
            </w:r>
            <w:r w:rsidRPr="00AF2E82">
              <w:rPr>
                <w:sz w:val="18"/>
                <w:szCs w:val="18"/>
              </w:rPr>
              <w:t xml:space="preserve"> (rs6056)</w:t>
            </w:r>
          </w:p>
          <w:p w14:paraId="6F156A3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US Hispanic mothers:</w:t>
            </w:r>
          </w:p>
          <w:p w14:paraId="2399729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LDLR</w:t>
            </w:r>
            <w:r w:rsidRPr="00AF2E82">
              <w:rPr>
                <w:sz w:val="18"/>
                <w:szCs w:val="18"/>
              </w:rPr>
              <w:t xml:space="preserve"> (rs6511720)</w:t>
            </w:r>
          </w:p>
          <w:p w14:paraId="50CDC8D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Danish, PTB protective association:</w:t>
            </w:r>
          </w:p>
          <w:p w14:paraId="019E027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HLA-DQB1</w:t>
            </w:r>
            <w:r w:rsidRPr="00AF2E82">
              <w:rPr>
                <w:sz w:val="18"/>
                <w:szCs w:val="18"/>
              </w:rPr>
              <w:t xml:space="preserve"> (rs1063355)</w:t>
            </w:r>
          </w:p>
        </w:tc>
        <w:tc>
          <w:tcPr>
            <w:tcW w:w="1500" w:type="dxa"/>
            <w:hideMark/>
          </w:tcPr>
          <w:p w14:paraId="25D0A74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lastRenderedPageBreak/>
              <w:t>PTB (&lt;37 weeks)</w:t>
            </w:r>
          </w:p>
        </w:tc>
        <w:tc>
          <w:tcPr>
            <w:tcW w:w="2410" w:type="dxa"/>
          </w:tcPr>
          <w:p w14:paraId="50AF37A6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Discovery cohort: 1,792</w:t>
            </w:r>
          </w:p>
          <w:p w14:paraId="6CF6B84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</w:t>
            </w: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n=673, control n=1,119]</w:t>
            </w:r>
          </w:p>
          <w:p w14:paraId="500768C8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474BB27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Replication cohort: 2,000</w:t>
            </w:r>
          </w:p>
          <w:p w14:paraId="3E0AA26D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lastRenderedPageBreak/>
              <w:t>[PTB n=1,000, control n=1,000]</w:t>
            </w:r>
          </w:p>
        </w:tc>
        <w:tc>
          <w:tcPr>
            <w:tcW w:w="1984" w:type="dxa"/>
            <w:hideMark/>
          </w:tcPr>
          <w:p w14:paraId="356BB8F8" w14:textId="7971002F" w:rsidR="00AF2E82" w:rsidRPr="00AF2E82" w:rsidRDefault="006E08D1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lastRenderedPageBreak/>
              <w:t>MALDI-TOF MS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r w:rsidRPr="00477B7A">
              <w:rPr>
                <w:sz w:val="18"/>
                <w:szCs w:val="18"/>
              </w:rPr>
              <w:t>MassA</w:t>
            </w:r>
            <w:r w:rsidRPr="00477B7A">
              <w:rPr>
                <w:sz w:val="18"/>
              </w:rPr>
              <w:t>rray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 w:rsidRPr="00477B7A">
              <w:rPr>
                <w:sz w:val="18"/>
                <w:szCs w:val="18"/>
              </w:rPr>
              <w:t>Sequenom</w:t>
            </w:r>
            <w:proofErr w:type="spellEnd"/>
            <w:r w:rsidRPr="00477B7A">
              <w:rPr>
                <w:sz w:val="18"/>
                <w:szCs w:val="18"/>
              </w:rPr>
              <w:t>)</w:t>
            </w:r>
          </w:p>
        </w:tc>
        <w:tc>
          <w:tcPr>
            <w:tcW w:w="1296" w:type="dxa"/>
          </w:tcPr>
          <w:p w14:paraId="00A3BF7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4CA3F751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29A0C1DB" w14:textId="77777777" w:rsidR="00C742B6" w:rsidRDefault="003E250D" w:rsidP="008D2E49">
            <w:pPr>
              <w:spacing w:after="0" w:line="240" w:lineRule="auto"/>
              <w:rPr>
                <w:b w:val="0"/>
                <w:bCs w:val="0"/>
                <w:sz w:val="18"/>
                <w:szCs w:val="18"/>
              </w:rPr>
            </w:pPr>
            <w:hyperlink w:anchor="_ENREF_56" w:tooltip="Harmon, 2013 #306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IYXJtb248L0F1dGhvcj48WWVh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IYXJtb248L0F1dGhvcj48WWVh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Harmon et al. (2013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</w:p>
          <w:p w14:paraId="71E93DB7" w14:textId="12F3AF82" w:rsidR="00AF2E82" w:rsidRPr="00B07C4C" w:rsidRDefault="00C742B6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9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1BF191B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European-American, </w:t>
            </w:r>
            <w:proofErr w:type="gramStart"/>
            <w:r w:rsidRPr="00AF2E82">
              <w:rPr>
                <w:sz w:val="18"/>
                <w:szCs w:val="18"/>
              </w:rPr>
              <w:t>African-American</w:t>
            </w:r>
            <w:proofErr w:type="gramEnd"/>
          </w:p>
        </w:tc>
        <w:tc>
          <w:tcPr>
            <w:tcW w:w="4536" w:type="dxa"/>
          </w:tcPr>
          <w:p w14:paraId="1D6FD341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European: </w:t>
            </w:r>
          </w:p>
          <w:p w14:paraId="660819C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FNGR2</w:t>
            </w:r>
            <w:r w:rsidRPr="00AF2E82">
              <w:rPr>
                <w:sz w:val="18"/>
                <w:szCs w:val="18"/>
              </w:rPr>
              <w:t xml:space="preserve"> – strong association</w:t>
            </w:r>
          </w:p>
          <w:p w14:paraId="5FD3190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KIR3DL2</w:t>
            </w:r>
            <w:r w:rsidRPr="00AF2E82">
              <w:rPr>
                <w:sz w:val="18"/>
                <w:szCs w:val="18"/>
              </w:rPr>
              <w:t xml:space="preserve"> – strong association</w:t>
            </w:r>
          </w:p>
          <w:p w14:paraId="4074F56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4</w:t>
            </w:r>
            <w:r w:rsidRPr="00AF2E82">
              <w:rPr>
                <w:sz w:val="18"/>
                <w:szCs w:val="18"/>
              </w:rPr>
              <w:t xml:space="preserve"> and </w:t>
            </w:r>
            <w:r w:rsidRPr="00AF2E82">
              <w:rPr>
                <w:i/>
                <w:sz w:val="18"/>
                <w:szCs w:val="18"/>
              </w:rPr>
              <w:t>IL13</w:t>
            </w:r>
            <w:r w:rsidRPr="00AF2E82">
              <w:rPr>
                <w:sz w:val="18"/>
                <w:szCs w:val="18"/>
              </w:rPr>
              <w:t xml:space="preserve"> (rs3091307)</w:t>
            </w:r>
          </w:p>
          <w:p w14:paraId="61F7E0B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European and African Americans:</w:t>
            </w:r>
          </w:p>
          <w:p w14:paraId="7D7493F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reduced risk of PTB - </w:t>
            </w:r>
            <w:r w:rsidRPr="00AF2E82">
              <w:rPr>
                <w:i/>
                <w:sz w:val="18"/>
                <w:szCs w:val="18"/>
              </w:rPr>
              <w:t>IL12A</w:t>
            </w:r>
            <w:r w:rsidRPr="00AF2E82">
              <w:rPr>
                <w:sz w:val="18"/>
                <w:szCs w:val="18"/>
              </w:rPr>
              <w:t xml:space="preserve"> and </w:t>
            </w:r>
            <w:r w:rsidRPr="00AF2E82">
              <w:rPr>
                <w:i/>
                <w:sz w:val="18"/>
                <w:szCs w:val="18"/>
              </w:rPr>
              <w:t>CSF2</w:t>
            </w:r>
            <w:r w:rsidRPr="00AF2E82">
              <w:rPr>
                <w:sz w:val="18"/>
                <w:szCs w:val="18"/>
              </w:rPr>
              <w:t xml:space="preserve"> </w:t>
            </w:r>
          </w:p>
        </w:tc>
        <w:tc>
          <w:tcPr>
            <w:tcW w:w="1500" w:type="dxa"/>
            <w:hideMark/>
          </w:tcPr>
          <w:p w14:paraId="7C5D2924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 </w:t>
            </w:r>
          </w:p>
          <w:p w14:paraId="1D00561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shd w:val="clear" w:color="auto" w:fill="FFFFFF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30F4A97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  <w:shd w:val="clear" w:color="auto" w:fill="FFFFFF"/>
              </w:rPr>
            </w:pPr>
            <w:r w:rsidRPr="00AF2E82">
              <w:rPr>
                <w:rFonts w:ascii="Calibri" w:hAnsi="Calibri"/>
                <w:sz w:val="18"/>
                <w:szCs w:val="18"/>
                <w:shd w:val="clear" w:color="auto" w:fill="FFFFFF"/>
              </w:rPr>
              <w:t>1,646</w:t>
            </w:r>
          </w:p>
          <w:p w14:paraId="35164200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AF2E82">
              <w:rPr>
                <w:rFonts w:ascii="Calibri" w:hAnsi="Calibri"/>
                <w:sz w:val="18"/>
                <w:szCs w:val="18"/>
                <w:shd w:val="clear" w:color="auto" w:fill="FFFFFF"/>
              </w:rPr>
              <w:t>[PTB n=347, control n=1299]</w:t>
            </w:r>
          </w:p>
          <w:p w14:paraId="31EED8E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shd w:val="clear" w:color="auto" w:fill="FFFFFF"/>
              </w:rPr>
            </w:pPr>
          </w:p>
        </w:tc>
        <w:tc>
          <w:tcPr>
            <w:tcW w:w="1984" w:type="dxa"/>
            <w:hideMark/>
          </w:tcPr>
          <w:p w14:paraId="330527F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Illumina </w:t>
            </w:r>
            <w:proofErr w:type="spellStart"/>
            <w:r w:rsidRPr="00AF2E82">
              <w:rPr>
                <w:sz w:val="18"/>
                <w:szCs w:val="18"/>
              </w:rPr>
              <w:t>GoldenGate</w:t>
            </w:r>
            <w:proofErr w:type="spellEnd"/>
            <w:r w:rsidRPr="00AF2E82">
              <w:rPr>
                <w:sz w:val="18"/>
                <w:szCs w:val="18"/>
              </w:rPr>
              <w:t xml:space="preserve"> SNP assay</w:t>
            </w:r>
          </w:p>
        </w:tc>
        <w:tc>
          <w:tcPr>
            <w:tcW w:w="1296" w:type="dxa"/>
          </w:tcPr>
          <w:p w14:paraId="67DBBC3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A2A2A"/>
                <w:sz w:val="18"/>
                <w:szCs w:val="18"/>
                <w:shd w:val="clear" w:color="auto" w:fill="FFFFFF"/>
              </w:rPr>
            </w:pPr>
            <w:r w:rsidRPr="00AF2E82">
              <w:rPr>
                <w:color w:val="2A2A2A"/>
                <w:sz w:val="18"/>
                <w:szCs w:val="18"/>
                <w:shd w:val="clear" w:color="auto" w:fill="FFFFFF"/>
              </w:rPr>
              <w:t>NA</w:t>
            </w:r>
          </w:p>
        </w:tc>
      </w:tr>
      <w:tr w:rsidR="00AF2E82" w:rsidRPr="00AF2E82" w14:paraId="0F2D8D75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AF2FAC6" w14:textId="77777777" w:rsidR="00C742B6" w:rsidRDefault="003E250D" w:rsidP="008D2E49">
            <w:pPr>
              <w:spacing w:after="0" w:line="240" w:lineRule="auto"/>
              <w:rPr>
                <w:b w:val="0"/>
                <w:bCs w:val="0"/>
                <w:sz w:val="18"/>
                <w:szCs w:val="18"/>
              </w:rPr>
            </w:pPr>
            <w:hyperlink w:anchor="_ENREF_65" w:tooltip="Iwanaga, 2011 #312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Jd2FuYWdhPC9BdXRob3I+PFll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Jd2FuYWdhPC9BdXRob3I+PFll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Iwanaga et al. (2011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</w:p>
          <w:p w14:paraId="4953BCC3" w14:textId="446E6A5B" w:rsidR="00AF2E82" w:rsidRPr="00B07C4C" w:rsidRDefault="00C742B6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10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C7D529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Japanese</w:t>
            </w:r>
          </w:p>
        </w:tc>
        <w:tc>
          <w:tcPr>
            <w:tcW w:w="4536" w:type="dxa"/>
            <w:hideMark/>
          </w:tcPr>
          <w:p w14:paraId="5ED73FB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FcγRIIB-nt645 + 25AA carriers had a significantly shorter gestational period and a higher rate of PTB (periodontitis)</w:t>
            </w:r>
          </w:p>
        </w:tc>
        <w:tc>
          <w:tcPr>
            <w:tcW w:w="1500" w:type="dxa"/>
            <w:hideMark/>
          </w:tcPr>
          <w:p w14:paraId="02B3C11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4503945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355F2A5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122</w:t>
            </w:r>
          </w:p>
          <w:p w14:paraId="1EE8672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51, control n=71]</w:t>
            </w:r>
          </w:p>
        </w:tc>
        <w:tc>
          <w:tcPr>
            <w:tcW w:w="1984" w:type="dxa"/>
            <w:hideMark/>
          </w:tcPr>
          <w:p w14:paraId="54CA46A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Big Dye Cycle Sequencing (Applied Biosystems)</w:t>
            </w:r>
          </w:p>
        </w:tc>
        <w:tc>
          <w:tcPr>
            <w:tcW w:w="1296" w:type="dxa"/>
            <w:hideMark/>
          </w:tcPr>
          <w:p w14:paraId="6F05DF7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=0.032</w:t>
            </w:r>
          </w:p>
        </w:tc>
      </w:tr>
      <w:tr w:rsidR="00AF2E82" w:rsidRPr="00AF2E82" w14:paraId="0206A20D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1E3CAAF1" w14:textId="77777777" w:rsidR="00C742B6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134" w:tooltip="Romero, 2010 #322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b21lcm88L0F1dGhvcj48WWVh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b21lcm88L0F1dGhvcj48WWVh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Romero et al. (201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</w:p>
          <w:p w14:paraId="61986C5C" w14:textId="2DF7B551" w:rsidR="00AF2E82" w:rsidRPr="00B07C4C" w:rsidRDefault="00C742B6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11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F8201B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Hispanic origin</w:t>
            </w:r>
          </w:p>
        </w:tc>
        <w:tc>
          <w:tcPr>
            <w:tcW w:w="4536" w:type="dxa"/>
          </w:tcPr>
          <w:p w14:paraId="2989238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GWAS analysis: </w:t>
            </w:r>
          </w:p>
          <w:p w14:paraId="0D249530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IMP2</w:t>
            </w:r>
            <w:r w:rsidRPr="00AF2E82">
              <w:rPr>
                <w:sz w:val="18"/>
                <w:szCs w:val="18"/>
              </w:rPr>
              <w:t xml:space="preserve"> (rs2277698)</w:t>
            </w:r>
          </w:p>
          <w:p w14:paraId="4F7C0D2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Global haplotype analysis</w:t>
            </w:r>
            <w:r w:rsidRPr="00AF2E82">
              <w:rPr>
                <w:sz w:val="18"/>
                <w:szCs w:val="18"/>
              </w:rPr>
              <w:t xml:space="preserve">: </w:t>
            </w:r>
          </w:p>
          <w:p w14:paraId="6512872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highlight w:val="yellow"/>
              </w:rPr>
            </w:pPr>
            <w:r w:rsidRPr="00AF2E82">
              <w:rPr>
                <w:i/>
                <w:sz w:val="18"/>
                <w:szCs w:val="18"/>
              </w:rPr>
              <w:t>COL4A3</w:t>
            </w:r>
            <w:r w:rsidRPr="00AF2E82">
              <w:rPr>
                <w:sz w:val="18"/>
                <w:szCs w:val="18"/>
              </w:rPr>
              <w:t xml:space="preserve"> (rs1882435-rs10178458-rs55997063)</w:t>
            </w:r>
          </w:p>
        </w:tc>
        <w:tc>
          <w:tcPr>
            <w:tcW w:w="1500" w:type="dxa"/>
            <w:hideMark/>
          </w:tcPr>
          <w:p w14:paraId="12D712F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</w:t>
            </w:r>
          </w:p>
          <w:p w14:paraId="60008CD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1027E38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822</w:t>
            </w:r>
          </w:p>
          <w:p w14:paraId="6550A08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223, control n=599]</w:t>
            </w:r>
          </w:p>
        </w:tc>
        <w:tc>
          <w:tcPr>
            <w:tcW w:w="1984" w:type="dxa"/>
            <w:hideMark/>
          </w:tcPr>
          <w:p w14:paraId="612C8B14" w14:textId="2DF1C033" w:rsidR="00AF2E82" w:rsidRPr="00AF2E82" w:rsidRDefault="006E08D1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ALDI-TOF MS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r w:rsidRPr="00477B7A">
              <w:rPr>
                <w:sz w:val="18"/>
                <w:szCs w:val="18"/>
              </w:rPr>
              <w:t>MassA</w:t>
            </w:r>
            <w:r w:rsidRPr="00477B7A">
              <w:rPr>
                <w:sz w:val="18"/>
              </w:rPr>
              <w:t>rray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 w:rsidRPr="00477B7A">
              <w:rPr>
                <w:sz w:val="18"/>
                <w:szCs w:val="18"/>
              </w:rPr>
              <w:t>Sequenom</w:t>
            </w:r>
            <w:proofErr w:type="spellEnd"/>
            <w:r w:rsidRPr="00477B7A">
              <w:rPr>
                <w:sz w:val="18"/>
                <w:szCs w:val="18"/>
              </w:rPr>
              <w:t>)</w:t>
            </w:r>
          </w:p>
        </w:tc>
        <w:tc>
          <w:tcPr>
            <w:tcW w:w="1296" w:type="dxa"/>
          </w:tcPr>
          <w:p w14:paraId="04E0652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1</w:t>
            </w:r>
          </w:p>
        </w:tc>
      </w:tr>
      <w:tr w:rsidR="00AF2E82" w:rsidRPr="00AF2E82" w14:paraId="0A03679F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3838F68" w14:textId="3E3EAF9A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107" w:tooltip="Mustafa, 2010 #26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Mustafa&lt;/Author&gt;&lt;Year&gt;2010&lt;/Year&gt;&lt;RecNum&gt;26&lt;/RecNum&gt;&lt;DisplayText&gt;Mustafa&lt;style face="italic"&gt; et al.&lt;/style&gt; (2010)&lt;/DisplayText&gt;&lt;record&gt;&lt;rec-number&gt;26&lt;/rec-number&gt;&lt;foreign-keys&gt;&lt;key app="EN" db-id="v2rszxxp3xx0fyexzth59awkavpre5tw2wez" timestamp="1524233725"&gt;26&lt;/key&gt;&lt;key app="ENWeb" db-id=""&gt;0&lt;/key&gt;&lt;/foreign-keys&gt;&lt;ref-type name="Journal Article"&gt;17&lt;/ref-type&gt;&lt;contributors&gt;&lt;authors&gt;&lt;author&gt;Mustafa, M. D.&lt;/author&gt;&lt;author&gt;Pathak, R.&lt;/author&gt;&lt;author&gt;Ahmed, T.&lt;/author&gt;&lt;author&gt;Ahmed, R. S.&lt;/author&gt;&lt;author&gt;Tripathi, A. K.&lt;/author&gt;&lt;author&gt;Guleria, K.&lt;/author&gt;&lt;author&gt;Banerjee, B. D.&lt;/author&gt;&lt;/authors&gt;&lt;/contributors&gt;&lt;auth-address&gt;Environmental Biochemistry and Molecular Biology Laboratory, Department of Biochemistry, Dilshad Garden, Delhi 110 095, India.&lt;/auth-address&gt;&lt;titles&gt;&lt;title&gt;Association of glutathione S-transferase M1 and T1 gene polymorphisms and oxidative stress markers in preterm labor&lt;/title&gt;&lt;secondary-title&gt;Clin Biochem&lt;/secondary-title&gt;&lt;/titles&gt;&lt;periodical&gt;&lt;full-title&gt;Clin Biochem&lt;/full-title&gt;&lt;/periodical&gt;&lt;pages&gt;1124-8&lt;/pages&gt;&lt;volume&gt;43&lt;/volume&gt;&lt;number&gt;13-14&lt;/number&gt;&lt;keywords&gt;&lt;keyword&gt;Adult&lt;/keyword&gt;&lt;keyword&gt;Biomarkers/analysis&lt;/keyword&gt;&lt;keyword&gt;DNA Mutational Analysis&lt;/keyword&gt;&lt;keyword&gt;Female&lt;/keyword&gt;&lt;keyword&gt;Genotype&lt;/keyword&gt;&lt;keyword&gt;Glutathione Transferase/*genetics&lt;/keyword&gt;&lt;keyword&gt;Humans&lt;/keyword&gt;&lt;keyword&gt;Obstetric Labor, Premature/etiology/*genetics/*metabolism&lt;/keyword&gt;&lt;keyword&gt;*Oxidative Stress&lt;/keyword&gt;&lt;keyword&gt;Polymerase Chain Reaction&lt;/keyword&gt;&lt;keyword&gt;*Polymorphism, Genetic&lt;/keyword&gt;&lt;keyword&gt;Pregnancy&lt;/keyword&gt;&lt;keyword&gt;Young Adult&lt;/keyword&gt;&lt;/keywords&gt;&lt;dates&gt;&lt;year&gt;2010&lt;/year&gt;&lt;pub-dates&gt;&lt;date&gt;Sep&lt;/date&gt;&lt;/pub-dates&gt;&lt;/dates&gt;&lt;isbn&gt;1873-2933 (Electronic)&amp;#xD;0009-9120 (Linking)&lt;/isbn&gt;&lt;accession-num&gt;20621079&lt;/accession-num&gt;&lt;urls&gt;&lt;related-urls&gt;&lt;url&gt;https://www.ncbi.nlm.nih.gov/pubmed/20621079&lt;/url&gt;&lt;/related-urls&gt;&lt;/urls&gt;&lt;electronic-resource-num&gt;10.1016/j.clinbiochem.2010.06.018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Mustafa et al. (201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3D28A7" w:rsidRPr="00B07C4C">
              <w:rPr>
                <w:sz w:val="18"/>
                <w:szCs w:val="18"/>
              </w:rPr>
              <w:t xml:space="preserve"> </w:t>
            </w:r>
            <w:r w:rsidR="001204B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3D28A7" w:rsidRPr="00B07C4C">
              <w:rPr>
                <w:b w:val="0"/>
                <w:bCs w:val="0"/>
                <w:sz w:val="18"/>
                <w:szCs w:val="18"/>
              </w:rPr>
              <w:t>12</w:t>
            </w:r>
            <w:r w:rsidR="001204B7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79217BF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Indian </w:t>
            </w:r>
          </w:p>
        </w:tc>
        <w:tc>
          <w:tcPr>
            <w:tcW w:w="4536" w:type="dxa"/>
            <w:hideMark/>
          </w:tcPr>
          <w:p w14:paraId="149CEABA" w14:textId="77777777" w:rsidR="00AF2E82" w:rsidRPr="00AF2E82" w:rsidRDefault="00AF2E82" w:rsidP="008D2E49">
            <w:pPr>
              <w:spacing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GSTM1-/GSTT1-</w:t>
            </w:r>
            <w:r w:rsidRPr="00AF2E82">
              <w:rPr>
                <w:iCs/>
                <w:sz w:val="18"/>
                <w:szCs w:val="18"/>
              </w:rPr>
              <w:t xml:space="preserve"> (</w:t>
            </w:r>
            <w:r w:rsidRPr="00AF2E82">
              <w:rPr>
                <w:sz w:val="18"/>
                <w:szCs w:val="18"/>
              </w:rPr>
              <w:t>increased risk of PTL)</w:t>
            </w:r>
          </w:p>
        </w:tc>
        <w:tc>
          <w:tcPr>
            <w:tcW w:w="1500" w:type="dxa"/>
            <w:hideMark/>
          </w:tcPr>
          <w:p w14:paraId="62E5A62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L </w:t>
            </w:r>
          </w:p>
          <w:p w14:paraId="1F23218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21CABE5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123</w:t>
            </w:r>
          </w:p>
          <w:p w14:paraId="79F5F31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60, control n=63]</w:t>
            </w:r>
          </w:p>
        </w:tc>
        <w:tc>
          <w:tcPr>
            <w:tcW w:w="1984" w:type="dxa"/>
            <w:hideMark/>
          </w:tcPr>
          <w:p w14:paraId="6B7AA1A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ultiplex PCR</w:t>
            </w:r>
          </w:p>
        </w:tc>
        <w:tc>
          <w:tcPr>
            <w:tcW w:w="1296" w:type="dxa"/>
            <w:hideMark/>
          </w:tcPr>
          <w:p w14:paraId="5A9757D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=0.028</w:t>
            </w:r>
          </w:p>
        </w:tc>
      </w:tr>
      <w:tr w:rsidR="00AF2E82" w:rsidRPr="00AF2E82" w14:paraId="161666AF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1AD2AFAF" w14:textId="77777777" w:rsidR="00BB27AF" w:rsidRDefault="003E250D" w:rsidP="008D2E49">
            <w:pPr>
              <w:spacing w:after="0" w:line="240" w:lineRule="auto"/>
              <w:rPr>
                <w:b w:val="0"/>
                <w:bCs w:val="0"/>
                <w:sz w:val="18"/>
                <w:szCs w:val="18"/>
              </w:rPr>
            </w:pPr>
            <w:hyperlink w:anchor="_ENREF_132" w:tooltip="Romero, 2010 #317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b21lcm88L0F1dGhvcj48WWVh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Sb21lcm88L0F1dGhvcj48WWVh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Romero et al. (201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</w:p>
          <w:p w14:paraId="3FAB051F" w14:textId="67469BC5" w:rsidR="00AF2E82" w:rsidRPr="00B07C4C" w:rsidRDefault="001204B7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3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1EF03F3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Hispanic origin</w:t>
            </w:r>
          </w:p>
        </w:tc>
        <w:tc>
          <w:tcPr>
            <w:tcW w:w="4536" w:type="dxa"/>
            <w:hideMark/>
          </w:tcPr>
          <w:p w14:paraId="01B7043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IMP2</w:t>
            </w:r>
            <w:r w:rsidRPr="00AF2E82">
              <w:rPr>
                <w:sz w:val="18"/>
                <w:szCs w:val="18"/>
              </w:rPr>
              <w:t xml:space="preserve"> (rs2277698); </w:t>
            </w:r>
            <w:r w:rsidRPr="00AF2E82">
              <w:rPr>
                <w:i/>
                <w:sz w:val="18"/>
                <w:szCs w:val="18"/>
              </w:rPr>
              <w:t>ANG</w:t>
            </w:r>
            <w:r w:rsidRPr="00AF2E82">
              <w:rPr>
                <w:sz w:val="18"/>
                <w:szCs w:val="18"/>
              </w:rPr>
              <w:t xml:space="preserve"> (rs11701); </w:t>
            </w:r>
            <w:r w:rsidRPr="00AF2E82">
              <w:rPr>
                <w:i/>
                <w:sz w:val="18"/>
                <w:szCs w:val="18"/>
              </w:rPr>
              <w:t>TLR1</w:t>
            </w:r>
            <w:r w:rsidRPr="00AF2E82">
              <w:rPr>
                <w:sz w:val="18"/>
                <w:szCs w:val="18"/>
              </w:rPr>
              <w:t xml:space="preserve"> (rs3923647); </w:t>
            </w:r>
            <w:r w:rsidRPr="00AF2E82">
              <w:rPr>
                <w:i/>
                <w:sz w:val="18"/>
                <w:szCs w:val="18"/>
              </w:rPr>
              <w:t>NOS3</w:t>
            </w:r>
            <w:r w:rsidRPr="00AF2E82">
              <w:rPr>
                <w:sz w:val="18"/>
                <w:szCs w:val="18"/>
              </w:rPr>
              <w:t xml:space="preserve"> (rs3730305); </w:t>
            </w:r>
            <w:r w:rsidRPr="00AF2E82">
              <w:rPr>
                <w:i/>
                <w:sz w:val="18"/>
                <w:szCs w:val="18"/>
              </w:rPr>
              <w:t>COL4A3</w:t>
            </w:r>
            <w:r w:rsidRPr="00AF2E82">
              <w:rPr>
                <w:sz w:val="18"/>
                <w:szCs w:val="18"/>
              </w:rPr>
              <w:t xml:space="preserve"> (rs1882435); </w:t>
            </w:r>
            <w:r w:rsidRPr="00AF2E82">
              <w:rPr>
                <w:i/>
                <w:sz w:val="18"/>
                <w:szCs w:val="18"/>
              </w:rPr>
              <w:t xml:space="preserve">PTGER1 </w:t>
            </w:r>
            <w:r w:rsidRPr="00AF2E82">
              <w:rPr>
                <w:sz w:val="18"/>
                <w:szCs w:val="18"/>
              </w:rPr>
              <w:t>(rs3745459)</w:t>
            </w:r>
          </w:p>
        </w:tc>
        <w:tc>
          <w:tcPr>
            <w:tcW w:w="1500" w:type="dxa"/>
            <w:hideMark/>
          </w:tcPr>
          <w:p w14:paraId="652991E3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PROM</w:t>
            </w:r>
          </w:p>
          <w:p w14:paraId="06CE9E7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PTB, 21-36 weeks)</w:t>
            </w:r>
          </w:p>
        </w:tc>
        <w:tc>
          <w:tcPr>
            <w:tcW w:w="2410" w:type="dxa"/>
          </w:tcPr>
          <w:p w14:paraId="3FA2F6E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824</w:t>
            </w:r>
          </w:p>
          <w:p w14:paraId="69E6DF6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</w:t>
            </w:r>
            <w:proofErr w:type="spellStart"/>
            <w:r w:rsidRPr="00AF2E82">
              <w:rPr>
                <w:sz w:val="18"/>
                <w:szCs w:val="18"/>
              </w:rPr>
              <w:t>pPROM</w:t>
            </w:r>
            <w:proofErr w:type="spellEnd"/>
            <w:r w:rsidRPr="00AF2E82">
              <w:rPr>
                <w:sz w:val="18"/>
                <w:szCs w:val="18"/>
              </w:rPr>
              <w:t xml:space="preserve"> n=225, control n= 599]</w:t>
            </w:r>
          </w:p>
        </w:tc>
        <w:tc>
          <w:tcPr>
            <w:tcW w:w="1984" w:type="dxa"/>
            <w:hideMark/>
          </w:tcPr>
          <w:p w14:paraId="59161477" w14:textId="47410B4E" w:rsidR="00AF2E82" w:rsidRPr="00AF2E82" w:rsidRDefault="006E08D1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ALDI-TOF MS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r w:rsidRPr="00477B7A">
              <w:rPr>
                <w:sz w:val="18"/>
                <w:szCs w:val="18"/>
              </w:rPr>
              <w:t>MassA</w:t>
            </w:r>
            <w:r w:rsidRPr="00477B7A">
              <w:rPr>
                <w:sz w:val="18"/>
              </w:rPr>
              <w:t>rray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 w:rsidRPr="00477B7A">
              <w:rPr>
                <w:sz w:val="18"/>
                <w:szCs w:val="18"/>
              </w:rPr>
              <w:t>Sequenom</w:t>
            </w:r>
            <w:proofErr w:type="spellEnd"/>
            <w:r w:rsidRPr="00477B7A">
              <w:rPr>
                <w:sz w:val="18"/>
                <w:szCs w:val="18"/>
              </w:rPr>
              <w:t>)</w:t>
            </w:r>
          </w:p>
        </w:tc>
        <w:tc>
          <w:tcPr>
            <w:tcW w:w="1296" w:type="dxa"/>
          </w:tcPr>
          <w:p w14:paraId="3F1BF81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1</w:t>
            </w:r>
          </w:p>
        </w:tc>
      </w:tr>
      <w:tr w:rsidR="00AF2E82" w:rsidRPr="00AF2E82" w14:paraId="6DDD0949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746E0889" w14:textId="5EAE99A4" w:rsidR="00AF2E82" w:rsidRPr="00B07C4C" w:rsidRDefault="003E250D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hyperlink w:anchor="_ENREF_82" w:tooltip="Kwon, 2009 #24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Kwon&lt;/Author&gt;&lt;Year&gt;2009&lt;/Year&gt;&lt;RecNum&gt;24&lt;/RecNum&gt;&lt;DisplayText&gt;Kwon&lt;style face="italic"&gt; et al.&lt;/style&gt; (2009)&lt;/DisplayText&gt;&lt;record&gt;&lt;rec-number&gt;24&lt;/rec-number&gt;&lt;foreign-keys&gt;&lt;key app="EN" db-id="v2rszxxp3xx0fyexzth59awkavpre5tw2wez" timestamp="1524233716"&gt;24&lt;/key&gt;&lt;key app="ENWeb" db-id=""&gt;0&lt;/key&gt;&lt;/foreign-keys&gt;&lt;ref-type name="Journal Article"&gt;17&lt;/ref-type&gt;&lt;contributors&gt;&lt;authors&gt;&lt;author&gt;Kwon, H. S.&lt;/author&gt;&lt;author&gt;Sohn, I. S.&lt;/author&gt;&lt;author&gt;Lee, J. Y.&lt;/author&gt;&lt;author&gt;Lee, S. J.&lt;/author&gt;&lt;author&gt;Kim, S. N.&lt;/author&gt;&lt;author&gt;Kim, B. J.&lt;/author&gt;&lt;/authors&gt;&lt;/contributors&gt;&lt;auth-address&gt;Department of Obstetrics and Gynecology, Konkuk University College of Medicine, Korea.&lt;/auth-address&gt;&lt;titles&gt;&lt;title&gt;Intercellular adhesion molecule-1 K469E polymorphism in Korean patients with spontaneous preterm delivery&lt;/title&gt;&lt;secondary-title&gt;Int J Gynaecol Obstet&lt;/secondary-title&gt;&lt;/titles&gt;&lt;periodical&gt;&lt;full-title&gt;Int J Gynaecol Obstet&lt;/full-title&gt;&lt;/periodical&gt;&lt;pages&gt;37-9&lt;/pages&gt;&lt;volume&gt;104&lt;/volume&gt;&lt;number&gt;1&lt;/number&gt;&lt;keywords&gt;&lt;keyword&gt;Adult&lt;/keyword&gt;&lt;keyword&gt;C-Reactive Protein&lt;/keyword&gt;&lt;keyword&gt;Case-Control Studies&lt;/keyword&gt;&lt;keyword&gt;Female&lt;/keyword&gt;&lt;keyword&gt;Gene Frequency/genetics&lt;/keyword&gt;&lt;keyword&gt;Genetic Predisposition to Disease/*genetics&lt;/keyword&gt;&lt;keyword&gt;Humans&lt;/keyword&gt;&lt;keyword&gt;Intercellular Adhesion Molecule-1/*genetics&lt;/keyword&gt;&lt;keyword&gt;Korea&lt;/keyword&gt;&lt;keyword&gt;Polymorphism, Single Nucleotide/*genetics&lt;/keyword&gt;&lt;keyword&gt;Pregnancy&lt;/keyword&gt;&lt;keyword&gt;Premature Birth/*genetics&lt;/keyword&gt;&lt;/keywords&gt;&lt;dates&gt;&lt;year&gt;2009&lt;/year&gt;&lt;pub-dates&gt;&lt;date&gt;Jan&lt;/date&gt;&lt;/pub-dates&gt;&lt;/dates&gt;&lt;isbn&gt;0020-7292 (Print)&amp;#xD;0020-7292 (Linking)&lt;/isbn&gt;&lt;accession-num&gt;18851856&lt;/accession-num&gt;&lt;urls&gt;&lt;related-urls&gt;&lt;url&gt;https://www.ncbi.nlm.nih.gov/pubmed/18851856&lt;/url&gt;&lt;/related-urls&gt;&lt;/urls&gt;&lt;electronic-resource-num&gt;10.1016/j.ijgo.2008.08.020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Kwon et al. (2009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1204B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4</w:t>
            </w:r>
            <w:r w:rsidR="001204B7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3C4A5C1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Korea</w:t>
            </w:r>
          </w:p>
          <w:p w14:paraId="0BBCB78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4536" w:type="dxa"/>
            <w:hideMark/>
          </w:tcPr>
          <w:p w14:paraId="61DA6F1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CAM-1</w:t>
            </w:r>
            <w:r w:rsidRPr="00AF2E82">
              <w:rPr>
                <w:sz w:val="18"/>
                <w:szCs w:val="18"/>
              </w:rPr>
              <w:t xml:space="preserve"> K469E polymorphism </w:t>
            </w:r>
          </w:p>
        </w:tc>
        <w:tc>
          <w:tcPr>
            <w:tcW w:w="1500" w:type="dxa"/>
            <w:hideMark/>
          </w:tcPr>
          <w:p w14:paraId="13E4C18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</w:t>
            </w:r>
          </w:p>
          <w:p w14:paraId="49E0979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4824E70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206</w:t>
            </w:r>
          </w:p>
          <w:p w14:paraId="4AC0E47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53, control n=153]</w:t>
            </w:r>
          </w:p>
        </w:tc>
        <w:tc>
          <w:tcPr>
            <w:tcW w:w="1984" w:type="dxa"/>
            <w:hideMark/>
          </w:tcPr>
          <w:p w14:paraId="6508B38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 and auto-sequencing</w:t>
            </w:r>
          </w:p>
        </w:tc>
        <w:tc>
          <w:tcPr>
            <w:tcW w:w="1296" w:type="dxa"/>
            <w:hideMark/>
          </w:tcPr>
          <w:p w14:paraId="19DBC17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2D907D10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3E462192" w14:textId="77777777" w:rsidR="001204B7" w:rsidRDefault="003E250D" w:rsidP="008D2E49">
            <w:pPr>
              <w:spacing w:after="0" w:line="240" w:lineRule="auto"/>
              <w:rPr>
                <w:b w:val="0"/>
                <w:bCs w:val="0"/>
                <w:sz w:val="18"/>
                <w:szCs w:val="18"/>
              </w:rPr>
            </w:pPr>
            <w:hyperlink w:anchor="_ENREF_43" w:tooltip="Gebhardt, 2009 #315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HZWJoYXJkdDwvQXV0aG9yPjxZ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HZWJoYXJkdDwvQXV0aG9yPjxZ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bCs w:val="0"/>
                  <w:noProof/>
                  <w:sz w:val="18"/>
                  <w:szCs w:val="18"/>
                </w:rPr>
                <w:t>Gebhardt et al. (2009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</w:p>
          <w:p w14:paraId="53BA3246" w14:textId="4B3EAB80" w:rsidR="00AF2E82" w:rsidRPr="00B07C4C" w:rsidRDefault="001204B7" w:rsidP="008D2E49">
            <w:pPr>
              <w:spacing w:after="0" w:line="240" w:lineRule="auto"/>
              <w:rPr>
                <w:bCs w:val="0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5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92791E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South African (Black, </w:t>
            </w:r>
            <w:proofErr w:type="gramStart"/>
            <w:r w:rsidRPr="00AF2E82">
              <w:rPr>
                <w:sz w:val="18"/>
                <w:szCs w:val="18"/>
              </w:rPr>
              <w:t>European</w:t>
            </w:r>
            <w:proofErr w:type="gramEnd"/>
            <w:r w:rsidRPr="00AF2E82">
              <w:rPr>
                <w:sz w:val="18"/>
                <w:szCs w:val="18"/>
              </w:rPr>
              <w:t xml:space="preserve"> and Asian ancestry) </w:t>
            </w:r>
          </w:p>
        </w:tc>
        <w:tc>
          <w:tcPr>
            <w:tcW w:w="4536" w:type="dxa"/>
            <w:hideMark/>
          </w:tcPr>
          <w:p w14:paraId="6E15290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LGALS13b</w:t>
            </w:r>
          </w:p>
          <w:p w14:paraId="3CD3D0C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A</w:t>
            </w:r>
          </w:p>
        </w:tc>
        <w:tc>
          <w:tcPr>
            <w:tcW w:w="1500" w:type="dxa"/>
            <w:hideMark/>
          </w:tcPr>
          <w:p w14:paraId="24FD370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21353ED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12B7BD0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450</w:t>
            </w:r>
          </w:p>
        </w:tc>
        <w:tc>
          <w:tcPr>
            <w:tcW w:w="1984" w:type="dxa"/>
            <w:hideMark/>
          </w:tcPr>
          <w:p w14:paraId="2DDAAA7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38CADF5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7E9EA1EB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1B1AAB6D" w14:textId="24C5E3AA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98" w:tooltip="Menon, 2008 #301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Menon&lt;/Author&gt;&lt;Year&gt;2008&lt;/Year&gt;&lt;RecNum&gt;301&lt;/RecNum&gt;&lt;DisplayText&gt;Menon&lt;style face="italic"&gt; et al.&lt;/style&gt; (2008)&lt;/DisplayText&gt;&lt;record&gt;&lt;rec-number&gt;301&lt;/rec-number&gt;&lt;foreign-keys&gt;&lt;key app="EN" db-id="v2rszxxp3xx0fyexzth59awkavpre5tw2wez" timestamp="1533556572"&gt;301&lt;/key&gt;&lt;key app="ENWeb" db-id=""&gt;0&lt;/key&gt;&lt;/foreign-keys&gt;&lt;ref-type name="Journal Article"&gt;17&lt;/ref-type&gt;&lt;contributors&gt;&lt;authors&gt;&lt;author&gt;Menon, Ramkumar&lt;/author&gt;&lt;author&gt;Velez, DR&lt;/author&gt;&lt;author&gt;Morgan, N&lt;/author&gt;&lt;author&gt;Lombardi, SJ&lt;/author&gt;&lt;author&gt;Fortunato, SJ&lt;/author&gt;&lt;author&gt;Williams, SM&lt;/author&gt;&lt;/authors&gt;&lt;/contributors&gt;&lt;titles&gt;&lt;title&gt;Genetic regulation of amniotic fluid TNF-alpha and soluble TNF receptor concentrations affected by race and preterm birth&lt;/title&gt;&lt;secondary-title&gt;Human genetics&lt;/secondary-title&gt;&lt;/titles&gt;&lt;periodical&gt;&lt;full-title&gt;HUMAN GENETICS&lt;/full-title&gt;&lt;/periodical&gt;&lt;pages&gt;243-253&lt;/pages&gt;&lt;volume&gt;124&lt;/volume&gt;&lt;number&gt;3&lt;/number&gt;&lt;dates&gt;&lt;year&gt;2008&lt;/year&gt;&lt;/dates&gt;&lt;urls&gt;&lt;/urls&gt;&lt;electronic-resource-num&gt;10.1007/s00439-008-0547-z)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Menon et al. (2008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1204B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6</w:t>
            </w:r>
            <w:r w:rsidR="001204B7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692F3B8D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frican Americans and Caucasians</w:t>
            </w:r>
          </w:p>
        </w:tc>
        <w:tc>
          <w:tcPr>
            <w:tcW w:w="4536" w:type="dxa"/>
          </w:tcPr>
          <w:p w14:paraId="540C90F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-</w:t>
            </w:r>
            <w:r w:rsidRPr="00AF2E82">
              <w:rPr>
                <w:i/>
                <w:sz w:val="18"/>
                <w:szCs w:val="18"/>
              </w:rPr>
              <w:sym w:font="Symbol" w:char="F061"/>
            </w:r>
            <w:r w:rsidRPr="00AF2E82">
              <w:rPr>
                <w:i/>
                <w:sz w:val="18"/>
                <w:szCs w:val="18"/>
              </w:rPr>
              <w:t>,</w:t>
            </w:r>
            <w:r w:rsidRPr="00AF2E82">
              <w:rPr>
                <w:sz w:val="18"/>
                <w:szCs w:val="18"/>
              </w:rPr>
              <w:t xml:space="preserve"> </w:t>
            </w:r>
            <w:r w:rsidRPr="00AF2E82">
              <w:rPr>
                <w:i/>
                <w:sz w:val="18"/>
                <w:szCs w:val="18"/>
              </w:rPr>
              <w:t>TNFR1</w:t>
            </w:r>
            <w:r w:rsidRPr="00AF2E82">
              <w:rPr>
                <w:sz w:val="18"/>
                <w:szCs w:val="18"/>
              </w:rPr>
              <w:t xml:space="preserve"> and </w:t>
            </w:r>
            <w:r w:rsidRPr="00AF2E82">
              <w:rPr>
                <w:i/>
                <w:sz w:val="18"/>
                <w:szCs w:val="18"/>
              </w:rPr>
              <w:t>TNFR2</w:t>
            </w:r>
          </w:p>
          <w:p w14:paraId="0121965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500" w:type="dxa"/>
            <w:hideMark/>
          </w:tcPr>
          <w:p w14:paraId="009250B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082E672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773801C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606</w:t>
            </w:r>
          </w:p>
          <w:p w14:paraId="3AA8AF6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221, control n=385]</w:t>
            </w:r>
          </w:p>
        </w:tc>
        <w:tc>
          <w:tcPr>
            <w:tcW w:w="1984" w:type="dxa"/>
            <w:hideMark/>
          </w:tcPr>
          <w:p w14:paraId="745E55F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Illumina </w:t>
            </w:r>
            <w:proofErr w:type="spellStart"/>
            <w:r w:rsidRPr="00AF2E82">
              <w:rPr>
                <w:sz w:val="18"/>
                <w:szCs w:val="18"/>
              </w:rPr>
              <w:t>GoldenGate</w:t>
            </w:r>
            <w:proofErr w:type="spellEnd"/>
            <w:r w:rsidRPr="00AF2E82">
              <w:rPr>
                <w:sz w:val="18"/>
                <w:szCs w:val="18"/>
              </w:rPr>
              <w:t xml:space="preserve"> genotyping</w:t>
            </w:r>
          </w:p>
        </w:tc>
        <w:tc>
          <w:tcPr>
            <w:tcW w:w="1296" w:type="dxa"/>
          </w:tcPr>
          <w:p w14:paraId="6213CF9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5F1EAC5F" w14:textId="77777777" w:rsidTr="00BF22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26B6C19D" w14:textId="6CF6916B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159" w:tooltip="Velez, 2008 #307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WZWxlejwvQXV0aG9yPjxZZWFy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WZWxlejwvQXV0aG9yPjxZZWFy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Velez et al. (2008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1204B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7</w:t>
            </w:r>
            <w:r w:rsidR="001204B7">
              <w:rPr>
                <w:b w:val="0"/>
                <w:bCs w:val="0"/>
                <w:sz w:val="18"/>
                <w:szCs w:val="18"/>
              </w:rPr>
              <w:t>)</w:t>
            </w:r>
          </w:p>
          <w:p w14:paraId="2B24B424" w14:textId="77777777" w:rsidR="00AF2E82" w:rsidRPr="00B07C4C" w:rsidRDefault="00AF2E82" w:rsidP="008D2E49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618" w:type="dxa"/>
            <w:hideMark/>
          </w:tcPr>
          <w:p w14:paraId="3A1F87A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Caucasian</w:t>
            </w:r>
          </w:p>
        </w:tc>
        <w:tc>
          <w:tcPr>
            <w:tcW w:w="4536" w:type="dxa"/>
            <w:hideMark/>
          </w:tcPr>
          <w:p w14:paraId="66A3921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CRHBP</w:t>
            </w:r>
            <w:r w:rsidRPr="00AF2E82">
              <w:rPr>
                <w:sz w:val="18"/>
                <w:szCs w:val="18"/>
              </w:rPr>
              <w:t xml:space="preserve"> (rs1875999, rs32897, rs10055255); </w:t>
            </w:r>
            <w:r w:rsidRPr="00AF2E82">
              <w:rPr>
                <w:i/>
                <w:sz w:val="18"/>
                <w:szCs w:val="18"/>
              </w:rPr>
              <w:t>FV</w:t>
            </w:r>
            <w:r w:rsidRPr="00AF2E82">
              <w:rPr>
                <w:sz w:val="18"/>
                <w:szCs w:val="18"/>
              </w:rPr>
              <w:t xml:space="preserve"> (rs9332624); </w:t>
            </w:r>
            <w:r w:rsidRPr="00AF2E82">
              <w:rPr>
                <w:i/>
                <w:sz w:val="18"/>
                <w:szCs w:val="18"/>
              </w:rPr>
              <w:t>IL5</w:t>
            </w:r>
            <w:r w:rsidRPr="00AF2E82">
              <w:rPr>
                <w:sz w:val="18"/>
                <w:szCs w:val="18"/>
              </w:rPr>
              <w:t xml:space="preserve"> (rs739718); </w:t>
            </w:r>
            <w:r w:rsidRPr="00AF2E82">
              <w:rPr>
                <w:i/>
                <w:sz w:val="18"/>
                <w:szCs w:val="18"/>
              </w:rPr>
              <w:t>tPA</w:t>
            </w:r>
            <w:r w:rsidRPr="00AF2E82">
              <w:rPr>
                <w:sz w:val="18"/>
                <w:szCs w:val="18"/>
              </w:rPr>
              <w:t xml:space="preserve"> (rs879293); </w:t>
            </w:r>
            <w:r w:rsidRPr="00AF2E82">
              <w:rPr>
                <w:i/>
                <w:sz w:val="18"/>
                <w:szCs w:val="18"/>
              </w:rPr>
              <w:t>PTGER3</w:t>
            </w:r>
            <w:r w:rsidRPr="00AF2E82">
              <w:rPr>
                <w:sz w:val="18"/>
                <w:szCs w:val="18"/>
              </w:rPr>
              <w:t xml:space="preserve"> (rs977214, rs594454); </w:t>
            </w:r>
            <w:r w:rsidRPr="00AF2E82">
              <w:rPr>
                <w:i/>
                <w:sz w:val="18"/>
                <w:szCs w:val="18"/>
              </w:rPr>
              <w:t>SCNN1A/sTNF-R1</w:t>
            </w:r>
            <w:r w:rsidRPr="00AF2E82">
              <w:rPr>
                <w:sz w:val="18"/>
                <w:szCs w:val="18"/>
              </w:rPr>
              <w:t xml:space="preserve"> (rs3764874)</w:t>
            </w:r>
          </w:p>
        </w:tc>
        <w:tc>
          <w:tcPr>
            <w:tcW w:w="1500" w:type="dxa"/>
            <w:hideMark/>
          </w:tcPr>
          <w:p w14:paraId="2C296630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4B41F86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3CE2A33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339</w:t>
            </w:r>
          </w:p>
          <w:p w14:paraId="5D9D3A9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145, control n=194]</w:t>
            </w:r>
          </w:p>
        </w:tc>
        <w:tc>
          <w:tcPr>
            <w:tcW w:w="1984" w:type="dxa"/>
            <w:hideMark/>
          </w:tcPr>
          <w:p w14:paraId="73DEA8F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Illumina's </w:t>
            </w:r>
            <w:proofErr w:type="spellStart"/>
            <w:r w:rsidRPr="00AF2E82">
              <w:rPr>
                <w:sz w:val="18"/>
                <w:szCs w:val="18"/>
              </w:rPr>
              <w:t>GoldenGate</w:t>
            </w:r>
            <w:proofErr w:type="spellEnd"/>
            <w:r w:rsidRPr="00AF2E82">
              <w:rPr>
                <w:sz w:val="18"/>
                <w:szCs w:val="18"/>
              </w:rPr>
              <w:t xml:space="preserve"> genotyping</w:t>
            </w:r>
          </w:p>
        </w:tc>
        <w:tc>
          <w:tcPr>
            <w:tcW w:w="1296" w:type="dxa"/>
          </w:tcPr>
          <w:p w14:paraId="40052FA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1</w:t>
            </w:r>
          </w:p>
        </w:tc>
      </w:tr>
      <w:tr w:rsidR="00AF2E82" w:rsidRPr="00AF2E82" w14:paraId="12769F68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7331DCFB" w14:textId="77777777" w:rsidR="00BB27AF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148" w:tooltip="Steffen, 2007 #302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TdGVmZmVuPC9BdXRob3I+PFll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TdGVmZmVuPC9BdXRob3I+PFll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Steffen et al. (2007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</w:p>
          <w:p w14:paraId="36C79FFD" w14:textId="722D26C8" w:rsidR="00AF2E82" w:rsidRPr="00B07C4C" w:rsidRDefault="00BB27AF" w:rsidP="008D2E49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8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  <w:p w14:paraId="235180D5" w14:textId="77777777" w:rsidR="00AF2E82" w:rsidRPr="00B07C4C" w:rsidRDefault="00AF2E82" w:rsidP="008D2E49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618" w:type="dxa"/>
            <w:hideMark/>
          </w:tcPr>
          <w:p w14:paraId="08C82FA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ll ethnic groups</w:t>
            </w:r>
          </w:p>
        </w:tc>
        <w:tc>
          <w:tcPr>
            <w:tcW w:w="4536" w:type="dxa"/>
          </w:tcPr>
          <w:p w14:paraId="02D86C4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Gestational age:</w:t>
            </w:r>
          </w:p>
          <w:p w14:paraId="43BE1D5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ABCA1</w:t>
            </w:r>
            <w:r w:rsidRPr="00AF2E82">
              <w:rPr>
                <w:sz w:val="18"/>
                <w:szCs w:val="18"/>
              </w:rPr>
              <w:t xml:space="preserve"> (rs4149313), </w:t>
            </w:r>
            <w:r w:rsidRPr="00AF2E82">
              <w:rPr>
                <w:i/>
                <w:sz w:val="18"/>
                <w:szCs w:val="18"/>
              </w:rPr>
              <w:t>APOE</w:t>
            </w:r>
            <w:r w:rsidRPr="00AF2E82">
              <w:rPr>
                <w:sz w:val="18"/>
                <w:szCs w:val="18"/>
              </w:rPr>
              <w:t xml:space="preserve"> (rs7412), </w:t>
            </w:r>
            <w:r w:rsidRPr="00AF2E82">
              <w:rPr>
                <w:i/>
                <w:sz w:val="18"/>
                <w:szCs w:val="18"/>
              </w:rPr>
              <w:t>LCAT</w:t>
            </w:r>
            <w:r w:rsidRPr="00AF2E82">
              <w:rPr>
                <w:sz w:val="18"/>
                <w:szCs w:val="18"/>
              </w:rPr>
              <w:t xml:space="preserve"> (rs1109166), </w:t>
            </w:r>
            <w:r w:rsidRPr="00AF2E82">
              <w:rPr>
                <w:i/>
                <w:sz w:val="18"/>
                <w:szCs w:val="18"/>
              </w:rPr>
              <w:t>LIPC</w:t>
            </w:r>
            <w:r w:rsidRPr="00AF2E82">
              <w:rPr>
                <w:sz w:val="18"/>
                <w:szCs w:val="18"/>
              </w:rPr>
              <w:t xml:space="preserve"> (rs6083)</w:t>
            </w:r>
          </w:p>
          <w:p w14:paraId="6F781B4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Prematurity (PTB): </w:t>
            </w:r>
          </w:p>
          <w:p w14:paraId="6DBC262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DHCR24</w:t>
            </w:r>
            <w:r w:rsidRPr="00AF2E82">
              <w:rPr>
                <w:sz w:val="18"/>
                <w:szCs w:val="18"/>
              </w:rPr>
              <w:t xml:space="preserve"> (rs2274941)</w:t>
            </w:r>
          </w:p>
        </w:tc>
        <w:tc>
          <w:tcPr>
            <w:tcW w:w="1500" w:type="dxa"/>
            <w:hideMark/>
          </w:tcPr>
          <w:p w14:paraId="66105D3D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Gestational age (22 to 36 weeks) and PTB</w:t>
            </w:r>
          </w:p>
        </w:tc>
        <w:tc>
          <w:tcPr>
            <w:tcW w:w="2410" w:type="dxa"/>
          </w:tcPr>
          <w:p w14:paraId="1CD5DA7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351</w:t>
            </w:r>
          </w:p>
        </w:tc>
        <w:tc>
          <w:tcPr>
            <w:tcW w:w="1984" w:type="dxa"/>
          </w:tcPr>
          <w:p w14:paraId="532B7B0C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 chemistry</w:t>
            </w:r>
          </w:p>
          <w:p w14:paraId="461C577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4853935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296" w:type="dxa"/>
          </w:tcPr>
          <w:p w14:paraId="494781A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0F917E1F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6BCE2069" w14:textId="6537A78E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29" w:tooltip="Ehn, 2007 #363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FaG48L0F1dGhvcj48WWVhcj4y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FaG48L0F1dGhvcj48WWVhcj4y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Ehn et al. (2007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19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5DBE4ED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merican</w:t>
            </w:r>
          </w:p>
        </w:tc>
        <w:tc>
          <w:tcPr>
            <w:tcW w:w="4536" w:type="dxa"/>
          </w:tcPr>
          <w:p w14:paraId="68E42B5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rogesterone receptor (PGR):</w:t>
            </w:r>
          </w:p>
          <w:p w14:paraId="14602F4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rs653752, rs503362, rs4754732, rs1942836, </w:t>
            </w:r>
            <w:proofErr w:type="spellStart"/>
            <w:r w:rsidRPr="00AF2E82">
              <w:rPr>
                <w:sz w:val="18"/>
                <w:szCs w:val="18"/>
              </w:rPr>
              <w:t>alu</w:t>
            </w:r>
            <w:proofErr w:type="spellEnd"/>
            <w:r w:rsidRPr="00AF2E82">
              <w:rPr>
                <w:sz w:val="18"/>
                <w:szCs w:val="18"/>
              </w:rPr>
              <w:t xml:space="preserve"> insertion</w:t>
            </w:r>
          </w:p>
        </w:tc>
        <w:tc>
          <w:tcPr>
            <w:tcW w:w="1500" w:type="dxa"/>
          </w:tcPr>
          <w:p w14:paraId="490396B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</w:t>
            </w:r>
          </w:p>
          <w:p w14:paraId="29BA642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6EA09B9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415</w:t>
            </w:r>
          </w:p>
          <w:p w14:paraId="227E840B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984" w:type="dxa"/>
          </w:tcPr>
          <w:p w14:paraId="6A9C61D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</w:t>
            </w:r>
          </w:p>
        </w:tc>
        <w:tc>
          <w:tcPr>
            <w:tcW w:w="1296" w:type="dxa"/>
          </w:tcPr>
          <w:p w14:paraId="0C62C97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 &lt; 0.05</w:t>
            </w:r>
          </w:p>
        </w:tc>
      </w:tr>
      <w:tr w:rsidR="00AF2E82" w:rsidRPr="00AF2E82" w14:paraId="7338602B" w14:textId="77777777" w:rsidTr="00177CA7">
        <w:trPr>
          <w:trHeight w:val="3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BA011D9" w14:textId="78BED6E8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99" w:tooltip="Menon, 2006 #311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NZW5vbjwvQXV0aG9yPjxZZWFy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NZW5vbjwvQXV0aG9yPjxZZWFy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Menon et al. (2006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20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6D9A09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European-American</w:t>
            </w:r>
          </w:p>
        </w:tc>
        <w:tc>
          <w:tcPr>
            <w:tcW w:w="4536" w:type="dxa"/>
            <w:hideMark/>
          </w:tcPr>
          <w:p w14:paraId="05F2131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-α, IL-6, IL-6R</w:t>
            </w:r>
          </w:p>
        </w:tc>
        <w:tc>
          <w:tcPr>
            <w:tcW w:w="1500" w:type="dxa"/>
            <w:hideMark/>
          </w:tcPr>
          <w:p w14:paraId="32D29A6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</w:t>
            </w:r>
          </w:p>
          <w:p w14:paraId="547ABE88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6 weeks)</w:t>
            </w:r>
          </w:p>
        </w:tc>
        <w:tc>
          <w:tcPr>
            <w:tcW w:w="2410" w:type="dxa"/>
          </w:tcPr>
          <w:p w14:paraId="03EC421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422</w:t>
            </w:r>
          </w:p>
          <w:p w14:paraId="19AF7E23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101, control n=321]</w:t>
            </w:r>
          </w:p>
        </w:tc>
        <w:tc>
          <w:tcPr>
            <w:tcW w:w="1984" w:type="dxa"/>
            <w:hideMark/>
          </w:tcPr>
          <w:p w14:paraId="7C86D722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 assay</w:t>
            </w:r>
          </w:p>
        </w:tc>
        <w:tc>
          <w:tcPr>
            <w:tcW w:w="1296" w:type="dxa"/>
          </w:tcPr>
          <w:p w14:paraId="5BF82C0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01</w:t>
            </w:r>
          </w:p>
        </w:tc>
      </w:tr>
      <w:tr w:rsidR="00AF2E82" w:rsidRPr="00AF2E82" w14:paraId="76CD1408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4CE42FD" w14:textId="304220C3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70" w:tooltip="Kalish, 2006 #309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Kalish&lt;/Author&gt;&lt;Year&gt;2006&lt;/Year&gt;&lt;RecNum&gt;309&lt;/RecNum&gt;&lt;DisplayText&gt;Kalish&lt;style face="italic"&gt; et al.&lt;/style&gt; (2006)&lt;/DisplayText&gt;&lt;record&gt;&lt;rec-number&gt;309&lt;/rec-number&gt;&lt;foreign-keys&gt;&lt;key app="EN" db-id="v2rszxxp3xx0fyexzth59awkavpre5tw2wez" timestamp="1533556606"&gt;309&lt;/key&gt;&lt;key app="ENWeb" db-id=""&gt;0&lt;/key&gt;&lt;/foreign-keys&gt;&lt;ref-type name="Journal Article"&gt;17&lt;/ref-type&gt;&lt;contributors&gt;&lt;authors&gt;&lt;author&gt;Kalish, R. B.&lt;/author&gt;&lt;author&gt;Vardhana, S.&lt;/author&gt;&lt;author&gt;Normand, N. J.&lt;/author&gt;&lt;author&gt;Gupta, M.&lt;/author&gt;&lt;author&gt;Witkin, S. S.&lt;/author&gt;&lt;/authors&gt;&lt;/contributors&gt;&lt;auth-address&gt;Division of Maternal-Fetal Medicine, Department of Obstetrics and Gynecology, Weill Medical College of Cornell University, New York, NY, USA.&lt;/auth-address&gt;&lt;titles&gt;&lt;title&gt;Association of a maternal CD14 -159 gene polymorphism with preterm premature rupture of membranes and spontaneous preterm birth in multi-fetal pregnancies&lt;/title&gt;&lt;secondary-title&gt;J Reprod Immunol&lt;/secondary-title&gt;&lt;/titles&gt;&lt;periodical&gt;&lt;full-title&gt;J Reprod Immunol&lt;/full-title&gt;&lt;/periodical&gt;&lt;pages&gt;109-17&lt;/pages&gt;&lt;volume&gt;70&lt;/volume&gt;&lt;number&gt;1-2&lt;/number&gt;&lt;keywords&gt;&lt;keyword&gt;Female&lt;/keyword&gt;&lt;keyword&gt;Fetal Membranes, Premature Rupture/*genetics&lt;/keyword&gt;&lt;keyword&gt;Genetic Predisposition to Disease&lt;/keyword&gt;&lt;keyword&gt;Humans&lt;/keyword&gt;&lt;keyword&gt;Interleukin 1 Receptor Antagonist Protein&lt;/keyword&gt;&lt;keyword&gt;Lipopolysaccharide Receptors/*genetics&lt;/keyword&gt;&lt;keyword&gt;Polymorphism, Genetic&lt;/keyword&gt;&lt;keyword&gt;Pregnancy&lt;/keyword&gt;&lt;keyword&gt;Pregnancy, Multiple/*genetics&lt;/keyword&gt;&lt;keyword&gt;Premature Birth/*genetics&lt;/keyword&gt;&lt;keyword&gt;Sialoglycoproteins/genetics&lt;/keyword&gt;&lt;/keywords&gt;&lt;dates&gt;&lt;year&gt;2006&lt;/year&gt;&lt;pub-dates&gt;&lt;date&gt;Jun&lt;/date&gt;&lt;/pub-dates&gt;&lt;/dates&gt;&lt;isbn&gt;0165-0378 (Print)&amp;#xD;0165-0378 (Linking)&lt;/isbn&gt;&lt;accession-num&gt;16427140&lt;/accession-num&gt;&lt;urls&gt;&lt;related-urls&gt;&lt;url&gt;https://www.ncbi.nlm.nih.gov/pubmed/16427140&lt;/url&gt;&lt;/related-urls&gt;&lt;/urls&gt;&lt;electronic-resource-num&gt;10.1016/j.jri.2005.12.002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Kalish et al. (2006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21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  <w:hyperlink w:anchor="_ENREF_55" w:tooltip="Kalish, 2006 #309" w:history="1"/>
          </w:p>
        </w:tc>
        <w:tc>
          <w:tcPr>
            <w:tcW w:w="1618" w:type="dxa"/>
            <w:hideMark/>
          </w:tcPr>
          <w:p w14:paraId="07ECB70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merican (mixed)</w:t>
            </w:r>
          </w:p>
        </w:tc>
        <w:tc>
          <w:tcPr>
            <w:tcW w:w="4536" w:type="dxa"/>
            <w:hideMark/>
          </w:tcPr>
          <w:p w14:paraId="1F358C10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PPROM alleles:</w:t>
            </w:r>
          </w:p>
          <w:p w14:paraId="644B0E7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CD14*T; CD14*T; IL1RN*2; CD14*T; hsp70-2*G</w:t>
            </w:r>
          </w:p>
        </w:tc>
        <w:tc>
          <w:tcPr>
            <w:tcW w:w="1500" w:type="dxa"/>
            <w:hideMark/>
          </w:tcPr>
          <w:p w14:paraId="2E76BE1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PROM and </w:t>
            </w: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</w:p>
          <w:p w14:paraId="1C67C13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536D1A2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110</w:t>
            </w:r>
          </w:p>
          <w:p w14:paraId="1B920219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[PPROM n=28, </w:t>
            </w:r>
            <w:proofErr w:type="spellStart"/>
            <w:r w:rsidRPr="00AF2E82">
              <w:rPr>
                <w:sz w:val="18"/>
                <w:szCs w:val="18"/>
              </w:rPr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n=72, control n=10]</w:t>
            </w:r>
          </w:p>
        </w:tc>
        <w:tc>
          <w:tcPr>
            <w:tcW w:w="1984" w:type="dxa"/>
            <w:hideMark/>
          </w:tcPr>
          <w:p w14:paraId="4B673313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511F505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498651FC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1E1F7662" w14:textId="77777777" w:rsidR="00BB27AF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69" w:tooltip="Kalish, 2005 #298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LYWxpc2g8L0F1dGhvcj48WWVh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LYWxpc2g8L0F1dGhvcj48WWVh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Kalish et al. (2005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</w:p>
          <w:p w14:paraId="3486698C" w14:textId="3A83A465" w:rsidR="00AF2E82" w:rsidRPr="00B07C4C" w:rsidRDefault="00BB27AF" w:rsidP="008D2E49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22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238BF667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merican (mixed)</w:t>
            </w:r>
          </w:p>
        </w:tc>
        <w:tc>
          <w:tcPr>
            <w:tcW w:w="4536" w:type="dxa"/>
          </w:tcPr>
          <w:p w14:paraId="4B789F6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RSF6</w:t>
            </w:r>
            <w:r w:rsidRPr="00AF2E82">
              <w:rPr>
                <w:sz w:val="18"/>
                <w:szCs w:val="18"/>
              </w:rPr>
              <w:t xml:space="preserve"> (genotype)</w:t>
            </w:r>
          </w:p>
          <w:p w14:paraId="6D878E3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RSF6*G</w:t>
            </w:r>
            <w:r w:rsidRPr="00AF2E82">
              <w:rPr>
                <w:sz w:val="18"/>
                <w:szCs w:val="18"/>
              </w:rPr>
              <w:t xml:space="preserve"> (allele)</w:t>
            </w:r>
          </w:p>
        </w:tc>
        <w:tc>
          <w:tcPr>
            <w:tcW w:w="1500" w:type="dxa"/>
            <w:hideMark/>
          </w:tcPr>
          <w:p w14:paraId="04682B2E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PROM</w:t>
            </w:r>
          </w:p>
          <w:p w14:paraId="2B4D2A9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37 weeks)</w:t>
            </w:r>
          </w:p>
        </w:tc>
        <w:tc>
          <w:tcPr>
            <w:tcW w:w="2410" w:type="dxa"/>
          </w:tcPr>
          <w:p w14:paraId="4A6813D6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119</w:t>
            </w:r>
          </w:p>
          <w:p w14:paraId="15CDD3EF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PROM n=33, SPTB n=9, control n=77]</w:t>
            </w:r>
          </w:p>
        </w:tc>
        <w:tc>
          <w:tcPr>
            <w:tcW w:w="1984" w:type="dxa"/>
            <w:hideMark/>
          </w:tcPr>
          <w:p w14:paraId="14482D7A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300556E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57CEF88E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4C553714" w14:textId="77777777" w:rsidR="00BB27AF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4" w:tooltip="Annells, 2004 #313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Bbm5lbGxzPC9BdXRob3I+PFll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Bbm5lbGxzPC9BdXRob3I+PFll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Annells et al. (2004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0B5594" w:rsidRPr="00B07C4C">
              <w:rPr>
                <w:sz w:val="18"/>
                <w:szCs w:val="18"/>
              </w:rPr>
              <w:t xml:space="preserve"> </w:t>
            </w:r>
          </w:p>
          <w:p w14:paraId="41040943" w14:textId="3F018DCF" w:rsidR="00AF2E82" w:rsidRPr="00B07C4C" w:rsidRDefault="00BB27AF" w:rsidP="008D2E49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0B5594" w:rsidRPr="00B07C4C">
              <w:rPr>
                <w:b w:val="0"/>
                <w:bCs w:val="0"/>
                <w:sz w:val="18"/>
                <w:szCs w:val="18"/>
              </w:rPr>
              <w:t>23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52E42B93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European</w:t>
            </w:r>
          </w:p>
        </w:tc>
        <w:tc>
          <w:tcPr>
            <w:tcW w:w="4536" w:type="dxa"/>
          </w:tcPr>
          <w:p w14:paraId="1668973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 xml:space="preserve">PTB: </w:t>
            </w:r>
          </w:p>
          <w:p w14:paraId="457F147E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10 −1082A/−819T/−592A</w:t>
            </w:r>
            <w:r w:rsidRPr="00AF2E82">
              <w:rPr>
                <w:sz w:val="18"/>
                <w:szCs w:val="18"/>
              </w:rPr>
              <w:t xml:space="preserve">, </w:t>
            </w:r>
          </w:p>
          <w:p w14:paraId="3741FFF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 +488A/−238G/−308G</w:t>
            </w:r>
            <w:r w:rsidRPr="00AF2E82">
              <w:rPr>
                <w:sz w:val="18"/>
                <w:szCs w:val="18"/>
              </w:rPr>
              <w:t>,</w:t>
            </w:r>
          </w:p>
          <w:p w14:paraId="7A065B0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4 −509C/C</w:t>
            </w:r>
            <w:r w:rsidRPr="00AF2E82">
              <w:rPr>
                <w:sz w:val="18"/>
                <w:szCs w:val="18"/>
              </w:rPr>
              <w:t xml:space="preserve">, </w:t>
            </w:r>
          </w:p>
          <w:p w14:paraId="60E03998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BL2</w:t>
            </w:r>
            <w:r w:rsidRPr="00AF2E82">
              <w:rPr>
                <w:sz w:val="18"/>
                <w:szCs w:val="18"/>
              </w:rPr>
              <w:t xml:space="preserve"> codon 54Asp</w:t>
            </w:r>
          </w:p>
          <w:p w14:paraId="150E72D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PPROM:</w:t>
            </w:r>
          </w:p>
          <w:p w14:paraId="66581D75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10 −1082G/−819C/−592C</w:t>
            </w:r>
          </w:p>
        </w:tc>
        <w:tc>
          <w:tcPr>
            <w:tcW w:w="1500" w:type="dxa"/>
          </w:tcPr>
          <w:p w14:paraId="5D6F07A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 (&lt;29 weeks) and PPROM</w:t>
            </w:r>
          </w:p>
          <w:p w14:paraId="0785EFC2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410" w:type="dxa"/>
          </w:tcPr>
          <w:p w14:paraId="384BA7A4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387</w:t>
            </w:r>
          </w:p>
          <w:p w14:paraId="496B00F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202, control n=185]</w:t>
            </w:r>
          </w:p>
        </w:tc>
        <w:tc>
          <w:tcPr>
            <w:tcW w:w="1984" w:type="dxa"/>
            <w:hideMark/>
          </w:tcPr>
          <w:p w14:paraId="2910DB0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06AF401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53BEB2F6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3A225659" w14:textId="7ED91C69" w:rsidR="00AF2E82" w:rsidRPr="00B07C4C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57" w:tooltip="Hartel, 2004 #308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IYXJ0ZWw8L0F1dGhvcj48WWVh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IYXJ0ZWw8L0F1dGhvcj48WWVh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Hartel et al. (2004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D36B90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36B90" w:rsidRPr="00B07C4C">
              <w:rPr>
                <w:b w:val="0"/>
                <w:bCs w:val="0"/>
                <w:sz w:val="18"/>
                <w:szCs w:val="18"/>
              </w:rPr>
              <w:t>24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52576A59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Caucasian</w:t>
            </w:r>
          </w:p>
        </w:tc>
        <w:tc>
          <w:tcPr>
            <w:tcW w:w="4536" w:type="dxa"/>
            <w:hideMark/>
          </w:tcPr>
          <w:p w14:paraId="7E97C64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 xml:space="preserve">IL6-174G </w:t>
            </w:r>
          </w:p>
        </w:tc>
        <w:tc>
          <w:tcPr>
            <w:tcW w:w="1500" w:type="dxa"/>
            <w:hideMark/>
          </w:tcPr>
          <w:p w14:paraId="1F9D7100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</w:t>
            </w:r>
          </w:p>
          <w:p w14:paraId="7604C844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3083CC8B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747</w:t>
            </w:r>
          </w:p>
          <w:p w14:paraId="4B4AC37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466, control n=281]</w:t>
            </w:r>
          </w:p>
        </w:tc>
        <w:tc>
          <w:tcPr>
            <w:tcW w:w="1984" w:type="dxa"/>
            <w:hideMark/>
          </w:tcPr>
          <w:p w14:paraId="0E38A2D1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  <w:hideMark/>
          </w:tcPr>
          <w:p w14:paraId="2DCADA75" w14:textId="77777777" w:rsidR="00AF2E82" w:rsidRPr="00AF2E82" w:rsidRDefault="00AF2E82" w:rsidP="008D2E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=0.018</w:t>
            </w:r>
          </w:p>
        </w:tc>
      </w:tr>
      <w:tr w:rsidR="00AF2E82" w:rsidRPr="00AF2E82" w14:paraId="34D0C9D8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14:paraId="564B95F7" w14:textId="77777777" w:rsidR="00BB27AF" w:rsidRDefault="003E250D" w:rsidP="008D2E49">
            <w:pPr>
              <w:spacing w:after="0" w:line="240" w:lineRule="auto"/>
              <w:rPr>
                <w:sz w:val="18"/>
                <w:szCs w:val="18"/>
              </w:rPr>
            </w:pPr>
            <w:hyperlink w:anchor="_ENREF_158" w:tooltip="Valdez, 2004 #300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WYWxkZXo8L0F1dGhvcj48WWVh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WYWxkZXo8L0F1dGhvcj48WWVh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Valdez et al. (2004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D36B90" w:rsidRPr="00B07C4C">
              <w:rPr>
                <w:sz w:val="18"/>
                <w:szCs w:val="18"/>
              </w:rPr>
              <w:t xml:space="preserve"> </w:t>
            </w:r>
          </w:p>
          <w:p w14:paraId="55E4633A" w14:textId="2AC7E144" w:rsidR="00AF2E82" w:rsidRPr="00B07C4C" w:rsidRDefault="00BB27AF" w:rsidP="008D2E49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36B90" w:rsidRPr="00B07C4C">
              <w:rPr>
                <w:b w:val="0"/>
                <w:bCs w:val="0"/>
                <w:sz w:val="18"/>
                <w:szCs w:val="18"/>
              </w:rPr>
              <w:t>25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  <w:hideMark/>
          </w:tcPr>
          <w:p w14:paraId="35BF9C6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Mexican</w:t>
            </w:r>
          </w:p>
        </w:tc>
        <w:tc>
          <w:tcPr>
            <w:tcW w:w="4536" w:type="dxa"/>
          </w:tcPr>
          <w:p w14:paraId="12E12B8A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Control vs Preterm:</w:t>
            </w:r>
          </w:p>
          <w:p w14:paraId="634FFF1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THFR C677T</w:t>
            </w:r>
            <w:r w:rsidRPr="00AF2E82">
              <w:rPr>
                <w:sz w:val="18"/>
                <w:szCs w:val="18"/>
              </w:rPr>
              <w:t xml:space="preserve"> </w:t>
            </w:r>
          </w:p>
          <w:p w14:paraId="0EFAB4EF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ACE D</w:t>
            </w:r>
            <w:r w:rsidRPr="00AF2E82">
              <w:rPr>
                <w:sz w:val="18"/>
                <w:szCs w:val="18"/>
              </w:rPr>
              <w:t xml:space="preserve"> (allele)</w:t>
            </w:r>
          </w:p>
          <w:p w14:paraId="42FBED8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Preterm without infection:</w:t>
            </w:r>
          </w:p>
          <w:p w14:paraId="55D4DA97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THFR T</w:t>
            </w:r>
            <w:r w:rsidRPr="00AF2E82">
              <w:rPr>
                <w:sz w:val="18"/>
                <w:szCs w:val="18"/>
              </w:rPr>
              <w:t xml:space="preserve"> polymorphism</w:t>
            </w:r>
          </w:p>
          <w:p w14:paraId="61D2BEAD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b/>
                <w:sz w:val="18"/>
                <w:szCs w:val="18"/>
              </w:rPr>
              <w:t>Premature rupture of membranes:</w:t>
            </w:r>
          </w:p>
          <w:p w14:paraId="6CE9DB4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ACE</w:t>
            </w:r>
            <w:r w:rsidRPr="00AF2E82">
              <w:rPr>
                <w:sz w:val="18"/>
                <w:szCs w:val="18"/>
              </w:rPr>
              <w:t xml:space="preserve"> </w:t>
            </w:r>
            <w:r w:rsidRPr="00AF2E82">
              <w:rPr>
                <w:i/>
                <w:sz w:val="18"/>
                <w:szCs w:val="18"/>
              </w:rPr>
              <w:t>D</w:t>
            </w:r>
          </w:p>
        </w:tc>
        <w:tc>
          <w:tcPr>
            <w:tcW w:w="1500" w:type="dxa"/>
            <w:hideMark/>
          </w:tcPr>
          <w:p w14:paraId="628ED464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 (22–36 weeks), PROM and infection</w:t>
            </w:r>
          </w:p>
        </w:tc>
        <w:tc>
          <w:tcPr>
            <w:tcW w:w="2410" w:type="dxa"/>
          </w:tcPr>
          <w:p w14:paraId="1C76DBD1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253</w:t>
            </w:r>
          </w:p>
          <w:p w14:paraId="16DBB273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89, control n=164]</w:t>
            </w:r>
          </w:p>
        </w:tc>
        <w:tc>
          <w:tcPr>
            <w:tcW w:w="1984" w:type="dxa"/>
            <w:hideMark/>
          </w:tcPr>
          <w:p w14:paraId="0559B13C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5CF0FAE6" w14:textId="77777777" w:rsidR="00AF2E82" w:rsidRPr="00AF2E82" w:rsidRDefault="00AF2E82" w:rsidP="008D2E4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&lt;0.05</w:t>
            </w:r>
          </w:p>
        </w:tc>
      </w:tr>
      <w:tr w:rsidR="00AF2E82" w:rsidRPr="00AF2E82" w14:paraId="7F5C0568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48151184" w14:textId="37EFB66D" w:rsidR="00AF2E82" w:rsidRPr="00B07C4C" w:rsidRDefault="003E250D" w:rsidP="00AD25BF">
            <w:pPr>
              <w:spacing w:after="0" w:line="240" w:lineRule="auto"/>
              <w:rPr>
                <w:sz w:val="18"/>
                <w:szCs w:val="18"/>
              </w:rPr>
            </w:pPr>
            <w:hyperlink w:anchor="_ENREF_101" w:tooltip="Miller, 2015 #305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NaWxsZXI8L0F1dGhvcj48WWVh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NaWxsZXI8L0F1dGhvcj48WWVh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Miller et al. (2015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D36B90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36B90" w:rsidRPr="00B07C4C">
              <w:rPr>
                <w:b w:val="0"/>
                <w:bCs w:val="0"/>
                <w:sz w:val="18"/>
                <w:szCs w:val="18"/>
              </w:rPr>
              <w:t>26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6B4DCA72" w14:textId="4F72D43A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Black, Hispanic, White, Other</w:t>
            </w:r>
          </w:p>
        </w:tc>
        <w:tc>
          <w:tcPr>
            <w:tcW w:w="4536" w:type="dxa"/>
          </w:tcPr>
          <w:p w14:paraId="225C5AEC" w14:textId="034481F3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β2AR</w:t>
            </w:r>
            <w:r w:rsidRPr="00AF2E82">
              <w:rPr>
                <w:sz w:val="18"/>
                <w:szCs w:val="18"/>
              </w:rPr>
              <w:t xml:space="preserve"> or </w:t>
            </w:r>
            <w:r w:rsidRPr="00AF2E82">
              <w:rPr>
                <w:i/>
                <w:sz w:val="18"/>
                <w:szCs w:val="18"/>
              </w:rPr>
              <w:t>ADRB2</w:t>
            </w:r>
            <w:r w:rsidRPr="00AF2E82">
              <w:rPr>
                <w:sz w:val="18"/>
                <w:szCs w:val="18"/>
              </w:rPr>
              <w:t xml:space="preserve"> (rs1042713, rs1042714)</w:t>
            </w:r>
          </w:p>
        </w:tc>
        <w:tc>
          <w:tcPr>
            <w:tcW w:w="1500" w:type="dxa"/>
          </w:tcPr>
          <w:p w14:paraId="4C18CB9A" w14:textId="763A08B0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Cervix length and PTB (&lt;37 weeks)</w:t>
            </w:r>
          </w:p>
        </w:tc>
        <w:tc>
          <w:tcPr>
            <w:tcW w:w="2410" w:type="dxa"/>
          </w:tcPr>
          <w:p w14:paraId="6E47B1CD" w14:textId="2B6C37BC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439</w:t>
            </w:r>
          </w:p>
        </w:tc>
        <w:tc>
          <w:tcPr>
            <w:tcW w:w="1984" w:type="dxa"/>
          </w:tcPr>
          <w:p w14:paraId="4F7D0407" w14:textId="71A2F226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Sanger sequencing and electrophoresis</w:t>
            </w:r>
          </w:p>
        </w:tc>
        <w:tc>
          <w:tcPr>
            <w:tcW w:w="1296" w:type="dxa"/>
          </w:tcPr>
          <w:p w14:paraId="0A105271" w14:textId="2D607E56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NA</w:t>
            </w:r>
          </w:p>
        </w:tc>
      </w:tr>
      <w:tr w:rsidR="00AF2E82" w:rsidRPr="00AF2E82" w14:paraId="01A5F281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74F73D8E" w14:textId="364A08EB" w:rsidR="00AF2E82" w:rsidRPr="00B07C4C" w:rsidRDefault="003E250D" w:rsidP="00AD25BF">
            <w:pPr>
              <w:spacing w:after="0" w:line="240" w:lineRule="auto"/>
              <w:rPr>
                <w:sz w:val="18"/>
                <w:szCs w:val="18"/>
              </w:rPr>
            </w:pPr>
            <w:hyperlink w:anchor="_ENREF_142" w:tooltip="Schmid, 2010 #299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Schmid&lt;/Author&gt;&lt;Year&gt;2010&lt;/Year&gt;&lt;RecNum&gt;299&lt;/RecNum&gt;&lt;DisplayText&gt;Schmid&lt;style face="italic"&gt; et al.&lt;/style&gt; (2010)&lt;/DisplayText&gt;&lt;record&gt;&lt;rec-number&gt;299&lt;/rec-number&gt;&lt;foreign-keys&gt;&lt;key app="EN" db-id="v2rszxxp3xx0fyexzth59awkavpre5tw2wez" timestamp="1533556565"&gt;299&lt;/key&gt;&lt;key app="ENWeb" db-id=""&gt;0&lt;/key&gt;&lt;/foreign-keys&gt;&lt;ref-type name="Journal Article"&gt;17&lt;/ref-type&gt;&lt;contributors&gt;&lt;authors&gt;&lt;author&gt;Schmid, M.&lt;/author&gt;&lt;author&gt;Grimm, C.&lt;/author&gt;&lt;author&gt;Leipold, H.&lt;/author&gt;&lt;author&gt;Knofler, M.&lt;/author&gt;&lt;author&gt;Haslinger, P.&lt;/author&gt;&lt;author&gt;Egarter, C.&lt;/author&gt;&lt;/authors&gt;&lt;/contributors&gt;&lt;auth-address&gt;Department of Obstetrics and Feto-maternal Medicine, Medical University of Vienna General Hospital, Vienna, Austria. maximilian.schmid@meduniwien.ac.at&lt;/auth-address&gt;&lt;titles&gt;&lt;title&gt;A polymorphism of the corticotropin-releasing hormone receptor 2 (CRHR2) and preterm birth&lt;/title&gt;&lt;secondary-title&gt;Dis Markers&lt;/secondary-title&gt;&lt;/titles&gt;&lt;periodical&gt;&lt;full-title&gt;Dis Markers&lt;/full-title&gt;&lt;/periodical&gt;&lt;pages&gt;37-42&lt;/pages&gt;&lt;volume&gt;28&lt;/volume&gt;&lt;number&gt;1&lt;/number&gt;&lt;keywords&gt;&lt;keyword&gt;Adult&lt;/keyword&gt;&lt;keyword&gt;Birth Weight&lt;/keyword&gt;&lt;keyword&gt;Case-Control Studies&lt;/keyword&gt;&lt;keyword&gt;European Continental Ancestry Group&lt;/keyword&gt;&lt;keyword&gt;Female&lt;/keyword&gt;&lt;keyword&gt;Gene Dosage&lt;/keyword&gt;&lt;keyword&gt;Genetic Markers&lt;/keyword&gt;&lt;keyword&gt;Genotype&lt;/keyword&gt;&lt;keyword&gt;Gestational Age&lt;/keyword&gt;&lt;keyword&gt;Humans&lt;/keyword&gt;&lt;keyword&gt;Infant, Newborn&lt;/keyword&gt;&lt;keyword&gt;*Polymorphism, Single Nucleotide&lt;/keyword&gt;&lt;keyword&gt;Pregnancy&lt;/keyword&gt;&lt;keyword&gt;Premature Birth/*genetics&lt;/keyword&gt;&lt;keyword&gt;Receptors, Corticotropin-Releasing Hormone/*genetics&lt;/keyword&gt;&lt;keyword&gt;Risk Factors&lt;/keyword&gt;&lt;/keywords&gt;&lt;dates&gt;&lt;year&gt;2010&lt;/year&gt;&lt;/dates&gt;&lt;isbn&gt;1875-8630 (Electronic)&amp;#xD;0278-0240 (Linking)&lt;/isbn&gt;&lt;accession-num&gt;20164545&lt;/accession-num&gt;&lt;urls&gt;&lt;related-urls&gt;&lt;url&gt;https://www.ncbi.nlm.nih.gov/pubmed/20164545&lt;/url&gt;&lt;/related-urls&gt;&lt;/urls&gt;&lt;custom2&gt;PMC3833414&lt;/custom2&gt;&lt;electronic-resource-num&gt;10.3233/DMA-2010-0681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Schmid et al. (2010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D25E50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b w:val="0"/>
                <w:bCs w:val="0"/>
                <w:sz w:val="18"/>
                <w:szCs w:val="18"/>
              </w:rPr>
              <w:t>27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4C0177E8" w14:textId="12AE331F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Austria</w:t>
            </w:r>
          </w:p>
        </w:tc>
        <w:tc>
          <w:tcPr>
            <w:tcW w:w="4536" w:type="dxa"/>
          </w:tcPr>
          <w:p w14:paraId="6F61DAEA" w14:textId="3FEBD759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CRHR2</w:t>
            </w:r>
            <w:r w:rsidRPr="00AF2E82">
              <w:rPr>
                <w:sz w:val="18"/>
                <w:szCs w:val="18"/>
              </w:rPr>
              <w:t xml:space="preserve"> G/A (rs2267717)</w:t>
            </w:r>
          </w:p>
        </w:tc>
        <w:tc>
          <w:tcPr>
            <w:tcW w:w="1500" w:type="dxa"/>
          </w:tcPr>
          <w:p w14:paraId="55B135D1" w14:textId="77777777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181848D5" w14:textId="0A6A6D85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2FF82B95" w14:textId="77777777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200 </w:t>
            </w:r>
          </w:p>
          <w:p w14:paraId="76AED6BD" w14:textId="5EACC9AB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100, control n=100]</w:t>
            </w:r>
          </w:p>
        </w:tc>
        <w:tc>
          <w:tcPr>
            <w:tcW w:w="1984" w:type="dxa"/>
          </w:tcPr>
          <w:p w14:paraId="2C70F5D1" w14:textId="25C19D75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CR</w:t>
            </w:r>
          </w:p>
        </w:tc>
        <w:tc>
          <w:tcPr>
            <w:tcW w:w="1296" w:type="dxa"/>
          </w:tcPr>
          <w:p w14:paraId="04930ECC" w14:textId="245D7885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NA</w:t>
            </w:r>
          </w:p>
        </w:tc>
      </w:tr>
      <w:tr w:rsidR="00AF2E82" w:rsidRPr="00AF2E82" w14:paraId="39D5811B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767F7848" w14:textId="60C6983A" w:rsidR="00AF2E82" w:rsidRPr="00B07C4C" w:rsidRDefault="003E250D" w:rsidP="00AD25BF">
            <w:pPr>
              <w:spacing w:after="0" w:line="240" w:lineRule="auto"/>
              <w:rPr>
                <w:sz w:val="18"/>
                <w:szCs w:val="18"/>
              </w:rPr>
            </w:pPr>
            <w:hyperlink w:anchor="_ENREF_156" w:tooltip="Uvuz, 2009 #304" w:history="1">
              <w:r w:rsidR="00AF2E82" w:rsidRPr="00B07C4C">
                <w:rPr>
                  <w:sz w:val="18"/>
                  <w:szCs w:val="18"/>
                </w:rPr>
                <w:fldChar w:fldCharType="begin"/>
              </w:r>
              <w:r w:rsidR="00AF2E82" w:rsidRPr="00B07C4C">
                <w:rPr>
                  <w:sz w:val="18"/>
                  <w:szCs w:val="18"/>
                </w:rPr>
                <w:instrText xml:space="preserve"> ADDIN EN.CITE &lt;EndNote&gt;&lt;Cite AuthorYear="1"&gt;&lt;Author&gt;Uvuz&lt;/Author&gt;&lt;Year&gt;2009&lt;/Year&gt;&lt;RecNum&gt;304&lt;/RecNum&gt;&lt;DisplayText&gt;Uvuz&lt;style face="italic"&gt; et al.&lt;/style&gt; (2009)&lt;/DisplayText&gt;&lt;record&gt;&lt;rec-number&gt;304&lt;/rec-number&gt;&lt;foreign-keys&gt;&lt;key app="EN" db-id="v2rszxxp3xx0fyexzth59awkavpre5tw2wez" timestamp="1533556584"&gt;304&lt;/key&gt;&lt;key app="ENWeb" db-id=""&gt;0&lt;/key&gt;&lt;/foreign-keys&gt;&lt;ref-type name="Journal Article"&gt;17&lt;/ref-type&gt;&lt;contributors&gt;&lt;authors&gt;&lt;author&gt;Uvuz, F.&lt;/author&gt;&lt;author&gt;Kilic, S.&lt;/author&gt;&lt;author&gt;Yilmaz, N.&lt;/author&gt;&lt;author&gt;Tuncay, G.&lt;/author&gt;&lt;author&gt;Cakar, E.&lt;/author&gt;&lt;author&gt;Yuksel, B.&lt;/author&gt;&lt;author&gt;Bilge, U.&lt;/author&gt;&lt;/authors&gt;&lt;/contributors&gt;&lt;auth-address&gt;Dr. Zekai Tahir Burak Women&amp;apos;s Health and Research Hospital, Ankara, Turkey.&lt;/auth-address&gt;&lt;titles&gt;&lt;title&gt;Relationship between preterm labor and thrombophilic gene polymorphism: A prospective sequential cohort study&lt;/title&gt;&lt;secondary-title&gt;Gynecol Obstet Invest&lt;/secondary-title&gt;&lt;/titles&gt;&lt;periodical&gt;&lt;full-title&gt;Gynecol Obstet Invest&lt;/full-title&gt;&lt;/periodical&gt;&lt;pages&gt;234-8&lt;/pages&gt;&lt;volume&gt;68&lt;/volume&gt;&lt;number&gt;4&lt;/number&gt;&lt;keywords&gt;&lt;keyword&gt;Adolescent&lt;/keyword&gt;&lt;keyword&gt;Adult&lt;/keyword&gt;&lt;keyword&gt;Cohort Studies&lt;/keyword&gt;&lt;keyword&gt;Factor V/genetics&lt;/keyword&gt;&lt;keyword&gt;Female&lt;/keyword&gt;&lt;keyword&gt;Humans&lt;/keyword&gt;&lt;keyword&gt;Methylenetetrahydrofolate Reductase (NADPH2)/genetics&lt;/keyword&gt;&lt;keyword&gt;Obstetric Labor, Premature/*genetics&lt;/keyword&gt;&lt;keyword&gt;Peptidyl-Dipeptidase A/genetics&lt;/keyword&gt;&lt;keyword&gt;Polymorphism, Genetic/*genetics&lt;/keyword&gt;&lt;keyword&gt;Pregnancy&lt;/keyword&gt;&lt;keyword&gt;Prospective Studies&lt;/keyword&gt;&lt;keyword&gt;Prothrombin/genetics&lt;/keyword&gt;&lt;keyword&gt;Thrombophilia/*genetics&lt;/keyword&gt;&lt;/keywords&gt;&lt;dates&gt;&lt;year&gt;2009&lt;/year&gt;&lt;/dates&gt;&lt;isbn&gt;1423-002X (Electronic)&amp;#xD;0378-7346 (Linking)&lt;/isbn&gt;&lt;accession-num&gt;19776610&lt;/accession-num&gt;&lt;urls&gt;&lt;related-urls&gt;&lt;url&gt;https://www.ncbi.nlm.nih.gov/pubmed/19776610&lt;/url&gt;&lt;/related-urls&gt;&lt;/urls&gt;&lt;electronic-resource-num&gt;10.1159/000237743&lt;/electronic-resource-num&gt;&lt;/record&gt;&lt;/Cite&gt;&lt;/EndNote&gt;</w:instrText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Uvuz et al. (2009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AF2E82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b w:val="0"/>
                <w:bCs w:val="0"/>
                <w:sz w:val="18"/>
                <w:szCs w:val="18"/>
              </w:rPr>
              <w:t>28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1336613D" w14:textId="3B28E056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urkish</w:t>
            </w:r>
          </w:p>
        </w:tc>
        <w:tc>
          <w:tcPr>
            <w:tcW w:w="4536" w:type="dxa"/>
          </w:tcPr>
          <w:p w14:paraId="283D1709" w14:textId="2A33295F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FVL, FVC, FII, MTHFR C677T, MTHFR C1298T, ACE</w:t>
            </w:r>
          </w:p>
        </w:tc>
        <w:tc>
          <w:tcPr>
            <w:tcW w:w="1500" w:type="dxa"/>
          </w:tcPr>
          <w:p w14:paraId="07C6EB18" w14:textId="77777777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PTB</w:t>
            </w:r>
          </w:p>
          <w:p w14:paraId="4AA97EBF" w14:textId="7535B96E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28-36 weeks)</w:t>
            </w:r>
          </w:p>
        </w:tc>
        <w:tc>
          <w:tcPr>
            <w:tcW w:w="2410" w:type="dxa"/>
          </w:tcPr>
          <w:p w14:paraId="29179644" w14:textId="77777777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100 </w:t>
            </w:r>
          </w:p>
          <w:p w14:paraId="6370545B" w14:textId="08EC785C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50, control n=50]</w:t>
            </w:r>
          </w:p>
        </w:tc>
        <w:tc>
          <w:tcPr>
            <w:tcW w:w="1984" w:type="dxa"/>
          </w:tcPr>
          <w:p w14:paraId="67610145" w14:textId="72D22A19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t>Nanogen</w:t>
            </w:r>
            <w:proofErr w:type="spellEnd"/>
            <w:r w:rsidRPr="00AF2E82">
              <w:rPr>
                <w:sz w:val="18"/>
                <w:szCs w:val="18"/>
              </w:rPr>
              <w:t xml:space="preserve"> Microarray</w:t>
            </w:r>
          </w:p>
        </w:tc>
        <w:tc>
          <w:tcPr>
            <w:tcW w:w="1296" w:type="dxa"/>
          </w:tcPr>
          <w:p w14:paraId="0F7AA895" w14:textId="67A172FD" w:rsidR="00AF2E82" w:rsidRPr="00AF2E82" w:rsidRDefault="00AF2E82" w:rsidP="00AD25B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NA</w:t>
            </w:r>
          </w:p>
        </w:tc>
      </w:tr>
      <w:tr w:rsidR="00AF2E82" w:rsidRPr="00AF2E82" w14:paraId="2198BCF5" w14:textId="77777777" w:rsidTr="00177C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1F5479DC" w14:textId="12F37F47" w:rsidR="00AF2E82" w:rsidRPr="00B07C4C" w:rsidRDefault="003E250D" w:rsidP="00AD25BF">
            <w:pPr>
              <w:spacing w:after="0" w:line="240" w:lineRule="auto"/>
              <w:rPr>
                <w:sz w:val="18"/>
                <w:szCs w:val="18"/>
              </w:rPr>
            </w:pPr>
            <w:hyperlink w:anchor="_ENREF_163" w:tooltip="Wang, 2017 #316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XYW5nPC9BdXRob3I+PFllYXI+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XYW5nPC9BdXRob3I+PFllYXI+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Wang et al. (2017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D25E50" w:rsidRPr="00B07C4C">
              <w:rPr>
                <w:sz w:val="18"/>
                <w:szCs w:val="18"/>
              </w:rPr>
              <w:t xml:space="preserve"> </w:t>
            </w:r>
            <w:r w:rsidR="00BB27A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b w:val="0"/>
                <w:bCs w:val="0"/>
                <w:sz w:val="18"/>
                <w:szCs w:val="18"/>
              </w:rPr>
              <w:t>29</w:t>
            </w:r>
            <w:r w:rsidR="00BB27AF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06D3BB9A" w14:textId="39444155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iwanese</w:t>
            </w:r>
          </w:p>
        </w:tc>
        <w:tc>
          <w:tcPr>
            <w:tcW w:w="4536" w:type="dxa"/>
          </w:tcPr>
          <w:p w14:paraId="03D0ABC9" w14:textId="0A8B1F0B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MBL2</w:t>
            </w:r>
          </w:p>
        </w:tc>
        <w:tc>
          <w:tcPr>
            <w:tcW w:w="1500" w:type="dxa"/>
          </w:tcPr>
          <w:p w14:paraId="16328F36" w14:textId="77777777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PTB </w:t>
            </w:r>
          </w:p>
          <w:p w14:paraId="775AF144" w14:textId="2CACD685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7 weeks)</w:t>
            </w:r>
          </w:p>
        </w:tc>
        <w:tc>
          <w:tcPr>
            <w:tcW w:w="2410" w:type="dxa"/>
          </w:tcPr>
          <w:p w14:paraId="7DAE863A" w14:textId="77777777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306 </w:t>
            </w:r>
          </w:p>
          <w:p w14:paraId="76E6C732" w14:textId="2B605E13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51, control n=255]</w:t>
            </w:r>
          </w:p>
        </w:tc>
        <w:tc>
          <w:tcPr>
            <w:tcW w:w="1984" w:type="dxa"/>
          </w:tcPr>
          <w:p w14:paraId="0E74AEFF" w14:textId="2B05D43F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</w:t>
            </w:r>
          </w:p>
        </w:tc>
        <w:tc>
          <w:tcPr>
            <w:tcW w:w="1296" w:type="dxa"/>
          </w:tcPr>
          <w:p w14:paraId="2D6A1A6B" w14:textId="278F15D7" w:rsidR="00AF2E82" w:rsidRPr="00AF2E82" w:rsidRDefault="00AF2E82" w:rsidP="00AD25B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NA</w:t>
            </w:r>
          </w:p>
        </w:tc>
      </w:tr>
      <w:tr w:rsidR="00AF2E82" w:rsidRPr="00AF2E82" w14:paraId="7FD1BB73" w14:textId="77777777" w:rsidTr="00177CA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7D06AB62" w14:textId="77777777" w:rsidR="00BB27AF" w:rsidRDefault="003E250D" w:rsidP="003337D4">
            <w:pPr>
              <w:spacing w:after="0" w:line="240" w:lineRule="auto"/>
              <w:rPr>
                <w:sz w:val="18"/>
                <w:szCs w:val="18"/>
              </w:rPr>
            </w:pPr>
            <w:hyperlink w:anchor="_ENREF_41" w:tooltip="Fortunato, 2008 #303" w:history="1"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b3J0dW5hdG88L0F1dGhvcj48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 </w:instrText>
              </w:r>
              <w:r w:rsidR="00AF2E82" w:rsidRPr="00B07C4C">
                <w:rPr>
                  <w:sz w:val="18"/>
                  <w:szCs w:val="18"/>
                </w:rPr>
                <w:fldChar w:fldCharType="begin">
                  <w:fldData xml:space="preserve">PEVuZE5vdGU+PENpdGUgQXV0aG9yWWVhcj0iMSI+PEF1dGhvcj5Gb3J0dW5hdG88L0F1dGhvcj48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</w:fldData>
                </w:fldChar>
              </w:r>
              <w:r w:rsidR="00AF2E82" w:rsidRPr="00B07C4C">
                <w:rPr>
                  <w:sz w:val="18"/>
                  <w:szCs w:val="18"/>
                </w:rPr>
                <w:instrText xml:space="preserve"> ADDIN EN.CITE.DATA </w:instrText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  <w:r w:rsidR="00AF2E82" w:rsidRPr="00B07C4C">
                <w:rPr>
                  <w:sz w:val="18"/>
                  <w:szCs w:val="18"/>
                </w:rPr>
              </w:r>
              <w:r w:rsidR="00AF2E82" w:rsidRPr="00B07C4C">
                <w:rPr>
                  <w:sz w:val="18"/>
                  <w:szCs w:val="18"/>
                </w:rPr>
                <w:fldChar w:fldCharType="separate"/>
              </w:r>
              <w:r w:rsidR="00AF2E82" w:rsidRPr="00B07C4C">
                <w:rPr>
                  <w:noProof/>
                  <w:sz w:val="18"/>
                  <w:szCs w:val="18"/>
                </w:rPr>
                <w:t>Fortunato et al. (2008)</w:t>
              </w:r>
              <w:r w:rsidR="00AF2E82" w:rsidRPr="00B07C4C">
                <w:rPr>
                  <w:sz w:val="18"/>
                  <w:szCs w:val="18"/>
                </w:rPr>
                <w:fldChar w:fldCharType="end"/>
              </w:r>
            </w:hyperlink>
            <w:r w:rsidR="00AF2E82" w:rsidRPr="00B07C4C">
              <w:rPr>
                <w:sz w:val="18"/>
                <w:szCs w:val="18"/>
              </w:rPr>
              <w:t xml:space="preserve"> </w:t>
            </w:r>
          </w:p>
          <w:p w14:paraId="0DB21925" w14:textId="4213185E" w:rsidR="00AF2E82" w:rsidRPr="00B07C4C" w:rsidRDefault="00BB27AF" w:rsidP="003337D4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b w:val="0"/>
                <w:bCs w:val="0"/>
                <w:sz w:val="18"/>
                <w:szCs w:val="18"/>
              </w:rPr>
              <w:t>30</w:t>
            </w:r>
            <w:r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1618" w:type="dxa"/>
          </w:tcPr>
          <w:p w14:paraId="047B580B" w14:textId="219FA1B1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Black and White women of non-Hispanic origin</w:t>
            </w:r>
          </w:p>
        </w:tc>
        <w:tc>
          <w:tcPr>
            <w:tcW w:w="4536" w:type="dxa"/>
          </w:tcPr>
          <w:p w14:paraId="040ACB76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-6</w:t>
            </w:r>
            <w:r w:rsidRPr="00AF2E82">
              <w:rPr>
                <w:sz w:val="18"/>
                <w:szCs w:val="18"/>
              </w:rPr>
              <w:t xml:space="preserve"> (rs1554606, rs1880243, rs1800795, rs1800796, rs1800797)</w:t>
            </w:r>
          </w:p>
          <w:p w14:paraId="2D2C1E46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IL-6R</w:t>
            </w:r>
            <w:r w:rsidRPr="00AF2E82">
              <w:rPr>
                <w:sz w:val="18"/>
                <w:szCs w:val="18"/>
              </w:rPr>
              <w:t xml:space="preserve"> (rs4845622, rs4845623, rs6687726)</w:t>
            </w:r>
          </w:p>
          <w:p w14:paraId="109223F2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-α</w:t>
            </w:r>
            <w:r w:rsidRPr="00AF2E82">
              <w:rPr>
                <w:sz w:val="18"/>
                <w:szCs w:val="18"/>
              </w:rPr>
              <w:t xml:space="preserve"> (rs769178, rs1799964, rs1800629, rs1800683, rs3179004)</w:t>
            </w:r>
          </w:p>
          <w:p w14:paraId="5179BD73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t>TNFR1</w:t>
            </w:r>
            <w:r w:rsidRPr="00AF2E82">
              <w:rPr>
                <w:sz w:val="18"/>
                <w:szCs w:val="18"/>
              </w:rPr>
              <w:t xml:space="preserve"> (rs740841, rs1860545, rs2302350, rs3764874, rs4149577)</w:t>
            </w:r>
          </w:p>
          <w:p w14:paraId="0AED48EF" w14:textId="4665CA01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8"/>
                <w:szCs w:val="18"/>
              </w:rPr>
            </w:pPr>
            <w:r w:rsidRPr="00AF2E82">
              <w:rPr>
                <w:i/>
                <w:sz w:val="18"/>
                <w:szCs w:val="18"/>
              </w:rPr>
              <w:lastRenderedPageBreak/>
              <w:t>TNFR2</w:t>
            </w:r>
            <w:r w:rsidRPr="00AF2E82">
              <w:rPr>
                <w:sz w:val="18"/>
                <w:szCs w:val="18"/>
              </w:rPr>
              <w:t xml:space="preserve"> (rs474247, rs590368, rs616645, rs653667, rs976881, rs1061631, rs5746053)</w:t>
            </w:r>
          </w:p>
        </w:tc>
        <w:tc>
          <w:tcPr>
            <w:tcW w:w="1500" w:type="dxa"/>
          </w:tcPr>
          <w:p w14:paraId="4A03716A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AF2E82">
              <w:rPr>
                <w:sz w:val="18"/>
                <w:szCs w:val="18"/>
              </w:rPr>
              <w:lastRenderedPageBreak/>
              <w:t>sPTB</w:t>
            </w:r>
            <w:proofErr w:type="spellEnd"/>
            <w:r w:rsidRPr="00AF2E82">
              <w:rPr>
                <w:sz w:val="18"/>
                <w:szCs w:val="18"/>
              </w:rPr>
              <w:t xml:space="preserve"> </w:t>
            </w:r>
          </w:p>
          <w:p w14:paraId="4C13AF5F" w14:textId="0122BC50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(&lt;36 weeks)</w:t>
            </w:r>
          </w:p>
        </w:tc>
        <w:tc>
          <w:tcPr>
            <w:tcW w:w="2410" w:type="dxa"/>
          </w:tcPr>
          <w:p w14:paraId="2C9F0382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 xml:space="preserve">1195 </w:t>
            </w:r>
          </w:p>
          <w:p w14:paraId="6B565FC7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[PTB n=448, control n=747]</w:t>
            </w:r>
          </w:p>
          <w:p w14:paraId="2A3BB258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984" w:type="dxa"/>
          </w:tcPr>
          <w:p w14:paraId="6BA53A8E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TaqMan assay</w:t>
            </w:r>
          </w:p>
          <w:p w14:paraId="4F35A3D9" w14:textId="777777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296" w:type="dxa"/>
          </w:tcPr>
          <w:p w14:paraId="57DB996B" w14:textId="1943DD77" w:rsidR="00AF2E82" w:rsidRPr="00AF2E82" w:rsidRDefault="00AF2E82" w:rsidP="00333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F2E82">
              <w:rPr>
                <w:sz w:val="18"/>
                <w:szCs w:val="18"/>
              </w:rPr>
              <w:t>NA</w:t>
            </w:r>
          </w:p>
        </w:tc>
      </w:tr>
    </w:tbl>
    <w:p w14:paraId="6B26F09D" w14:textId="77777777" w:rsidR="00BF2282" w:rsidRDefault="007415BD" w:rsidP="00126279">
      <w:pPr>
        <w:spacing w:after="0" w:line="240" w:lineRule="auto"/>
        <w:jc w:val="both"/>
        <w:rPr>
          <w:sz w:val="20"/>
          <w:szCs w:val="20"/>
        </w:rPr>
      </w:pPr>
      <w:r w:rsidRPr="007415BD">
        <w:rPr>
          <w:sz w:val="20"/>
          <w:szCs w:val="20"/>
        </w:rPr>
        <w:t>MALDI-TOF</w:t>
      </w:r>
      <w:r>
        <w:rPr>
          <w:sz w:val="20"/>
          <w:szCs w:val="20"/>
        </w:rPr>
        <w:t xml:space="preserve"> MS</w:t>
      </w:r>
      <w:r w:rsidRPr="007415BD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= </w:t>
      </w:r>
      <w:r w:rsidRPr="007415BD">
        <w:rPr>
          <w:sz w:val="20"/>
          <w:szCs w:val="20"/>
        </w:rPr>
        <w:t>matrix-assisted laser desorption/ionization time of flight mass spectrometry</w:t>
      </w:r>
      <w:r>
        <w:rPr>
          <w:sz w:val="20"/>
          <w:szCs w:val="20"/>
        </w:rPr>
        <w:t xml:space="preserve">; </w:t>
      </w:r>
      <w:r w:rsidR="00126279">
        <w:rPr>
          <w:sz w:val="20"/>
          <w:szCs w:val="20"/>
        </w:rPr>
        <w:t>PPROM = preterm pre-labour rupture of membranes</w:t>
      </w:r>
      <w:r w:rsidR="00F721AC">
        <w:rPr>
          <w:sz w:val="20"/>
          <w:szCs w:val="20"/>
        </w:rPr>
        <w:t xml:space="preserve">; </w:t>
      </w:r>
      <w:r w:rsidR="00126279">
        <w:rPr>
          <w:sz w:val="20"/>
          <w:szCs w:val="20"/>
        </w:rPr>
        <w:t xml:space="preserve">PTB = preterm </w:t>
      </w:r>
      <w:proofErr w:type="gramStart"/>
      <w:r w:rsidR="00126279">
        <w:rPr>
          <w:sz w:val="20"/>
          <w:szCs w:val="20"/>
        </w:rPr>
        <w:t>birth</w:t>
      </w:r>
      <w:r w:rsidR="00F721AC">
        <w:rPr>
          <w:sz w:val="20"/>
          <w:szCs w:val="20"/>
        </w:rPr>
        <w:t>;</w:t>
      </w:r>
      <w:proofErr w:type="gramEnd"/>
      <w:r w:rsidR="00F721AC">
        <w:rPr>
          <w:sz w:val="20"/>
          <w:szCs w:val="20"/>
        </w:rPr>
        <w:t xml:space="preserve"> </w:t>
      </w:r>
    </w:p>
    <w:p w14:paraId="57762E5F" w14:textId="7530C5F3" w:rsidR="00126279" w:rsidRDefault="00126279" w:rsidP="00126279">
      <w:pPr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</w:rPr>
        <w:t>PTL = preterm labour</w:t>
      </w:r>
      <w:r w:rsidR="00F721AC">
        <w:rPr>
          <w:sz w:val="20"/>
          <w:szCs w:val="20"/>
        </w:rPr>
        <w:t xml:space="preserve">; </w:t>
      </w:r>
      <w:proofErr w:type="spellStart"/>
      <w:r>
        <w:rPr>
          <w:sz w:val="20"/>
          <w:szCs w:val="20"/>
        </w:rPr>
        <w:t>sPTB</w:t>
      </w:r>
      <w:proofErr w:type="spellEnd"/>
      <w:r>
        <w:rPr>
          <w:sz w:val="20"/>
          <w:szCs w:val="20"/>
        </w:rPr>
        <w:t xml:space="preserve"> = spontaneous preterm birth</w:t>
      </w:r>
    </w:p>
    <w:p w14:paraId="29EE0E7F" w14:textId="1870D835" w:rsidR="00D97732" w:rsidRDefault="00D97732">
      <w:pPr>
        <w:spacing w:after="160" w:line="259" w:lineRule="auto"/>
        <w:rPr>
          <w:rFonts w:ascii="Calibri" w:hAnsi="Calibri"/>
          <w:b/>
          <w:bCs/>
          <w:color w:val="000000"/>
          <w:sz w:val="20"/>
          <w:szCs w:val="18"/>
        </w:rPr>
      </w:pPr>
    </w:p>
    <w:p w14:paraId="2BF3784B" w14:textId="7C9CE444" w:rsidR="003B172E" w:rsidRPr="00672D31" w:rsidRDefault="00687556" w:rsidP="003B172E">
      <w:pPr>
        <w:pStyle w:val="Caption"/>
        <w:rPr>
          <w:b w:val="0"/>
          <w:sz w:val="22"/>
          <w:szCs w:val="20"/>
        </w:rPr>
      </w:pPr>
      <w:r w:rsidRPr="00672D31">
        <w:rPr>
          <w:sz w:val="22"/>
          <w:szCs w:val="20"/>
        </w:rPr>
        <w:t>Table S</w:t>
      </w:r>
      <w:r w:rsidR="003C5860" w:rsidRPr="00672D31">
        <w:rPr>
          <w:sz w:val="22"/>
          <w:szCs w:val="20"/>
        </w:rPr>
        <w:t>2</w:t>
      </w:r>
      <w:r w:rsidRPr="00672D31">
        <w:rPr>
          <w:sz w:val="22"/>
          <w:szCs w:val="20"/>
        </w:rPr>
        <w:t>.</w:t>
      </w:r>
      <w:r w:rsidRPr="00672D31">
        <w:rPr>
          <w:b w:val="0"/>
          <w:bCs w:val="0"/>
          <w:sz w:val="22"/>
          <w:szCs w:val="20"/>
        </w:rPr>
        <w:t xml:space="preserve"> </w:t>
      </w:r>
      <w:r w:rsidR="003B172E" w:rsidRPr="00672D31">
        <w:rPr>
          <w:b w:val="0"/>
          <w:sz w:val="22"/>
          <w:szCs w:val="20"/>
        </w:rPr>
        <w:t>Preterm birth targeted transcriptomics studies of maternal samples (n=</w:t>
      </w:r>
      <w:r w:rsidR="00A32DB5" w:rsidRPr="00672D31">
        <w:rPr>
          <w:b w:val="0"/>
          <w:sz w:val="22"/>
          <w:szCs w:val="20"/>
        </w:rPr>
        <w:t>6</w:t>
      </w:r>
      <w:r w:rsidR="003B172E" w:rsidRPr="00672D31">
        <w:rPr>
          <w:b w:val="0"/>
          <w:sz w:val="22"/>
          <w:szCs w:val="20"/>
        </w:rPr>
        <w:t>).</w:t>
      </w:r>
    </w:p>
    <w:tbl>
      <w:tblPr>
        <w:tblStyle w:val="PlainTable2"/>
        <w:tblW w:w="14302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701"/>
        <w:gridCol w:w="3551"/>
        <w:gridCol w:w="1593"/>
        <w:gridCol w:w="1390"/>
        <w:gridCol w:w="3004"/>
        <w:gridCol w:w="1985"/>
        <w:gridCol w:w="1078"/>
      </w:tblGrid>
      <w:tr w:rsidR="003C5860" w:rsidRPr="003C5860" w14:paraId="1B36F1C6" w14:textId="77777777" w:rsidTr="00672D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hideMark/>
          </w:tcPr>
          <w:p w14:paraId="365A9B28" w14:textId="77777777" w:rsidR="003C5860" w:rsidRPr="00B07C4C" w:rsidRDefault="003C5860" w:rsidP="00387BF8">
            <w:pPr>
              <w:spacing w:after="0"/>
              <w:jc w:val="center"/>
              <w:rPr>
                <w:rFonts w:cstheme="minorHAnsi"/>
                <w:sz w:val="18"/>
                <w:szCs w:val="18"/>
              </w:rPr>
            </w:pPr>
            <w:r w:rsidRPr="00B07C4C">
              <w:rPr>
                <w:rFonts w:cstheme="minorHAnsi"/>
                <w:sz w:val="18"/>
                <w:szCs w:val="18"/>
              </w:rPr>
              <w:t>Study</w:t>
            </w:r>
          </w:p>
        </w:tc>
        <w:tc>
          <w:tcPr>
            <w:tcW w:w="3551" w:type="dxa"/>
            <w:hideMark/>
          </w:tcPr>
          <w:p w14:paraId="4CFF1310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ranscripts Identified</w:t>
            </w:r>
          </w:p>
        </w:tc>
        <w:tc>
          <w:tcPr>
            <w:tcW w:w="1593" w:type="dxa"/>
            <w:hideMark/>
          </w:tcPr>
          <w:p w14:paraId="708B3C3A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Phenotype</w:t>
            </w:r>
          </w:p>
        </w:tc>
        <w:tc>
          <w:tcPr>
            <w:tcW w:w="1390" w:type="dxa"/>
          </w:tcPr>
          <w:p w14:paraId="28928119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Sample type</w:t>
            </w:r>
          </w:p>
        </w:tc>
        <w:tc>
          <w:tcPr>
            <w:tcW w:w="3004" w:type="dxa"/>
          </w:tcPr>
          <w:p w14:paraId="176F51A9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otal number of maternal participants</w:t>
            </w:r>
          </w:p>
        </w:tc>
        <w:tc>
          <w:tcPr>
            <w:tcW w:w="1985" w:type="dxa"/>
            <w:hideMark/>
          </w:tcPr>
          <w:p w14:paraId="249C6F00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echnology/</w:t>
            </w:r>
          </w:p>
          <w:p w14:paraId="205B2C18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echnique</w:t>
            </w:r>
          </w:p>
        </w:tc>
        <w:tc>
          <w:tcPr>
            <w:tcW w:w="1078" w:type="dxa"/>
            <w:hideMark/>
          </w:tcPr>
          <w:p w14:paraId="64B74712" w14:textId="77777777" w:rsidR="003C5860" w:rsidRPr="003C5860" w:rsidRDefault="003C5860" w:rsidP="00387BF8">
            <w:pPr>
              <w:spacing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iCs/>
                <w:sz w:val="18"/>
                <w:szCs w:val="18"/>
              </w:rPr>
              <w:t xml:space="preserve">P </w:t>
            </w:r>
            <w:r w:rsidRPr="003C5860">
              <w:rPr>
                <w:sz w:val="18"/>
                <w:szCs w:val="18"/>
              </w:rPr>
              <w:t>value</w:t>
            </w:r>
          </w:p>
        </w:tc>
      </w:tr>
      <w:tr w:rsidR="003C5860" w:rsidRPr="003C5860" w14:paraId="2FA2E5CF" w14:textId="77777777" w:rsidTr="00672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2657E4C" w14:textId="77777777" w:rsidR="005656A3" w:rsidRDefault="003C5860" w:rsidP="003C5860">
            <w:pPr>
              <w:spacing w:after="0"/>
              <w:rPr>
                <w:rFonts w:cstheme="minorHAnsi"/>
                <w:sz w:val="18"/>
                <w:szCs w:val="18"/>
              </w:rPr>
            </w:pPr>
            <w:proofErr w:type="spellStart"/>
            <w:r w:rsidRPr="00B07C4C">
              <w:rPr>
                <w:rFonts w:cstheme="minorHAnsi"/>
                <w:sz w:val="18"/>
                <w:szCs w:val="18"/>
              </w:rPr>
              <w:t>Manuck</w:t>
            </w:r>
            <w:proofErr w:type="spellEnd"/>
            <w:r w:rsidRPr="00B07C4C">
              <w:rPr>
                <w:rFonts w:cstheme="minorHAnsi"/>
                <w:sz w:val="18"/>
                <w:szCs w:val="18"/>
              </w:rPr>
              <w:t xml:space="preserve"> et al. (2021)</w:t>
            </w:r>
            <w:r w:rsidR="00D25E50" w:rsidRPr="00B07C4C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73893311" w14:textId="418AB113" w:rsidR="003C5860" w:rsidRPr="00B07C4C" w:rsidRDefault="005656A3" w:rsidP="003C5860">
            <w:pPr>
              <w:spacing w:after="0"/>
              <w:rPr>
                <w:rFonts w:cstheme="minorHAnsi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1</w:t>
            </w:r>
            <w:r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5EE15063" w14:textId="1C79F8CB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3C5860">
              <w:rPr>
                <w:rFonts w:cstheme="minorHAnsi"/>
                <w:b/>
                <w:bCs/>
                <w:sz w:val="18"/>
                <w:szCs w:val="18"/>
              </w:rPr>
              <w:t>Genes at &lt; 34 weeks:</w:t>
            </w:r>
          </w:p>
          <w:p w14:paraId="16CA57E8" w14:textId="7EEB6C22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LR2; DUSP1; RUNX3; PPP3CA; B2M; TLR4; IL10RA; PREX1; CYC1</w:t>
            </w:r>
          </w:p>
          <w:p w14:paraId="60C010B6" w14:textId="77777777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  <w:p w14:paraId="789A9867" w14:textId="0DB7D702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3C5860">
              <w:rPr>
                <w:rFonts w:cstheme="minorHAnsi"/>
                <w:b/>
                <w:bCs/>
                <w:sz w:val="18"/>
                <w:szCs w:val="18"/>
              </w:rPr>
              <w:t>Genes at &lt; 37 weeks:</w:t>
            </w:r>
          </w:p>
          <w:p w14:paraId="7179082C" w14:textId="2729A560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TLR2; DUSP1; B2M; TLR4; PREX1; IL10RB; RUNX3; PPP3CA; CXCR3; DDAH2; IL10RA; HSP90AB1; NCF1; RNF7</w:t>
            </w:r>
          </w:p>
        </w:tc>
        <w:tc>
          <w:tcPr>
            <w:tcW w:w="1593" w:type="dxa"/>
          </w:tcPr>
          <w:p w14:paraId="07D6F591" w14:textId="77777777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spontaneous PTB</w:t>
            </w:r>
          </w:p>
          <w:p w14:paraId="4B3B8548" w14:textId="40021434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(&lt;37 weeks and &lt;34 weeks)</w:t>
            </w:r>
          </w:p>
        </w:tc>
        <w:tc>
          <w:tcPr>
            <w:tcW w:w="1390" w:type="dxa"/>
          </w:tcPr>
          <w:p w14:paraId="4574FA64" w14:textId="4993FA0D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Blood</w:t>
            </w:r>
          </w:p>
        </w:tc>
        <w:tc>
          <w:tcPr>
            <w:tcW w:w="3004" w:type="dxa"/>
          </w:tcPr>
          <w:p w14:paraId="3C493C5B" w14:textId="77777777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136</w:t>
            </w:r>
          </w:p>
          <w:p w14:paraId="33B6A300" w14:textId="6A009532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PTB (n=68), control (n=68]</w:t>
            </w:r>
          </w:p>
        </w:tc>
        <w:tc>
          <w:tcPr>
            <w:tcW w:w="1985" w:type="dxa"/>
          </w:tcPr>
          <w:p w14:paraId="0097F438" w14:textId="352F7726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 xml:space="preserve">Custom 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NanoString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mRNA panel</w:t>
            </w:r>
          </w:p>
        </w:tc>
        <w:tc>
          <w:tcPr>
            <w:tcW w:w="1078" w:type="dxa"/>
          </w:tcPr>
          <w:p w14:paraId="6080CB2E" w14:textId="4A0353AB" w:rsidR="003C5860" w:rsidRPr="003C5860" w:rsidRDefault="003C5860" w:rsidP="003C5860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Cs/>
                <w:sz w:val="18"/>
                <w:szCs w:val="18"/>
              </w:rPr>
            </w:pPr>
            <w:r w:rsidRPr="003C5860">
              <w:rPr>
                <w:iCs/>
                <w:sz w:val="18"/>
                <w:szCs w:val="18"/>
              </w:rPr>
              <w:t>P &lt; 0.05</w:t>
            </w:r>
          </w:p>
        </w:tc>
      </w:tr>
      <w:tr w:rsidR="003C5860" w:rsidRPr="003C5860" w14:paraId="6837B8E0" w14:textId="77777777" w:rsidTr="00672D31">
        <w:trPr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5E6018A" w14:textId="5FBE1B43" w:rsidR="003C5860" w:rsidRPr="00B07C4C" w:rsidRDefault="003E250D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hyperlink w:anchor="_ENREF_171" w:tooltip="Zhou, 2020 #811" w:history="1"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aaG91PC9BdXRob3I+PFllYXI+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aaG91PC9BdXRob3I+PFllYXI+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.DATA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separate"/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Zhou et al. (202</w:t>
              </w:r>
              <w:r w:rsidR="00A81C98" w:rsidRPr="00B07C4C">
                <w:rPr>
                  <w:rFonts w:cstheme="minorHAnsi"/>
                  <w:noProof/>
                  <w:sz w:val="18"/>
                  <w:szCs w:val="18"/>
                </w:rPr>
                <w:t>1</w:t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)</w: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</w:hyperlink>
            <w:r w:rsidR="00D25E50" w:rsidRPr="00B07C4C">
              <w:rPr>
                <w:rFonts w:cstheme="minorHAnsi"/>
                <w:sz w:val="18"/>
                <w:szCs w:val="18"/>
              </w:rPr>
              <w:t xml:space="preserve"> </w:t>
            </w:r>
            <w:r w:rsidR="00BF2282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2</w:t>
            </w:r>
            <w:r w:rsidR="00BF2282"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03D5BEFD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LINC00870 and LINC00094</w:t>
            </w:r>
          </w:p>
        </w:tc>
        <w:tc>
          <w:tcPr>
            <w:tcW w:w="1593" w:type="dxa"/>
          </w:tcPr>
          <w:p w14:paraId="3A0C97B3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102472D1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(&lt;37 weeks)</w:t>
            </w:r>
          </w:p>
        </w:tc>
        <w:tc>
          <w:tcPr>
            <w:tcW w:w="1390" w:type="dxa"/>
          </w:tcPr>
          <w:p w14:paraId="615565A9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Blood</w:t>
            </w:r>
          </w:p>
        </w:tc>
        <w:tc>
          <w:tcPr>
            <w:tcW w:w="3004" w:type="dxa"/>
          </w:tcPr>
          <w:p w14:paraId="2429E4E7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165</w:t>
            </w:r>
          </w:p>
          <w:p w14:paraId="763F49F5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(n = 51), control (n=114)]</w:t>
            </w:r>
          </w:p>
        </w:tc>
        <w:tc>
          <w:tcPr>
            <w:tcW w:w="1985" w:type="dxa"/>
          </w:tcPr>
          <w:p w14:paraId="75052640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proofErr w:type="spellStart"/>
            <w:r w:rsidRPr="003C5860">
              <w:rPr>
                <w:rFonts w:cstheme="minorHAnsi"/>
                <w:sz w:val="18"/>
                <w:szCs w:val="18"/>
              </w:rPr>
              <w:t>Bioinfomatics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analysis using public databases</w:t>
            </w:r>
          </w:p>
        </w:tc>
        <w:tc>
          <w:tcPr>
            <w:tcW w:w="1078" w:type="dxa"/>
          </w:tcPr>
          <w:p w14:paraId="619954F7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iCs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P &lt; 0.05</w:t>
            </w:r>
          </w:p>
        </w:tc>
      </w:tr>
      <w:tr w:rsidR="003C5860" w:rsidRPr="003C5860" w14:paraId="60D33BCE" w14:textId="77777777" w:rsidTr="00672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CBC5426" w14:textId="4991CB31" w:rsidR="003C5860" w:rsidRPr="00B07C4C" w:rsidRDefault="003E250D" w:rsidP="00387BF8">
            <w:pPr>
              <w:spacing w:after="0"/>
              <w:rPr>
                <w:sz w:val="18"/>
                <w:szCs w:val="18"/>
              </w:rPr>
            </w:pPr>
            <w:hyperlink w:anchor="_ENREF_172" w:tooltip="Zhou, 2020 #608" w:history="1"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aaG91PC9BdXRob3I+PFllYXI+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aaG91PC9BdXRob3I+PFllYXI+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.DATA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separate"/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Zhou et al. (2020)</w: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</w:hyperlink>
            <w:r w:rsidR="003C5860" w:rsidRPr="00B07C4C">
              <w:rPr>
                <w:rFonts w:cstheme="minorHAnsi"/>
                <w:sz w:val="18"/>
                <w:szCs w:val="18"/>
              </w:rPr>
              <w:t xml:space="preserve"> </w:t>
            </w:r>
            <w:r w:rsidR="00BF2282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3</w:t>
            </w:r>
            <w:r w:rsidR="00BF2282"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1FF5096D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i/>
                <w:iCs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EBF1-based miRNA transcripts (</w:t>
            </w:r>
            <w:r w:rsidRPr="003C5860">
              <w:rPr>
                <w:rFonts w:cstheme="minorHAnsi"/>
                <w:i/>
                <w:iCs/>
                <w:sz w:val="18"/>
                <w:szCs w:val="18"/>
              </w:rPr>
              <w:t>MIR4266, MIR1251, MIR601,</w:t>
            </w:r>
          </w:p>
          <w:p w14:paraId="1677695A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i/>
                <w:iCs/>
                <w:sz w:val="18"/>
                <w:szCs w:val="18"/>
              </w:rPr>
              <w:t>MIR3612</w:t>
            </w:r>
            <w:r w:rsidRPr="003C5860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593" w:type="dxa"/>
          </w:tcPr>
          <w:p w14:paraId="7E11517F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797070FD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(&lt;37 weeks)</w:t>
            </w:r>
          </w:p>
        </w:tc>
        <w:tc>
          <w:tcPr>
            <w:tcW w:w="1390" w:type="dxa"/>
          </w:tcPr>
          <w:p w14:paraId="69ABA3DA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Blood</w:t>
            </w:r>
          </w:p>
        </w:tc>
        <w:tc>
          <w:tcPr>
            <w:tcW w:w="3004" w:type="dxa"/>
          </w:tcPr>
          <w:p w14:paraId="78B9CB77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157</w:t>
            </w:r>
          </w:p>
          <w:p w14:paraId="0ABF9C4E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n=51, control n=106]</w:t>
            </w:r>
          </w:p>
        </w:tc>
        <w:tc>
          <w:tcPr>
            <w:tcW w:w="1985" w:type="dxa"/>
          </w:tcPr>
          <w:p w14:paraId="73DC0A6A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 xml:space="preserve">Bioinformatics tools used: 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miRWalk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and 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STarMirDB</w:t>
            </w:r>
            <w:proofErr w:type="spellEnd"/>
          </w:p>
        </w:tc>
        <w:tc>
          <w:tcPr>
            <w:tcW w:w="1078" w:type="dxa"/>
          </w:tcPr>
          <w:p w14:paraId="5B88798B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iCs/>
                <w:sz w:val="18"/>
                <w:szCs w:val="18"/>
              </w:rPr>
            </w:pPr>
            <w:r w:rsidRPr="003C5860">
              <w:rPr>
                <w:rFonts w:cstheme="minorHAnsi"/>
                <w:iCs/>
                <w:sz w:val="18"/>
                <w:szCs w:val="18"/>
              </w:rPr>
              <w:t>P ≤ 0.018</w:t>
            </w:r>
          </w:p>
        </w:tc>
      </w:tr>
      <w:tr w:rsidR="003C5860" w:rsidRPr="003C5860" w14:paraId="5279D89D" w14:textId="77777777" w:rsidTr="00672D31">
        <w:trPr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F69873C" w14:textId="77777777" w:rsidR="00BF2282" w:rsidRDefault="003E250D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hyperlink w:anchor="_ENREF_6" w:tooltip="Awasthi, 2019 #609" w:history="1"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/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 &lt;EndNote&gt;&lt;Cite AuthorYear="1"&gt;&lt;Author&gt;Awasthi&lt;/Author&gt;&lt;Year&gt;2019&lt;/Year&gt;&lt;RecNum&gt;609&lt;/RecNum&gt;&lt;DisplayText&gt;Awasthi (2019)&lt;/DisplayText&gt;&lt;record&gt;&lt;rec-number&gt;609&lt;/rec-number&gt;&lt;foreign-keys&gt;&lt;key app="EN" db-id="v2rszxxp3xx0fyexzth59awkavpre5tw2wez" timestamp="1588708679"&gt;609&lt;/key&gt;&lt;key app="ENWeb" db-id=""&gt;0&lt;/key&gt;&lt;/foreign-keys&gt;&lt;ref-type name="Journal Article"&gt;17&lt;/ref-type&gt;&lt;contributors&gt;&lt;authors&gt;&lt;author&gt;Awasthi, S., and Pandey, M.&lt;/author&gt;&lt;/authors&gt;&lt;/contributors&gt;&lt;titles&gt;&lt;title&gt;&lt;style face="normal" font="default" size="100%"&gt;Association of TLR4 and TNF-&lt;/style&gt;&lt;style face="normal" font="default" charset="161" size="100%"&gt;α Gene Polymorphisms and TLR4 mRNA&lt;/style&gt;&lt;style face="normal" font="default" size="100%"&gt; &lt;/style&gt;&lt;style face="normal" font="default" charset="161" size="100%"&gt;Levels in Preterm Birth in a Northern Indian Population&lt;/style&gt;&lt;/title&gt;&lt;secondary-title&gt;Indian Pediatrics&lt;/secondary-title&gt;&lt;/titles&gt;&lt;periodical&gt;&lt;full-title&gt;Indian Pediatrics&lt;/full-title&gt;&lt;/periodical&gt;&lt;pages&gt;202–204&lt;/pages&gt;&lt;volume&gt;56&lt;/volume&gt;&lt;number&gt;3&lt;/number&gt;&lt;dates&gt;&lt;year&gt;2019&lt;/year&gt;&lt;/dates&gt;&lt;urls&gt;&lt;/urls&gt;&lt;electronic-resource-num&gt;https://doi.org/10.1007/s13312-019-1500-z&lt;/electronic-resource-num&gt;&lt;/record&gt;&lt;/Cite&gt;&lt;/EndNote&gt;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separate"/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 xml:space="preserve">Awasthi </w:t>
              </w:r>
              <w:r w:rsidR="00EA3D01" w:rsidRPr="00B07C4C">
                <w:rPr>
                  <w:rFonts w:cstheme="minorHAnsi"/>
                  <w:noProof/>
                  <w:sz w:val="18"/>
                  <w:szCs w:val="18"/>
                </w:rPr>
                <w:t xml:space="preserve">and Pandey </w:t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(2019)</w: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</w:hyperlink>
            <w:r w:rsidR="00D25E50" w:rsidRPr="00B07C4C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22AA28BA" w14:textId="2D47D3A5" w:rsidR="003C5860" w:rsidRPr="00B07C4C" w:rsidRDefault="00BF2282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4</w:t>
            </w:r>
            <w:r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74E927B5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bookmarkStart w:id="3" w:name="_Hlk40775721"/>
            <w:r w:rsidRPr="003C5860">
              <w:rPr>
                <w:rFonts w:cstheme="minorHAnsi"/>
                <w:sz w:val="18"/>
                <w:szCs w:val="18"/>
              </w:rPr>
              <w:t xml:space="preserve">TLR4 mRNA </w:t>
            </w:r>
            <w:bookmarkEnd w:id="3"/>
            <w:r w:rsidRPr="003C5860">
              <w:rPr>
                <w:rFonts w:cstheme="minorHAnsi"/>
                <w:sz w:val="18"/>
                <w:szCs w:val="18"/>
              </w:rPr>
              <w:t>(increased expression in cases)</w:t>
            </w:r>
          </w:p>
        </w:tc>
        <w:tc>
          <w:tcPr>
            <w:tcW w:w="1593" w:type="dxa"/>
          </w:tcPr>
          <w:p w14:paraId="2FA5372D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 xml:space="preserve">PTB </w:t>
            </w:r>
          </w:p>
          <w:p w14:paraId="70428CE4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(&lt;37 weeks)</w:t>
            </w:r>
          </w:p>
        </w:tc>
        <w:tc>
          <w:tcPr>
            <w:tcW w:w="1390" w:type="dxa"/>
          </w:tcPr>
          <w:p w14:paraId="4423F4F9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Blood</w:t>
            </w:r>
          </w:p>
        </w:tc>
        <w:tc>
          <w:tcPr>
            <w:tcW w:w="3004" w:type="dxa"/>
          </w:tcPr>
          <w:p w14:paraId="3279CEE6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1118</w:t>
            </w:r>
          </w:p>
          <w:p w14:paraId="06030A40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PTB n=559, control n=559]</w:t>
            </w:r>
          </w:p>
        </w:tc>
        <w:tc>
          <w:tcPr>
            <w:tcW w:w="1985" w:type="dxa"/>
          </w:tcPr>
          <w:p w14:paraId="3DACF1AC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Real-time PCR</w:t>
            </w:r>
          </w:p>
        </w:tc>
        <w:tc>
          <w:tcPr>
            <w:tcW w:w="1078" w:type="dxa"/>
          </w:tcPr>
          <w:p w14:paraId="2EC024B5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iCs/>
                <w:sz w:val="18"/>
                <w:szCs w:val="18"/>
              </w:rPr>
            </w:pPr>
            <w:r w:rsidRPr="003C5860">
              <w:rPr>
                <w:rFonts w:cstheme="minorHAnsi"/>
                <w:iCs/>
                <w:sz w:val="18"/>
                <w:szCs w:val="18"/>
              </w:rPr>
              <w:t>P&lt;0.001</w:t>
            </w:r>
          </w:p>
        </w:tc>
      </w:tr>
      <w:tr w:rsidR="003C5860" w:rsidRPr="003C5860" w14:paraId="54254F68" w14:textId="77777777" w:rsidTr="00672D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099D998" w14:textId="77777777" w:rsidR="00BF2282" w:rsidRDefault="003E250D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hyperlink w:anchor="_ENREF_106" w:tooltip="Mustafa, 2015 #272" w:history="1"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NdXN0YWZhPC9BdXRob3I+PFll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NdXN0YWZhPC9BdXRob3I+PFll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.DATA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separate"/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Mustafa et al. (2015)</w: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</w:hyperlink>
            <w:r w:rsidR="003C5860" w:rsidRPr="00B07C4C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2777EEE8" w14:textId="252B6CEC" w:rsidR="003C5860" w:rsidRPr="00B07C4C" w:rsidRDefault="00BF2282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5</w:t>
            </w:r>
            <w:r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3F14F507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COX-2 (increase fold change)</w:t>
            </w:r>
          </w:p>
          <w:p w14:paraId="2208D09B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proofErr w:type="spellStart"/>
            <w:r w:rsidRPr="003C5860">
              <w:rPr>
                <w:rFonts w:cstheme="minorHAnsi"/>
                <w:sz w:val="18"/>
                <w:szCs w:val="18"/>
              </w:rPr>
              <w:t>MnSOD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and CAT (decreased fold change)</w:t>
            </w:r>
          </w:p>
        </w:tc>
        <w:tc>
          <w:tcPr>
            <w:tcW w:w="1593" w:type="dxa"/>
          </w:tcPr>
          <w:p w14:paraId="47379397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</w:t>
            </w:r>
          </w:p>
          <w:p w14:paraId="3A25D40F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(&lt;37 weeks)</w:t>
            </w:r>
          </w:p>
        </w:tc>
        <w:tc>
          <w:tcPr>
            <w:tcW w:w="1390" w:type="dxa"/>
          </w:tcPr>
          <w:p w14:paraId="584512DF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Blood</w:t>
            </w:r>
          </w:p>
        </w:tc>
        <w:tc>
          <w:tcPr>
            <w:tcW w:w="3004" w:type="dxa"/>
          </w:tcPr>
          <w:p w14:paraId="6CF1E387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100</w:t>
            </w:r>
          </w:p>
          <w:p w14:paraId="16B2AF2D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</w:t>
            </w:r>
            <w:proofErr w:type="spellStart"/>
            <w:r w:rsidRPr="003C5860">
              <w:rPr>
                <w:rFonts w:cstheme="minorHAnsi"/>
                <w:sz w:val="18"/>
                <w:szCs w:val="18"/>
              </w:rPr>
              <w:t>sPTB</w:t>
            </w:r>
            <w:proofErr w:type="spellEnd"/>
            <w:r w:rsidRPr="003C5860">
              <w:rPr>
                <w:rFonts w:cstheme="minorHAnsi"/>
                <w:sz w:val="18"/>
                <w:szCs w:val="18"/>
              </w:rPr>
              <w:t xml:space="preserve"> n=50, control n=50]</w:t>
            </w:r>
          </w:p>
        </w:tc>
        <w:tc>
          <w:tcPr>
            <w:tcW w:w="1985" w:type="dxa"/>
          </w:tcPr>
          <w:p w14:paraId="5FF71202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RT-PCR</w:t>
            </w:r>
          </w:p>
        </w:tc>
        <w:tc>
          <w:tcPr>
            <w:tcW w:w="1078" w:type="dxa"/>
          </w:tcPr>
          <w:p w14:paraId="247ACD91" w14:textId="77777777" w:rsidR="003C5860" w:rsidRPr="003C5860" w:rsidRDefault="003C5860" w:rsidP="00387BF8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P &lt; 0.05</w:t>
            </w:r>
          </w:p>
        </w:tc>
      </w:tr>
      <w:tr w:rsidR="003C5860" w:rsidRPr="003C5860" w14:paraId="1F8D7CD4" w14:textId="77777777" w:rsidTr="00672D31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6434E7" w14:textId="57172370" w:rsidR="003C5860" w:rsidRPr="00B07C4C" w:rsidRDefault="003E250D" w:rsidP="00387BF8">
            <w:pPr>
              <w:spacing w:after="0"/>
              <w:rPr>
                <w:rFonts w:cstheme="minorHAnsi"/>
                <w:sz w:val="18"/>
                <w:szCs w:val="18"/>
              </w:rPr>
            </w:pPr>
            <w:hyperlink w:anchor="_ENREF_85" w:tooltip="Lee, 2011 #271" w:history="1"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MZWU8L0F1dGhvcj48WWVhcj4y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begin">
                  <w:fldData xml:space="preserve">PEVuZE5vdGU+PENpdGUgQXV0aG9yWWVhcj0iMSI+PEF1dGhvcj5MZWU8L0F1dGhvcj48WWVhcj4y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</w:fldData>
                </w:fldCha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instrText xml:space="preserve"> ADDIN EN.CITE.DATA </w:instrText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  <w:r w:rsidR="003C5860" w:rsidRPr="00B07C4C">
                <w:rPr>
                  <w:rFonts w:cstheme="minorHAnsi"/>
                  <w:sz w:val="18"/>
                  <w:szCs w:val="18"/>
                </w:rPr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separate"/>
              </w:r>
              <w:r w:rsidR="003C5860" w:rsidRPr="00B07C4C">
                <w:rPr>
                  <w:rFonts w:cstheme="minorHAnsi"/>
                  <w:noProof/>
                  <w:sz w:val="18"/>
                  <w:szCs w:val="18"/>
                </w:rPr>
                <w:t>Lee et al. (2011)</w:t>
              </w:r>
              <w:r w:rsidR="003C5860" w:rsidRPr="00B07C4C">
                <w:rPr>
                  <w:rFonts w:cstheme="minorHAnsi"/>
                  <w:sz w:val="18"/>
                  <w:szCs w:val="18"/>
                </w:rPr>
                <w:fldChar w:fldCharType="end"/>
              </w:r>
            </w:hyperlink>
            <w:r w:rsidR="003C5860" w:rsidRPr="00B07C4C">
              <w:rPr>
                <w:rFonts w:cstheme="minorHAnsi"/>
                <w:sz w:val="18"/>
                <w:szCs w:val="18"/>
              </w:rPr>
              <w:t xml:space="preserve"> </w:t>
            </w:r>
            <w:r w:rsidR="00BF2282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D25E50" w:rsidRPr="00B07C4C">
              <w:rPr>
                <w:rFonts w:cstheme="minorHAnsi"/>
                <w:b w:val="0"/>
                <w:bCs w:val="0"/>
                <w:sz w:val="18"/>
                <w:szCs w:val="18"/>
              </w:rPr>
              <w:t>36</w:t>
            </w:r>
            <w:r w:rsidR="00BF2282">
              <w:rPr>
                <w:rFonts w:cstheme="minorHAnsi"/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3551" w:type="dxa"/>
          </w:tcPr>
          <w:p w14:paraId="3D4E5FE1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IL-6R</w:t>
            </w:r>
          </w:p>
        </w:tc>
        <w:tc>
          <w:tcPr>
            <w:tcW w:w="1593" w:type="dxa"/>
          </w:tcPr>
          <w:p w14:paraId="42F7922E" w14:textId="07F6D7E2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PPROM</w:t>
            </w:r>
            <w:r w:rsidR="00126279">
              <w:rPr>
                <w:rFonts w:cstheme="minorHAnsi"/>
                <w:sz w:val="18"/>
                <w:szCs w:val="18"/>
              </w:rPr>
              <w:t xml:space="preserve"> and </w:t>
            </w:r>
            <w:r w:rsidRPr="003C5860">
              <w:rPr>
                <w:rFonts w:cstheme="minorHAnsi"/>
                <w:sz w:val="18"/>
                <w:szCs w:val="18"/>
              </w:rPr>
              <w:t>PTL (&lt;37 weeks)</w:t>
            </w:r>
          </w:p>
        </w:tc>
        <w:tc>
          <w:tcPr>
            <w:tcW w:w="1390" w:type="dxa"/>
          </w:tcPr>
          <w:p w14:paraId="2EAFD18C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Amniotic fluid</w:t>
            </w:r>
          </w:p>
        </w:tc>
        <w:tc>
          <w:tcPr>
            <w:tcW w:w="3004" w:type="dxa"/>
          </w:tcPr>
          <w:p w14:paraId="2A06A261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301</w:t>
            </w:r>
          </w:p>
          <w:p w14:paraId="5B9037C2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[Of which: PTL n=131, PPROM n=91]</w:t>
            </w:r>
          </w:p>
        </w:tc>
        <w:tc>
          <w:tcPr>
            <w:tcW w:w="1985" w:type="dxa"/>
          </w:tcPr>
          <w:p w14:paraId="46B7E31F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Quantitative real-time RT-PCR</w:t>
            </w:r>
          </w:p>
        </w:tc>
        <w:tc>
          <w:tcPr>
            <w:tcW w:w="1078" w:type="dxa"/>
          </w:tcPr>
          <w:p w14:paraId="1790E758" w14:textId="77777777" w:rsidR="003C5860" w:rsidRPr="003C5860" w:rsidRDefault="003C5860" w:rsidP="00387BF8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3C5860">
              <w:rPr>
                <w:rFonts w:cstheme="minorHAnsi"/>
                <w:sz w:val="18"/>
                <w:szCs w:val="18"/>
              </w:rPr>
              <w:t>P &lt; 0.01</w:t>
            </w:r>
          </w:p>
        </w:tc>
      </w:tr>
    </w:tbl>
    <w:p w14:paraId="5C312D55" w14:textId="16152E6B" w:rsidR="00126279" w:rsidRDefault="00126279" w:rsidP="00126279">
      <w:pPr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</w:rPr>
        <w:t>PPROM = preterm pre-labour rupture of membranes</w:t>
      </w:r>
      <w:r w:rsidR="00356B8D">
        <w:rPr>
          <w:sz w:val="20"/>
          <w:szCs w:val="20"/>
        </w:rPr>
        <w:t xml:space="preserve">; </w:t>
      </w:r>
      <w:r>
        <w:rPr>
          <w:sz w:val="20"/>
          <w:szCs w:val="20"/>
        </w:rPr>
        <w:t>PTB = preterm birth</w:t>
      </w:r>
      <w:r w:rsidR="00356B8D">
        <w:rPr>
          <w:sz w:val="20"/>
          <w:szCs w:val="20"/>
        </w:rPr>
        <w:t xml:space="preserve">; </w:t>
      </w:r>
      <w:r>
        <w:rPr>
          <w:sz w:val="20"/>
          <w:szCs w:val="20"/>
        </w:rPr>
        <w:t>PTL = preterm labour</w:t>
      </w:r>
      <w:r w:rsidR="00356B8D">
        <w:rPr>
          <w:sz w:val="20"/>
          <w:szCs w:val="20"/>
        </w:rPr>
        <w:t xml:space="preserve">; </w:t>
      </w:r>
      <w:proofErr w:type="spellStart"/>
      <w:r>
        <w:rPr>
          <w:sz w:val="20"/>
          <w:szCs w:val="20"/>
        </w:rPr>
        <w:t>sPTB</w:t>
      </w:r>
      <w:proofErr w:type="spellEnd"/>
      <w:r>
        <w:rPr>
          <w:sz w:val="20"/>
          <w:szCs w:val="20"/>
        </w:rPr>
        <w:t xml:space="preserve"> = spontaneous preterm birth</w:t>
      </w:r>
    </w:p>
    <w:p w14:paraId="5B8B42A0" w14:textId="77777777" w:rsidR="003B172E" w:rsidRDefault="003B172E" w:rsidP="003B172E"/>
    <w:p w14:paraId="659D75A0" w14:textId="77777777" w:rsidR="00A90C04" w:rsidRDefault="00A90C04" w:rsidP="003B172E"/>
    <w:p w14:paraId="11FAA22B" w14:textId="112222CB" w:rsidR="00A90C04" w:rsidRDefault="00A90C04" w:rsidP="003B172E">
      <w:pPr>
        <w:sectPr w:rsidR="00A90C04" w:rsidSect="00177CA7">
          <w:pgSz w:w="16838" w:h="11906" w:orient="landscape"/>
          <w:pgMar w:top="1134" w:right="1134" w:bottom="1134" w:left="1134" w:header="708" w:footer="708" w:gutter="0"/>
          <w:cols w:space="708"/>
          <w:titlePg/>
          <w:docGrid w:linePitch="360"/>
        </w:sectPr>
      </w:pPr>
    </w:p>
    <w:p w14:paraId="796BCAB5" w14:textId="5067FD0D" w:rsidR="009B32BD" w:rsidRPr="00672D31" w:rsidRDefault="009B32BD" w:rsidP="009B32BD">
      <w:pPr>
        <w:pStyle w:val="Caption"/>
        <w:jc w:val="both"/>
        <w:rPr>
          <w:b w:val="0"/>
          <w:bCs w:val="0"/>
          <w:sz w:val="22"/>
          <w:szCs w:val="20"/>
        </w:rPr>
      </w:pPr>
      <w:bookmarkStart w:id="4" w:name="_Toc56764388"/>
      <w:r w:rsidRPr="00672D31">
        <w:rPr>
          <w:sz w:val="22"/>
          <w:szCs w:val="20"/>
        </w:rPr>
        <w:lastRenderedPageBreak/>
        <w:t>Table S</w:t>
      </w:r>
      <w:r w:rsidR="00A90C04" w:rsidRPr="00672D31">
        <w:rPr>
          <w:sz w:val="22"/>
          <w:szCs w:val="20"/>
        </w:rPr>
        <w:t>3</w:t>
      </w:r>
      <w:r w:rsidRPr="00672D31">
        <w:rPr>
          <w:sz w:val="22"/>
          <w:szCs w:val="20"/>
        </w:rPr>
        <w:t xml:space="preserve">. </w:t>
      </w:r>
      <w:r w:rsidRPr="00672D31">
        <w:rPr>
          <w:b w:val="0"/>
          <w:bCs w:val="0"/>
          <w:sz w:val="22"/>
          <w:szCs w:val="20"/>
        </w:rPr>
        <w:t xml:space="preserve">Summary of 70 preterm birth targeted proteomics biomarker studies identified in a systematic search using PubMed, Web of Science and Science Direct. Multiple research studies targeted same or similar proteins. </w:t>
      </w:r>
    </w:p>
    <w:tbl>
      <w:tblPr>
        <w:tblStyle w:val="GridTable1Light-Accent3"/>
        <w:tblW w:w="9736" w:type="dxa"/>
        <w:tblInd w:w="0" w:type="dxa"/>
        <w:tblLayout w:type="fixed"/>
        <w:tblLook w:val="06A0" w:firstRow="1" w:lastRow="0" w:firstColumn="1" w:lastColumn="0" w:noHBand="1" w:noVBand="1"/>
      </w:tblPr>
      <w:tblGrid>
        <w:gridCol w:w="1837"/>
        <w:gridCol w:w="5388"/>
        <w:gridCol w:w="1559"/>
        <w:gridCol w:w="952"/>
      </w:tblGrid>
      <w:tr w:rsidR="009B32BD" w:rsidRPr="008B296A" w14:paraId="4EE062DB" w14:textId="77777777" w:rsidTr="006D5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74C796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>Study</w:t>
            </w:r>
          </w:p>
        </w:tc>
        <w:tc>
          <w:tcPr>
            <w:tcW w:w="5388" w:type="dxa"/>
            <w:noWrap/>
            <w:hideMark/>
          </w:tcPr>
          <w:p w14:paraId="0BDAB47F" w14:textId="77777777" w:rsidR="009B32BD" w:rsidRPr="008B296A" w:rsidRDefault="009B32BD" w:rsidP="008B296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otein</w:t>
            </w:r>
          </w:p>
        </w:tc>
        <w:tc>
          <w:tcPr>
            <w:tcW w:w="1559" w:type="dxa"/>
            <w:noWrap/>
            <w:hideMark/>
          </w:tcPr>
          <w:p w14:paraId="604B2F92" w14:textId="77777777" w:rsidR="009B32BD" w:rsidRPr="008B296A" w:rsidRDefault="009B32BD" w:rsidP="008B296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ene symbol</w:t>
            </w:r>
          </w:p>
        </w:tc>
        <w:tc>
          <w:tcPr>
            <w:tcW w:w="952" w:type="dxa"/>
            <w:noWrap/>
            <w:hideMark/>
          </w:tcPr>
          <w:p w14:paraId="3F6CE029" w14:textId="77777777" w:rsidR="009B32BD" w:rsidRPr="008B296A" w:rsidRDefault="009B32BD" w:rsidP="008B296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UniProt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ID</w:t>
            </w:r>
          </w:p>
        </w:tc>
      </w:tr>
      <w:tr w:rsidR="009B32BD" w:rsidRPr="008B296A" w14:paraId="5668F8C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13D3CDC" w14:textId="255D97E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Afzal&lt;/Author&gt;&lt;Year&gt;2017&lt;/Year&gt;&lt;RecNum&gt;176&lt;/RecNum&gt;&lt;DisplayText&gt;Afzal&lt;style face="italic"&gt; et al.&lt;/style&gt; (2017)&lt;/DisplayText&gt;&lt;record&gt;&lt;rec-number&gt;176&lt;/rec-number&gt;&lt;foreign-keys&gt;&lt;key app="EN" db-id="v2rszxxp3xx0fyexzth59awkavpre5tw2wez" timestamp="1533222535"&gt;176&lt;/key&gt;&lt;key app="ENWeb" db-id=""&gt;0&lt;/key&gt;&lt;/foreign-keys&gt;&lt;ref-type name="Journal Article"&gt;17&lt;/ref-type&gt;&lt;contributors&gt;&lt;authors&gt;&lt;author&gt;Afzal, Asima&lt;/author&gt;&lt;author&gt;Ashraf, Samina&lt;/author&gt;&lt;author&gt;Ashraf, Mohd&lt;/author&gt;&lt;/authors&gt;&lt;/contributors&gt;&lt;titles&gt;&lt;title&gt;Maternal Plasma C-Reactive Protein: A Predictive Tool for Preterm Delivery&lt;/title&gt;&lt;secondary-title&gt;Journal of Evolution of Medical and Dental Sciences&lt;/secondary-title&gt;&lt;/titles&gt;&lt;periodical&gt;&lt;full-title&gt;Journal of Evolution of Medical and Dental Sciences&lt;/full-title&gt;&lt;/periodical&gt;&lt;pages&gt;369-374&lt;/pages&gt;&lt;volume&gt;6&lt;/volume&gt;&lt;number&gt;05&lt;/number&gt;&lt;dates&gt;&lt;year&gt;2017&lt;/year&gt;&lt;/dates&gt;&lt;isbn&gt;22784748&amp;#xD;22784802&lt;/isbn&gt;&lt;urls&gt;&lt;/urls&gt;&lt;electronic-resource-num&gt;10.14260/Jemds/2017/84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Afzal et al. (2017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37</w:t>
            </w:r>
            <w:r w:rsidR="00C55D97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5547A7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44EB306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0DAD8F8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3B537970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41CBAFE" w14:textId="15ED8952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CYWthbGlzPC9BdXRob3I+PFll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CYWthbGlzPC9BdXRob3I+PFll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Bakalis et al. (201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38</w:t>
            </w:r>
            <w:r w:rsidR="00C55D97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D3E6DC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4F072EE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619F678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6D4D748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C669DE6" w14:textId="72E5CD26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Berkowitz&lt;/Author&gt;&lt;Year&gt;1996&lt;/Year&gt;&lt;RecNum&gt;175&lt;/RecNum&gt;&lt;DisplayText&gt;Berkowitz&lt;style face="italic"&gt; et al.&lt;/style&gt; (1996)&lt;/DisplayText&gt;&lt;record&gt;&lt;rec-number&gt;175&lt;/rec-number&gt;&lt;foreign-keys&gt;&lt;key app="EN" db-id="v2rszxxp3xx0fyexzth59awkavpre5tw2wez" timestamp="1533222531"&gt;175&lt;/key&gt;&lt;key app="ENWeb" db-id=""&gt;0&lt;/key&gt;&lt;/foreign-keys&gt;&lt;ref-type name="Journal Article"&gt;17&lt;/ref-type&gt;&lt;contributors&gt;&lt;authors&gt;&lt;author&gt;Berkowitz, GS&lt;/author&gt;&lt;author&gt;Lapinski, RH&lt;/author&gt;&lt;author&gt;Lockwood, CJ&lt;/author&gt;&lt;author&gt;Florio, P&lt;/author&gt;&lt;author&gt;BlackmorePrince, H&lt;/author&gt;&lt;author&gt;Petraglia, F&lt;/author&gt;&lt;/authors&gt;&lt;/contributors&gt;&lt;titles&gt;&lt;title&gt;Corticotropin-releasing factor and its binding protein: Maternal serum levels in term and preterm deliveries.&lt;/title&gt;&lt;secondary-title&gt;American journal of obstetrics and gynecology&lt;/secondary-title&gt;&lt;/titles&gt;&lt;periodical&gt;&lt;full-title&gt;American Journal of Obstetrics and Gynecology&lt;/full-title&gt;&lt;/periodical&gt;&lt;pages&gt;1477–1483&lt;/pages&gt;&lt;volume&gt;174&lt;/volume&gt;&lt;number&gt;5&lt;/number&gt;&lt;dates&gt;&lt;year&gt;1996&lt;/year&gt;&lt;/dates&gt;&lt;urls&gt;&lt;/urls&gt;&lt;electronic-resource-num&gt;10.1016/S0002-9378(96)70591-4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Berkowitz et al. (199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39</w:t>
            </w:r>
            <w:r w:rsidR="00C55D97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7C43C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or factor (CRH, CRF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1E5A599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0B2B4A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21C331C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E539807" w14:textId="3E58014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Bernstein&lt;/Author&gt;&lt;Year&gt;1998&lt;/Year&gt;&lt;RecNum&gt;221&lt;/RecNum&gt;&lt;DisplayText&gt;Bernstein&lt;style face="italic"&gt; et al.&lt;/style&gt; (1998)&lt;/DisplayText&gt;&lt;record&gt;&lt;rec-number&gt;221&lt;/rec-number&gt;&lt;foreign-keys&gt;&lt;key app="EN" db-id="v2rszxxp3xx0fyexzth59awkavpre5tw2wez" timestamp="1533222735"&gt;221&lt;/key&gt;&lt;key app="ENWeb" db-id=""&gt;0&lt;/key&gt;&lt;/foreign-keys&gt;&lt;ref-type name="Journal Article"&gt;17&lt;/ref-type&gt;&lt;contributors&gt;&lt;authors&gt;&lt;author&gt;Bernstein, PS&lt;/author&gt;&lt;author&gt;Stern, R&lt;/author&gt;&lt;author&gt;Lin, N&lt;/author&gt;&lt;author&gt;Furgiuele, J&lt;/author&gt;&lt;author&gt;Karmen, A&lt;/author&gt;&lt;author&gt;Comerford-Freda, M&lt;/author&gt;&lt;author&gt;Chazotte, C &lt;/author&gt;&lt;/authors&gt;&lt;/contributors&gt;&lt;titles&gt;&lt;title&gt;Beta-human chorionic gonadotropin in cervicovaginal secretions as a predictor of preterm delivery&lt;/title&gt;&lt;secondary-title&gt;Am J Obstet Gynecol.&lt;/secondary-title&gt;&lt;/titles&gt;&lt;periodical&gt;&lt;full-title&gt;Am J Obstet Gynecol.&lt;/full-title&gt;&lt;/periodical&gt;&lt;volume&gt;179&lt;/volume&gt;&lt;number&gt;4&lt;/number&gt;&lt;dates&gt;&lt;year&gt;1998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Bernstein et al. (1998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0</w:t>
            </w:r>
            <w:r w:rsidR="00C55D97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7FC518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55D1AF1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683704E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114701E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4B3F68B" w14:textId="77777777" w:rsidR="00C55D97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Beta&lt;/Author&gt;&lt;Year&gt;2011&lt;/Year&gt;&lt;RecNum&gt;198&lt;/RecNum&gt;&lt;DisplayText&gt;Beta&lt;style face="italic"&gt; et al.&lt;/style&gt; (2011)&lt;/DisplayText&gt;&lt;record&gt;&lt;rec-number&gt;198&lt;/rec-number&gt;&lt;foreign-keys&gt;&lt;key app="EN" db-id="v2rszxxp3xx0fyexzth59awkavpre5tw2wez" timestamp="1533222613"&gt;198&lt;/key&gt;&lt;key app="ENWeb" db-id=""&gt;0&lt;/key&gt;&lt;/foreign-keys&gt;&lt;ref-type name="Journal Article"&gt;17&lt;/ref-type&gt;&lt;contributors&gt;&lt;authors&gt;&lt;author&gt;Beta, J.&lt;/author&gt;&lt;author&gt;Bredaki, F. E.&lt;/author&gt;&lt;author&gt;Rodriguez Calvo, J.&lt;/author&gt;&lt;author&gt;Akolekar, R.&lt;/author&gt;&lt;author&gt;Nicolaides, K. H.&lt;/author&gt;&lt;/authors&gt;&lt;/contributors&gt;&lt;auth-address&gt;Harris Birthright Research Centre for Fetal Medicine, King&amp;apos;s College Hospital, London, UK.&lt;/auth-address&gt;&lt;titles&gt;&lt;title&gt;Maternal serum alpha-fetoprotein at 11-13 weeks&amp;apos; gestation in spontaneous early preterm delivery&lt;/title&gt;&lt;secondary-title&gt;Fetal Diagn Ther&lt;/secondary-title&gt;&lt;/titles&gt;&lt;periodical&gt;&lt;full-title&gt;Fetal Diagn Ther&lt;/full-title&gt;&lt;/periodical&gt;&lt;pages&gt;88-93&lt;/pages&gt;&lt;volume&gt;30&lt;/volume&gt;&lt;number&gt;2&lt;/number&gt;&lt;keywords&gt;&lt;keyword&gt;Adult&lt;/keyword&gt;&lt;keyword&gt;Biomarkers/blood&lt;/keyword&gt;&lt;keyword&gt;Female&lt;/keyword&gt;&lt;keyword&gt;Gestational Age&lt;/keyword&gt;&lt;keyword&gt;Humans&lt;/keyword&gt;&lt;keyword&gt;Pregnancy&lt;/keyword&gt;&lt;keyword&gt;Pregnancy Trimester, First/blood&lt;/keyword&gt;&lt;keyword&gt;Premature Birth/*diagnosis&lt;/keyword&gt;&lt;keyword&gt;Regression Analysis&lt;/keyword&gt;&lt;keyword&gt;Serum/chemistry&lt;/keyword&gt;&lt;keyword&gt;alpha-Fetoproteins/*metabolism&lt;/keyword&gt;&lt;/keywords&gt;&lt;dates&gt;&lt;year&gt;2011&lt;/year&gt;&lt;/dates&gt;&lt;isbn&gt;1421-9964 (Electronic)&amp;#xD;1015-3837 (Linking)&lt;/isbn&gt;&lt;accession-num&gt;21411977&lt;/accession-num&gt;&lt;urls&gt;&lt;related-urls&gt;&lt;url&gt;https://www.ncbi.nlm.nih.gov/pubmed/21411977&lt;/url&gt;&lt;/related-urls&gt;&lt;/urls&gt;&lt;electronic-resource-num&gt;10.1159/000324352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Beta et al. (201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5859C422" w14:textId="7CC47EEF" w:rsidR="009B32BD" w:rsidRPr="00B07C4C" w:rsidRDefault="00C55D97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1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6C63D9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fetoprotein (AFP)</w:t>
            </w:r>
          </w:p>
        </w:tc>
        <w:tc>
          <w:tcPr>
            <w:tcW w:w="1559" w:type="dxa"/>
            <w:noWrap/>
            <w:hideMark/>
          </w:tcPr>
          <w:p w14:paraId="7E34CF1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FP</w:t>
            </w:r>
          </w:p>
        </w:tc>
        <w:tc>
          <w:tcPr>
            <w:tcW w:w="952" w:type="dxa"/>
            <w:noWrap/>
            <w:hideMark/>
          </w:tcPr>
          <w:p w14:paraId="4AFAC43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71</w:t>
            </w:r>
          </w:p>
        </w:tc>
      </w:tr>
      <w:tr w:rsidR="009B32BD" w:rsidRPr="008B296A" w14:paraId="7ECFDEF5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C208EB2" w14:textId="1DD7E2E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CaWdnaW88L0F1dGhvcj48WWVh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CaWdnaW88L0F1dGhvcj48WWVh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Biggio et al. (200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2</w:t>
            </w:r>
            <w:r w:rsidR="00C55D97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80F411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8</w:t>
            </w:r>
            <w:proofErr w:type="gramEnd"/>
          </w:p>
        </w:tc>
        <w:tc>
          <w:tcPr>
            <w:tcW w:w="1559" w:type="dxa"/>
            <w:noWrap/>
            <w:hideMark/>
          </w:tcPr>
          <w:p w14:paraId="3C4013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8</w:t>
            </w:r>
          </w:p>
        </w:tc>
        <w:tc>
          <w:tcPr>
            <w:tcW w:w="952" w:type="dxa"/>
            <w:noWrap/>
            <w:hideMark/>
          </w:tcPr>
          <w:p w14:paraId="0138E5A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22894 </w:t>
            </w:r>
          </w:p>
        </w:tc>
      </w:tr>
      <w:tr w:rsidR="009B32BD" w:rsidRPr="008B296A" w14:paraId="2F7F831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7A9574B" w14:textId="68C842D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YW50b253aW5lPC9BdXRob3I+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YW50b253aW5lPC9BdXRob3I+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Cantonwine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911A6B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55D97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911A6B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3</w:t>
            </w:r>
            <w:r w:rsidR="00C55D97">
              <w:rPr>
                <w:b w:val="0"/>
                <w:bCs w:val="0"/>
                <w:sz w:val="18"/>
                <w:szCs w:val="18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68681A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lipoprotein M (APOM)</w:t>
            </w:r>
          </w:p>
        </w:tc>
        <w:tc>
          <w:tcPr>
            <w:tcW w:w="1559" w:type="dxa"/>
            <w:noWrap/>
            <w:hideMark/>
          </w:tcPr>
          <w:p w14:paraId="7129DB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M</w:t>
            </w:r>
          </w:p>
        </w:tc>
        <w:tc>
          <w:tcPr>
            <w:tcW w:w="952" w:type="dxa"/>
            <w:noWrap/>
            <w:hideMark/>
          </w:tcPr>
          <w:p w14:paraId="6DCB68C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95445</w:t>
            </w:r>
          </w:p>
        </w:tc>
      </w:tr>
      <w:tr w:rsidR="009B32BD" w:rsidRPr="008B296A" w14:paraId="17448D24" w14:textId="77777777" w:rsidTr="006D5701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9D5F43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0076F9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-alpha-trypsin inhibitor heavy chain 4 (ITIH4)</w:t>
            </w:r>
          </w:p>
        </w:tc>
        <w:tc>
          <w:tcPr>
            <w:tcW w:w="1559" w:type="dxa"/>
            <w:noWrap/>
            <w:hideMark/>
          </w:tcPr>
          <w:p w14:paraId="285022B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IH4</w:t>
            </w:r>
          </w:p>
        </w:tc>
        <w:tc>
          <w:tcPr>
            <w:tcW w:w="952" w:type="dxa"/>
            <w:noWrap/>
            <w:hideMark/>
          </w:tcPr>
          <w:p w14:paraId="25505E7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4624</w:t>
            </w:r>
          </w:p>
        </w:tc>
      </w:tr>
      <w:tr w:rsidR="009B32BD" w:rsidRPr="008B296A" w14:paraId="594F887C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BE7615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68F0A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Kininogen-1 (KNG1)</w:t>
            </w:r>
          </w:p>
        </w:tc>
        <w:tc>
          <w:tcPr>
            <w:tcW w:w="1559" w:type="dxa"/>
            <w:noWrap/>
            <w:hideMark/>
          </w:tcPr>
          <w:p w14:paraId="28A4B24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KNG1</w:t>
            </w:r>
          </w:p>
        </w:tc>
        <w:tc>
          <w:tcPr>
            <w:tcW w:w="952" w:type="dxa"/>
            <w:noWrap/>
            <w:hideMark/>
          </w:tcPr>
          <w:p w14:paraId="5158DE2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42</w:t>
            </w:r>
          </w:p>
        </w:tc>
      </w:tr>
      <w:tr w:rsidR="009B32BD" w:rsidRPr="008B296A" w14:paraId="1E43DF32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B33E2B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08DBFB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hosphatidylcholine-sterol acyltransferase</w:t>
            </w:r>
          </w:p>
        </w:tc>
        <w:tc>
          <w:tcPr>
            <w:tcW w:w="1559" w:type="dxa"/>
            <w:noWrap/>
            <w:hideMark/>
          </w:tcPr>
          <w:p w14:paraId="090036D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CAT</w:t>
            </w:r>
          </w:p>
        </w:tc>
        <w:tc>
          <w:tcPr>
            <w:tcW w:w="952" w:type="dxa"/>
            <w:noWrap/>
            <w:hideMark/>
          </w:tcPr>
          <w:p w14:paraId="6844462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80</w:t>
            </w:r>
          </w:p>
        </w:tc>
      </w:tr>
      <w:tr w:rsidR="009B32BD" w:rsidRPr="008B296A" w14:paraId="0BC2FCF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CD64E4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4855D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ibulin-1</w:t>
            </w:r>
          </w:p>
        </w:tc>
        <w:tc>
          <w:tcPr>
            <w:tcW w:w="1559" w:type="dxa"/>
            <w:noWrap/>
            <w:hideMark/>
          </w:tcPr>
          <w:p w14:paraId="7B4E6C3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LN1</w:t>
            </w:r>
          </w:p>
        </w:tc>
        <w:tc>
          <w:tcPr>
            <w:tcW w:w="952" w:type="dxa"/>
            <w:noWrap/>
            <w:hideMark/>
          </w:tcPr>
          <w:p w14:paraId="0A9B882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3142</w:t>
            </w:r>
          </w:p>
        </w:tc>
      </w:tr>
      <w:tr w:rsidR="009B32BD" w:rsidRPr="008B296A" w14:paraId="7C731927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26E429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AFCF4D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-alpha-trypsin inhibitor heavy chain H2</w:t>
            </w:r>
          </w:p>
        </w:tc>
        <w:tc>
          <w:tcPr>
            <w:tcW w:w="1559" w:type="dxa"/>
            <w:noWrap/>
            <w:hideMark/>
          </w:tcPr>
          <w:p w14:paraId="054ABEF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IH2</w:t>
            </w:r>
          </w:p>
        </w:tc>
        <w:tc>
          <w:tcPr>
            <w:tcW w:w="952" w:type="dxa"/>
            <w:noWrap/>
            <w:hideMark/>
          </w:tcPr>
          <w:p w14:paraId="1F8CED2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823</w:t>
            </w:r>
          </w:p>
        </w:tc>
      </w:tr>
      <w:tr w:rsidR="009B32BD" w:rsidRPr="008B296A" w14:paraId="5A02457A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698F68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535D77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1-antichymotrypsin</w:t>
            </w:r>
          </w:p>
        </w:tc>
        <w:tc>
          <w:tcPr>
            <w:tcW w:w="1559" w:type="dxa"/>
            <w:noWrap/>
            <w:hideMark/>
          </w:tcPr>
          <w:p w14:paraId="4D9865F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ACT</w:t>
            </w:r>
          </w:p>
        </w:tc>
        <w:tc>
          <w:tcPr>
            <w:tcW w:w="952" w:type="dxa"/>
            <w:noWrap/>
            <w:hideMark/>
          </w:tcPr>
          <w:p w14:paraId="6A8DB91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11</w:t>
            </w:r>
          </w:p>
        </w:tc>
      </w:tr>
      <w:tr w:rsidR="009B32BD" w:rsidRPr="008B296A" w14:paraId="242BFBDD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43033E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8443C4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asma kallikrein</w:t>
            </w:r>
          </w:p>
        </w:tc>
        <w:tc>
          <w:tcPr>
            <w:tcW w:w="1559" w:type="dxa"/>
            <w:noWrap/>
            <w:hideMark/>
          </w:tcPr>
          <w:p w14:paraId="1CC91F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KLKB1</w:t>
            </w:r>
          </w:p>
        </w:tc>
        <w:tc>
          <w:tcPr>
            <w:tcW w:w="952" w:type="dxa"/>
            <w:noWrap/>
            <w:hideMark/>
          </w:tcPr>
          <w:p w14:paraId="6ADC656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3952</w:t>
            </w:r>
          </w:p>
        </w:tc>
      </w:tr>
      <w:tr w:rsidR="009B32BD" w:rsidRPr="008B296A" w14:paraId="17C45BB1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66A0B1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D38B8A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ypsin-3</w:t>
            </w:r>
          </w:p>
        </w:tc>
        <w:tc>
          <w:tcPr>
            <w:tcW w:w="1559" w:type="dxa"/>
            <w:noWrap/>
            <w:hideMark/>
          </w:tcPr>
          <w:p w14:paraId="341131E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SS3</w:t>
            </w:r>
          </w:p>
        </w:tc>
        <w:tc>
          <w:tcPr>
            <w:tcW w:w="952" w:type="dxa"/>
            <w:noWrap/>
            <w:hideMark/>
          </w:tcPr>
          <w:p w14:paraId="12B3D3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35030</w:t>
            </w:r>
          </w:p>
        </w:tc>
      </w:tr>
      <w:tr w:rsidR="009B32BD" w:rsidRPr="008B296A" w14:paraId="558675CD" w14:textId="77777777" w:rsidTr="006D5701">
        <w:trPr>
          <w:trHeight w:val="1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2FE588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29670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agulation factor XIII B chain</w:t>
            </w:r>
          </w:p>
        </w:tc>
        <w:tc>
          <w:tcPr>
            <w:tcW w:w="1559" w:type="dxa"/>
            <w:noWrap/>
            <w:hideMark/>
          </w:tcPr>
          <w:p w14:paraId="7072792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13B</w:t>
            </w:r>
          </w:p>
        </w:tc>
        <w:tc>
          <w:tcPr>
            <w:tcW w:w="952" w:type="dxa"/>
            <w:noWrap/>
            <w:hideMark/>
          </w:tcPr>
          <w:p w14:paraId="729EEA1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60</w:t>
            </w:r>
          </w:p>
        </w:tc>
      </w:tr>
      <w:tr w:rsidR="009B32BD" w:rsidRPr="008B296A" w14:paraId="06061EDE" w14:textId="77777777" w:rsidTr="006D5701">
        <w:trPr>
          <w:trHeight w:val="1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2621B6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8C227C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lipoprotein L1</w:t>
            </w:r>
          </w:p>
        </w:tc>
        <w:tc>
          <w:tcPr>
            <w:tcW w:w="1559" w:type="dxa"/>
            <w:noWrap/>
            <w:hideMark/>
          </w:tcPr>
          <w:p w14:paraId="3B7C72E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L1</w:t>
            </w:r>
          </w:p>
        </w:tc>
        <w:tc>
          <w:tcPr>
            <w:tcW w:w="952" w:type="dxa"/>
            <w:noWrap/>
            <w:hideMark/>
          </w:tcPr>
          <w:p w14:paraId="304FF21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14791</w:t>
            </w:r>
          </w:p>
        </w:tc>
      </w:tr>
      <w:tr w:rsidR="009B32BD" w:rsidRPr="008B296A" w14:paraId="74A38614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3DACFF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C68FBB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cetylmuramoyl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-L-alanine amidase</w:t>
            </w:r>
          </w:p>
        </w:tc>
        <w:tc>
          <w:tcPr>
            <w:tcW w:w="1559" w:type="dxa"/>
            <w:noWrap/>
            <w:hideMark/>
          </w:tcPr>
          <w:p w14:paraId="128E66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GRP2</w:t>
            </w:r>
          </w:p>
        </w:tc>
        <w:tc>
          <w:tcPr>
            <w:tcW w:w="952" w:type="dxa"/>
            <w:noWrap/>
            <w:hideMark/>
          </w:tcPr>
          <w:p w14:paraId="7C055BE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6PD5</w:t>
            </w:r>
          </w:p>
        </w:tc>
      </w:tr>
      <w:tr w:rsidR="009B32BD" w:rsidRPr="008B296A" w14:paraId="4E87D363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05BB37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009BF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hyroxine-binding globulin</w:t>
            </w:r>
          </w:p>
        </w:tc>
        <w:tc>
          <w:tcPr>
            <w:tcW w:w="1559" w:type="dxa"/>
            <w:noWrap/>
            <w:hideMark/>
          </w:tcPr>
          <w:p w14:paraId="476D4F3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ERPINA7</w:t>
            </w:r>
          </w:p>
        </w:tc>
        <w:tc>
          <w:tcPr>
            <w:tcW w:w="952" w:type="dxa"/>
            <w:noWrap/>
            <w:hideMark/>
          </w:tcPr>
          <w:p w14:paraId="4784D90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543</w:t>
            </w:r>
          </w:p>
        </w:tc>
      </w:tr>
      <w:tr w:rsidR="009B32BD" w:rsidRPr="008B296A" w14:paraId="1D18F3F9" w14:textId="77777777" w:rsidTr="006D5701">
        <w:trPr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BC56CF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FF2C83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D5 antigen-like</w:t>
            </w:r>
          </w:p>
        </w:tc>
        <w:tc>
          <w:tcPr>
            <w:tcW w:w="1559" w:type="dxa"/>
            <w:noWrap/>
            <w:hideMark/>
          </w:tcPr>
          <w:p w14:paraId="4FF83A4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D5L</w:t>
            </w:r>
          </w:p>
        </w:tc>
        <w:tc>
          <w:tcPr>
            <w:tcW w:w="952" w:type="dxa"/>
            <w:noWrap/>
            <w:hideMark/>
          </w:tcPr>
          <w:p w14:paraId="00DF99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43866</w:t>
            </w:r>
          </w:p>
        </w:tc>
      </w:tr>
      <w:tr w:rsidR="009B32BD" w:rsidRPr="008B296A" w14:paraId="00B61652" w14:textId="77777777" w:rsidTr="006D5701">
        <w:trPr>
          <w:trHeight w:val="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1545FE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CF06BC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rboxypeptidase N catalytic chain</w:t>
            </w:r>
          </w:p>
        </w:tc>
        <w:tc>
          <w:tcPr>
            <w:tcW w:w="1559" w:type="dxa"/>
            <w:noWrap/>
            <w:hideMark/>
          </w:tcPr>
          <w:p w14:paraId="2E63E3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BPN</w:t>
            </w:r>
          </w:p>
        </w:tc>
        <w:tc>
          <w:tcPr>
            <w:tcW w:w="952" w:type="dxa"/>
            <w:noWrap/>
            <w:hideMark/>
          </w:tcPr>
          <w:p w14:paraId="4909315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5169</w:t>
            </w:r>
          </w:p>
        </w:tc>
      </w:tr>
      <w:tr w:rsidR="009B32BD" w:rsidRPr="008B296A" w14:paraId="39F2B544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483011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0CE674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itamin D-binding protein</w:t>
            </w:r>
          </w:p>
        </w:tc>
        <w:tc>
          <w:tcPr>
            <w:tcW w:w="1559" w:type="dxa"/>
            <w:noWrap/>
            <w:hideMark/>
          </w:tcPr>
          <w:p w14:paraId="595D583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TDB</w:t>
            </w:r>
          </w:p>
        </w:tc>
        <w:tc>
          <w:tcPr>
            <w:tcW w:w="952" w:type="dxa"/>
            <w:noWrap/>
            <w:hideMark/>
          </w:tcPr>
          <w:p w14:paraId="6D0D7FF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74</w:t>
            </w:r>
          </w:p>
        </w:tc>
      </w:tr>
      <w:tr w:rsidR="009B32BD" w:rsidRPr="008B296A" w14:paraId="40C7B9E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F20D4D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91D52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otein AMBP</w:t>
            </w:r>
          </w:p>
        </w:tc>
        <w:tc>
          <w:tcPr>
            <w:tcW w:w="1559" w:type="dxa"/>
            <w:noWrap/>
            <w:hideMark/>
          </w:tcPr>
          <w:p w14:paraId="0AAA467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MBP</w:t>
            </w:r>
          </w:p>
        </w:tc>
        <w:tc>
          <w:tcPr>
            <w:tcW w:w="952" w:type="dxa"/>
            <w:noWrap/>
            <w:hideMark/>
          </w:tcPr>
          <w:p w14:paraId="415DA67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60</w:t>
            </w:r>
          </w:p>
        </w:tc>
      </w:tr>
      <w:tr w:rsidR="009B32BD" w:rsidRPr="008B296A" w14:paraId="62AC4A7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934E11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CABEB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mplement component C8 alpha chain</w:t>
            </w:r>
          </w:p>
        </w:tc>
        <w:tc>
          <w:tcPr>
            <w:tcW w:w="1559" w:type="dxa"/>
            <w:noWrap/>
            <w:hideMark/>
          </w:tcPr>
          <w:p w14:paraId="3A88874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8A</w:t>
            </w:r>
          </w:p>
        </w:tc>
        <w:tc>
          <w:tcPr>
            <w:tcW w:w="952" w:type="dxa"/>
            <w:noWrap/>
            <w:hideMark/>
          </w:tcPr>
          <w:p w14:paraId="22BA5DC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7357</w:t>
            </w:r>
          </w:p>
        </w:tc>
      </w:tr>
      <w:tr w:rsidR="009B32BD" w:rsidRPr="008B296A" w14:paraId="30DAA7B8" w14:textId="77777777" w:rsidTr="006D5701">
        <w:trPr>
          <w:trHeight w:val="2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6B2D49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59342C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-alpha-trypsin inhibitor heavy chain H1</w:t>
            </w:r>
          </w:p>
        </w:tc>
        <w:tc>
          <w:tcPr>
            <w:tcW w:w="1559" w:type="dxa"/>
            <w:noWrap/>
            <w:hideMark/>
          </w:tcPr>
          <w:p w14:paraId="4D75D1E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IH1</w:t>
            </w:r>
          </w:p>
        </w:tc>
        <w:tc>
          <w:tcPr>
            <w:tcW w:w="952" w:type="dxa"/>
            <w:noWrap/>
            <w:hideMark/>
          </w:tcPr>
          <w:p w14:paraId="3C01EC7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827</w:t>
            </w:r>
          </w:p>
        </w:tc>
      </w:tr>
      <w:tr w:rsidR="009B32BD" w:rsidRPr="008B296A" w14:paraId="419DC74A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F6100A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763EDF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ansthyretin</w:t>
            </w:r>
          </w:p>
        </w:tc>
        <w:tc>
          <w:tcPr>
            <w:tcW w:w="1559" w:type="dxa"/>
            <w:noWrap/>
            <w:hideMark/>
          </w:tcPr>
          <w:p w14:paraId="2FAC5B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TR</w:t>
            </w:r>
          </w:p>
        </w:tc>
        <w:tc>
          <w:tcPr>
            <w:tcW w:w="952" w:type="dxa"/>
            <w:noWrap/>
            <w:hideMark/>
          </w:tcPr>
          <w:p w14:paraId="024C3BC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66</w:t>
            </w:r>
          </w:p>
        </w:tc>
      </w:tr>
      <w:tr w:rsidR="009B32BD" w:rsidRPr="008B296A" w14:paraId="4949C56C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CF329B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7952FE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agulation factor XIII A chain</w:t>
            </w:r>
          </w:p>
        </w:tc>
        <w:tc>
          <w:tcPr>
            <w:tcW w:w="1559" w:type="dxa"/>
            <w:noWrap/>
            <w:hideMark/>
          </w:tcPr>
          <w:p w14:paraId="315C38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13A1</w:t>
            </w:r>
          </w:p>
        </w:tc>
        <w:tc>
          <w:tcPr>
            <w:tcW w:w="952" w:type="dxa"/>
            <w:noWrap/>
            <w:hideMark/>
          </w:tcPr>
          <w:p w14:paraId="39F6B9F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488</w:t>
            </w:r>
          </w:p>
        </w:tc>
      </w:tr>
      <w:tr w:rsidR="009B32BD" w:rsidRPr="008B296A" w14:paraId="226337D8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E27A80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265448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lipoprotein A-I</w:t>
            </w:r>
          </w:p>
        </w:tc>
        <w:tc>
          <w:tcPr>
            <w:tcW w:w="1559" w:type="dxa"/>
            <w:noWrap/>
            <w:hideMark/>
          </w:tcPr>
          <w:p w14:paraId="42027C7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A1</w:t>
            </w:r>
          </w:p>
        </w:tc>
        <w:tc>
          <w:tcPr>
            <w:tcW w:w="952" w:type="dxa"/>
            <w:noWrap/>
            <w:hideMark/>
          </w:tcPr>
          <w:p w14:paraId="746D5BA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647</w:t>
            </w:r>
          </w:p>
        </w:tc>
      </w:tr>
      <w:tr w:rsidR="009B32BD" w:rsidRPr="008B296A" w14:paraId="37571F9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362294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7D600B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gnesium transporter MRS2 homolog, mitochondrial</w:t>
            </w:r>
          </w:p>
        </w:tc>
        <w:tc>
          <w:tcPr>
            <w:tcW w:w="1559" w:type="dxa"/>
            <w:noWrap/>
            <w:hideMark/>
          </w:tcPr>
          <w:p w14:paraId="67E5BB8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PT</w:t>
            </w:r>
          </w:p>
        </w:tc>
        <w:tc>
          <w:tcPr>
            <w:tcW w:w="952" w:type="dxa"/>
            <w:noWrap/>
            <w:hideMark/>
          </w:tcPr>
          <w:p w14:paraId="7358F90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HD23</w:t>
            </w:r>
          </w:p>
        </w:tc>
      </w:tr>
      <w:tr w:rsidR="009B32BD" w:rsidRPr="008B296A" w14:paraId="3D76B170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464DDB9" w14:textId="0333AFAC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YXRvdjwvQXV0aG9yPjxZZWFy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YXRvdjwvQXV0aG9yPjxZZWFy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Catov et al. (2014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4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C9AB6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onesterified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free) fatty acids (NEFAs) *</w:t>
            </w:r>
          </w:p>
        </w:tc>
        <w:tc>
          <w:tcPr>
            <w:tcW w:w="1559" w:type="dxa"/>
            <w:noWrap/>
            <w:hideMark/>
          </w:tcPr>
          <w:p w14:paraId="664CEB5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2FED4B8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2A03F812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D81EF28" w14:textId="4FD6DA8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Curry&lt;/Author&gt;&lt;Year&gt;2009&lt;/Year&gt;&lt;RecNum&gt;237&lt;/RecNum&gt;&lt;DisplayText&gt;Curry&lt;style face="italic"&gt; et al.&lt;/style&gt; (2009)&lt;/DisplayText&gt;&lt;record&gt;&lt;rec-number&gt;237&lt;/rec-number&gt;&lt;foreign-keys&gt;&lt;key app="EN" db-id="v2rszxxp3xx0fyexzth59awkavpre5tw2wez" timestamp="1533222800"&gt;237&lt;/key&gt;&lt;key app="ENWeb" db-id=""&gt;0&lt;/key&gt;&lt;/foreign-keys&gt;&lt;ref-type name="Journal Article"&gt;17&lt;/ref-type&gt;&lt;contributors&gt;&lt;authors&gt;&lt;author&gt;Curry, A. E.&lt;/author&gt;&lt;author&gt;Thorsen, P.&lt;/author&gt;&lt;author&gt;Drews, C.&lt;/author&gt;&lt;author&gt;Schendel, D.&lt;/author&gt;&lt;author&gt;Skogstrand, K.&lt;/author&gt;&lt;author&gt;Flanders, W. D.&lt;/author&gt;&lt;author&gt;Hougaard, D.&lt;/author&gt;&lt;author&gt;Olsen, J.&lt;/author&gt;&lt;author&gt;Vogel, I.&lt;/author&gt;&lt;/authors&gt;&lt;/contributors&gt;&lt;auth-address&gt;Department of Epidemiology, Rollins School of Public Health, Emory University, Atlanta, GA, USA.&lt;/auth-address&gt;&lt;titles&gt;&lt;title&gt;First-trimester maternal plasma cytokine levels, pre-pregnancy body mass index, and spontaneous preterm delivery&lt;/title&gt;&lt;secondary-title&gt;Acta Obstet Gynecol Scand&lt;/secondary-title&gt;&lt;/titles&gt;&lt;periodical&gt;&lt;full-title&gt;Acta Obstet Gynecol Scand&lt;/full-title&gt;&lt;/periodical&gt;&lt;pages&gt;332-42&lt;/pages&gt;&lt;volume&gt;88&lt;/volume&gt;&lt;number&gt;3&lt;/number&gt;&lt;keywords&gt;&lt;keyword&gt;*Body Mass Index&lt;/keyword&gt;&lt;keyword&gt;Case-Control Studies&lt;/keyword&gt;&lt;keyword&gt;Cytokines/*blood&lt;/keyword&gt;&lt;keyword&gt;Female&lt;/keyword&gt;&lt;keyword&gt;Granulocyte Colony-Stimulating Factor/blood&lt;/keyword&gt;&lt;keyword&gt;Humans&lt;/keyword&gt;&lt;keyword&gt;Interleukin-2/blood&lt;/keyword&gt;&lt;keyword&gt;Interleukin-6/blood&lt;/keyword&gt;&lt;keyword&gt;Logistic Models&lt;/keyword&gt;&lt;keyword&gt;Pregnancy&lt;/keyword&gt;&lt;keyword&gt;Pregnancy Trimester, First/*blood&lt;/keyword&gt;&lt;keyword&gt;Premature Birth/*immunology&lt;/keyword&gt;&lt;keyword&gt;Tumor Necrosis Factor-alpha/blood&lt;/keyword&gt;&lt;/keywords&gt;&lt;dates&gt;&lt;year&gt;2009&lt;/year&gt;&lt;/dates&gt;&lt;isbn&gt;1600-0412 (Electronic)&amp;#xD;0001-6349 (Linking)&lt;/isbn&gt;&lt;accession-num&gt;19241227&lt;/accession-num&gt;&lt;urls&gt;&lt;related-urls&gt;&lt;url&gt;https://www.ncbi.nlm.nih.gov/pubmed/19241227&lt;/url&gt;&lt;/related-urls&gt;&lt;/urls&gt;&lt;electronic-resource-num&gt;10.1080/00016340802702219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Curry et al. (200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5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CC0805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2 (IL-2)</w:t>
            </w:r>
          </w:p>
        </w:tc>
        <w:tc>
          <w:tcPr>
            <w:tcW w:w="1559" w:type="dxa"/>
            <w:noWrap/>
            <w:hideMark/>
          </w:tcPr>
          <w:p w14:paraId="1009376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2</w:t>
            </w:r>
          </w:p>
        </w:tc>
        <w:tc>
          <w:tcPr>
            <w:tcW w:w="952" w:type="dxa"/>
            <w:noWrap/>
            <w:hideMark/>
          </w:tcPr>
          <w:p w14:paraId="4C9FD03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0568</w:t>
            </w:r>
          </w:p>
        </w:tc>
      </w:tr>
      <w:tr w:rsidR="009B32BD" w:rsidRPr="008B296A" w14:paraId="388A735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5508A7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DDC5BA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79B51BD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33FAD35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63BD595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278B0E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B28040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2930816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44E0161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16C933B5" w14:textId="77777777" w:rsidTr="006D5701">
        <w:trPr>
          <w:trHeight w:val="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219FDC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A2AAA7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feron (IFN) gamma</w:t>
            </w:r>
          </w:p>
        </w:tc>
        <w:tc>
          <w:tcPr>
            <w:tcW w:w="1559" w:type="dxa"/>
            <w:noWrap/>
            <w:hideMark/>
          </w:tcPr>
          <w:p w14:paraId="01D98C6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FNG</w:t>
            </w:r>
          </w:p>
        </w:tc>
        <w:tc>
          <w:tcPr>
            <w:tcW w:w="952" w:type="dxa"/>
            <w:noWrap/>
            <w:hideMark/>
          </w:tcPr>
          <w:p w14:paraId="11EB9BE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63309 </w:t>
            </w:r>
          </w:p>
        </w:tc>
      </w:tr>
      <w:tr w:rsidR="009B32BD" w:rsidRPr="008B296A" w14:paraId="68C0B6D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FD16D1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053BA8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072730A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058209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2110B34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433AE0D" w14:textId="08D4919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dXJyeTwvQXV0aG9yPjxZZWFy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DdXJyeTwvQXV0aG9yPjxZZWFy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Curry et al. (2007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6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DA8EE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2 (IL-2)</w:t>
            </w:r>
          </w:p>
        </w:tc>
        <w:tc>
          <w:tcPr>
            <w:tcW w:w="1559" w:type="dxa"/>
            <w:noWrap/>
            <w:hideMark/>
          </w:tcPr>
          <w:p w14:paraId="24E301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2</w:t>
            </w:r>
          </w:p>
        </w:tc>
        <w:tc>
          <w:tcPr>
            <w:tcW w:w="952" w:type="dxa"/>
            <w:noWrap/>
            <w:hideMark/>
          </w:tcPr>
          <w:p w14:paraId="33CB809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0568</w:t>
            </w:r>
          </w:p>
        </w:tc>
      </w:tr>
      <w:tr w:rsidR="009B32BD" w:rsidRPr="008B296A" w14:paraId="047BB21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8BAEB9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5EC9AD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70FC9FD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268CD95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44E742C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86C902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7E3C41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17E5C97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656DEB4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6A0FA00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6FAAE0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9F330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feron (IFN) gamma</w:t>
            </w:r>
          </w:p>
        </w:tc>
        <w:tc>
          <w:tcPr>
            <w:tcW w:w="1559" w:type="dxa"/>
            <w:noWrap/>
            <w:hideMark/>
          </w:tcPr>
          <w:p w14:paraId="5199EA7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FNG</w:t>
            </w:r>
          </w:p>
        </w:tc>
        <w:tc>
          <w:tcPr>
            <w:tcW w:w="952" w:type="dxa"/>
            <w:noWrap/>
            <w:hideMark/>
          </w:tcPr>
          <w:p w14:paraId="18C5746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63309 </w:t>
            </w:r>
          </w:p>
        </w:tc>
      </w:tr>
      <w:tr w:rsidR="009B32BD" w:rsidRPr="008B296A" w14:paraId="13D82F91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47C36F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C55819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5758577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731F53A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328AFF5D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7A58CB0" w14:textId="05299EB1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lastRenderedPageBreak/>
              <w:fldChar w:fldCharType="begin">
                <w:fldData xml:space="preserve">PEVuZE5vdGU+PENpdGUgQXV0aG9yWWVhcj0iMSI+PEF1dGhvcj5EYW5lPC9BdXRob3I+PFllYXI+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EYW5lPC9BdXRob3I+PFllYXI+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Dane et al. (2013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7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51332E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5C9572A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6C5C789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4067452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97369C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BADCCB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55933EA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0CD7731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0F4DC4E5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4D58093" w14:textId="5A407F63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EdW5uPC9BdXRob3I+PFllYXI+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EdW5uPC9BdXRob3I+PFllYXI+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Dunn et al. (201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8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1DB26E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mplement component C3</w:t>
            </w:r>
          </w:p>
        </w:tc>
        <w:tc>
          <w:tcPr>
            <w:tcW w:w="1559" w:type="dxa"/>
            <w:noWrap/>
            <w:hideMark/>
          </w:tcPr>
          <w:p w14:paraId="613AA2D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3</w:t>
            </w:r>
          </w:p>
        </w:tc>
        <w:tc>
          <w:tcPr>
            <w:tcW w:w="952" w:type="dxa"/>
            <w:noWrap/>
            <w:hideMark/>
          </w:tcPr>
          <w:p w14:paraId="21853BA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24</w:t>
            </w:r>
          </w:p>
        </w:tc>
      </w:tr>
      <w:tr w:rsidR="009B32BD" w:rsidRPr="008B296A" w14:paraId="649B8770" w14:textId="77777777" w:rsidTr="006D5701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5872F2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E28BA3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mplement factor B</w:t>
            </w:r>
          </w:p>
        </w:tc>
        <w:tc>
          <w:tcPr>
            <w:tcW w:w="1559" w:type="dxa"/>
            <w:noWrap/>
            <w:hideMark/>
          </w:tcPr>
          <w:p w14:paraId="1B7CC2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FB</w:t>
            </w:r>
          </w:p>
        </w:tc>
        <w:tc>
          <w:tcPr>
            <w:tcW w:w="952" w:type="dxa"/>
            <w:noWrap/>
            <w:hideMark/>
          </w:tcPr>
          <w:p w14:paraId="1C2C253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751</w:t>
            </w:r>
          </w:p>
        </w:tc>
      </w:tr>
      <w:tr w:rsidR="009B32BD" w:rsidRPr="008B296A" w14:paraId="535917CB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F0544B2" w14:textId="77777777" w:rsidR="00B6270C" w:rsidRDefault="009B32BD" w:rsidP="008B296A">
            <w:pPr>
              <w:spacing w:after="0" w:line="240" w:lineRule="auto"/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Ellis&lt;/Author&gt;&lt;Year&gt;2002&lt;/Year&gt;&lt;RecNum&gt;186&lt;/RecNum&gt;&lt;DisplayText&gt;Ellis&lt;style face="italic"&gt; et al.&lt;/style&gt; (2002)&lt;/DisplayText&gt;&lt;record&gt;&lt;rec-number&gt;186&lt;/rec-number&gt;&lt;foreign-keys&gt;&lt;key app="EN" db-id="v2rszxxp3xx0fyexzth59awkavpre5tw2wez" timestamp="1533222567"&gt;186&lt;/key&gt;&lt;key app="ENWeb" db-id=""&gt;0&lt;/key&gt;&lt;/foreign-keys&gt;&lt;ref-type name="Journal Article"&gt;17&lt;/ref-type&gt;&lt;contributors&gt;&lt;authors&gt;&lt;author&gt;Ellis, MJ&lt;/author&gt;&lt;author&gt;Livesey, JH&lt;/author&gt;&lt;author&gt;Inder, WJ&lt;/author&gt;&lt;author&gt;Prickett, TCR&lt;/author&gt;&lt;author&gt;Reid, R&lt;/author&gt;&lt;/authors&gt;&lt;/contributors&gt;&lt;titles&gt;&lt;title&gt;Plasma corticotropin-releasing hormone and unconjugated estriol in human pregnancy: Gestational patterns and ability to predict preterm delivery&lt;/title&gt;&lt;secondary-title&gt;American journal of obstetrics and gynecology&lt;/secondary-title&gt;&lt;/titles&gt;&lt;periodical&gt;&lt;full-title&gt;American Journal of Obstetrics and Gynecology&lt;/full-title&gt;&lt;/periodical&gt;&lt;pages&gt;94–99&lt;/pages&gt;&lt;volume&gt;186&lt;/volume&gt;&lt;number&gt;1&lt;/number&gt;&lt;dates&gt;&lt;year&gt;2002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Ellis et al. (200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3DA7CE32" w14:textId="40148A2A" w:rsidR="009B32BD" w:rsidRPr="00B07C4C" w:rsidRDefault="00B6270C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49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99E2D5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743DCF3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0242AFA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07EFA520" w14:textId="77777777" w:rsidTr="006D5701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BF2B233" w14:textId="24A13E31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Fc3BsaW48L0F1dGhvcj48WWVh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Fc3BsaW48L0F1dGhvcj48WWVh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Esplin et al. (201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0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8AB04C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ther peptides *</w:t>
            </w:r>
          </w:p>
        </w:tc>
        <w:tc>
          <w:tcPr>
            <w:tcW w:w="1559" w:type="dxa"/>
            <w:noWrap/>
            <w:hideMark/>
          </w:tcPr>
          <w:p w14:paraId="63E30D4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18802A9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420E1593" w14:textId="77777777" w:rsidTr="006D5701">
        <w:trPr>
          <w:trHeight w:val="1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F9E792C" w14:textId="77777777" w:rsidR="009B32BD" w:rsidRPr="00B07C4C" w:rsidRDefault="009B32BD" w:rsidP="008B296A">
            <w:pPr>
              <w:spacing w:after="0" w:line="240" w:lineRule="auto"/>
              <w:rPr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D9B37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acental growth factor (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GF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56ABD00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GF</w:t>
            </w:r>
          </w:p>
        </w:tc>
        <w:tc>
          <w:tcPr>
            <w:tcW w:w="952" w:type="dxa"/>
            <w:noWrap/>
            <w:hideMark/>
          </w:tcPr>
          <w:p w14:paraId="1859A4A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9763</w:t>
            </w:r>
          </w:p>
        </w:tc>
      </w:tr>
      <w:tr w:rsidR="009B32BD" w:rsidRPr="008B296A" w14:paraId="028C26E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15E74C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FB1ED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37F0213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1237D25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03A7F3D0" w14:textId="77777777" w:rsidTr="006D5701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5BD053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F7F04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erritin</w:t>
            </w:r>
          </w:p>
        </w:tc>
        <w:tc>
          <w:tcPr>
            <w:tcW w:w="1559" w:type="dxa"/>
            <w:noWrap/>
            <w:hideMark/>
          </w:tcPr>
          <w:p w14:paraId="56DC7F5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TL</w:t>
            </w:r>
          </w:p>
        </w:tc>
        <w:tc>
          <w:tcPr>
            <w:tcW w:w="952" w:type="dxa"/>
            <w:noWrap/>
            <w:hideMark/>
          </w:tcPr>
          <w:p w14:paraId="640DE21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92</w:t>
            </w:r>
          </w:p>
        </w:tc>
      </w:tr>
      <w:tr w:rsidR="009B32BD" w:rsidRPr="008B296A" w14:paraId="59583E77" w14:textId="77777777" w:rsidTr="006D5701">
        <w:trPr>
          <w:trHeight w:val="2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D41296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7DE797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1CE769C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74D2E2E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1714C8F4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961470E" w14:textId="431BD2D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GZXJndXNvbjwvQXV0aG9yPjxZ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GZXJndXNvbjwvQXV0aG9yPjxZ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Ferguson et al. (2014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1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13EFA62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6BC6C7C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43EA859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4F6DA09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36E083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F3DFC1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07FC336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714DC43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6D00A457" w14:textId="77777777" w:rsidTr="006D5701">
        <w:trPr>
          <w:trHeight w:val="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BB596D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068B0D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0B54EFD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5480D1E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504A2D45" w14:textId="77777777" w:rsidTr="006D5701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CAD844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7B7AC1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1C52FA6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365E074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5BAEB83B" w14:textId="77777777" w:rsidTr="006D5701">
        <w:trPr>
          <w:trHeight w:val="1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8B7A14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7B3329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40A929E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34B9EC6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60779F49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8DE8B98" w14:textId="4013ADD6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Forest&lt;/Author&gt;&lt;Year&gt;1996&lt;/Year&gt;&lt;RecNum&gt;223&lt;/RecNum&gt;&lt;DisplayText&gt;Forest&lt;style face="italic"&gt; et al.&lt;/style&gt; (1996)&lt;/DisplayText&gt;&lt;record&gt;&lt;rec-number&gt;223&lt;/rec-number&gt;&lt;foreign-keys&gt;&lt;key app="EN" db-id="v2rszxxp3xx0fyexzth59awkavpre5tw2wez" timestamp="1533222742"&gt;223&lt;/key&gt;&lt;key app="ENWeb" db-id=""&gt;0&lt;/key&gt;&lt;/foreign-keys&gt;&lt;ref-type name="Journal Article"&gt;17&lt;/ref-type&gt;&lt;contributors&gt;&lt;authors&gt;&lt;author&gt;Forest, JC&lt;/author&gt;&lt;author&gt;Masse, J&lt;/author&gt;&lt;author&gt;Moutquin, JM&lt;/author&gt;&lt;/authors&gt;&lt;/contributors&gt;&lt;titles&gt;&lt;title&gt;Maternal hematocrit and albumin as predictors of intrauterine growth retardation and preterm delivery&lt;/title&gt;&lt;secondary-title&gt;Clinical Biochemistry&lt;/secondary-title&gt;&lt;/titles&gt;&lt;periodical&gt;&lt;full-title&gt;Clinical Biochemistry&lt;/full-title&gt;&lt;/periodical&gt;&lt;pages&gt;563–566&lt;/pages&gt;&lt;volume&gt;29&lt;/volume&gt;&lt;number&gt;6&lt;/number&gt;&lt;dates&gt;&lt;year&gt;1996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Forest et al. (199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2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C9E301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bumin</w:t>
            </w:r>
          </w:p>
        </w:tc>
        <w:tc>
          <w:tcPr>
            <w:tcW w:w="1559" w:type="dxa"/>
            <w:noWrap/>
            <w:hideMark/>
          </w:tcPr>
          <w:p w14:paraId="0BA7D57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B</w:t>
            </w:r>
          </w:p>
        </w:tc>
        <w:tc>
          <w:tcPr>
            <w:tcW w:w="952" w:type="dxa"/>
            <w:noWrap/>
            <w:hideMark/>
          </w:tcPr>
          <w:p w14:paraId="40B450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68</w:t>
            </w:r>
          </w:p>
        </w:tc>
      </w:tr>
      <w:tr w:rsidR="009B32BD" w:rsidRPr="008B296A" w14:paraId="7C68AE9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8268CE8" w14:textId="264E986B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YWxsaW5nc3Ryb208L0F1dGhv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YWxsaW5nc3Ryb208L0F1dGhv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allingstrom et al. (202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B6270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3</w:t>
            </w:r>
            <w:r w:rsidR="00B6270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9F894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diponectin</w:t>
            </w:r>
          </w:p>
        </w:tc>
        <w:tc>
          <w:tcPr>
            <w:tcW w:w="1559" w:type="dxa"/>
            <w:noWrap/>
            <w:hideMark/>
          </w:tcPr>
          <w:p w14:paraId="4073FAC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DIPOQ</w:t>
            </w:r>
          </w:p>
        </w:tc>
        <w:tc>
          <w:tcPr>
            <w:tcW w:w="952" w:type="dxa"/>
            <w:noWrap/>
            <w:hideMark/>
          </w:tcPr>
          <w:p w14:paraId="3C67FD2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5848</w:t>
            </w:r>
          </w:p>
        </w:tc>
      </w:tr>
      <w:tr w:rsidR="009B32BD" w:rsidRPr="008B296A" w14:paraId="29AD2FD2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6FED1B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8C1154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rain-derived neurotrophic factor</w:t>
            </w:r>
          </w:p>
        </w:tc>
        <w:tc>
          <w:tcPr>
            <w:tcW w:w="1559" w:type="dxa"/>
            <w:noWrap/>
            <w:hideMark/>
          </w:tcPr>
          <w:p w14:paraId="725B1C6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DNF</w:t>
            </w:r>
          </w:p>
        </w:tc>
        <w:tc>
          <w:tcPr>
            <w:tcW w:w="952" w:type="dxa"/>
            <w:noWrap/>
            <w:hideMark/>
          </w:tcPr>
          <w:p w14:paraId="2C5DE8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3560</w:t>
            </w:r>
          </w:p>
        </w:tc>
      </w:tr>
      <w:tr w:rsidR="009B32BD" w:rsidRPr="008B296A" w14:paraId="1CDA360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410636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3C257A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2 (monocyte chemotactic protein 1)</w:t>
            </w:r>
          </w:p>
        </w:tc>
        <w:tc>
          <w:tcPr>
            <w:tcW w:w="1559" w:type="dxa"/>
            <w:noWrap/>
            <w:hideMark/>
          </w:tcPr>
          <w:p w14:paraId="41A8CD6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2 or MCP1</w:t>
            </w:r>
          </w:p>
        </w:tc>
        <w:tc>
          <w:tcPr>
            <w:tcW w:w="952" w:type="dxa"/>
            <w:noWrap/>
            <w:hideMark/>
          </w:tcPr>
          <w:p w14:paraId="03DBA87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3500</w:t>
            </w:r>
          </w:p>
        </w:tc>
      </w:tr>
      <w:tr w:rsidR="009B32BD" w:rsidRPr="008B296A" w14:paraId="20ED05A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A581DE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1804C4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3 (macrophage inflammatory protein 1-a (MIP-1-a))</w:t>
            </w:r>
          </w:p>
        </w:tc>
        <w:tc>
          <w:tcPr>
            <w:tcW w:w="1559" w:type="dxa"/>
            <w:noWrap/>
            <w:hideMark/>
          </w:tcPr>
          <w:p w14:paraId="51FB61D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3</w:t>
            </w:r>
          </w:p>
        </w:tc>
        <w:tc>
          <w:tcPr>
            <w:tcW w:w="952" w:type="dxa"/>
            <w:noWrap/>
            <w:hideMark/>
          </w:tcPr>
          <w:p w14:paraId="33E630D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0147</w:t>
            </w:r>
          </w:p>
        </w:tc>
      </w:tr>
      <w:tr w:rsidR="009B32BD" w:rsidRPr="008B296A" w14:paraId="7A796F90" w14:textId="77777777" w:rsidTr="006D5701">
        <w:trPr>
          <w:trHeight w:val="1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FFF4F3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08F69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5</w:t>
            </w:r>
          </w:p>
        </w:tc>
        <w:tc>
          <w:tcPr>
            <w:tcW w:w="1559" w:type="dxa"/>
            <w:noWrap/>
            <w:hideMark/>
          </w:tcPr>
          <w:p w14:paraId="58D599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5</w:t>
            </w:r>
          </w:p>
        </w:tc>
        <w:tc>
          <w:tcPr>
            <w:tcW w:w="952" w:type="dxa"/>
            <w:noWrap/>
            <w:hideMark/>
          </w:tcPr>
          <w:p w14:paraId="1579BDF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3501</w:t>
            </w:r>
          </w:p>
        </w:tc>
      </w:tr>
      <w:tr w:rsidR="009B32BD" w:rsidRPr="008B296A" w14:paraId="3896D62B" w14:textId="77777777" w:rsidTr="006D5701">
        <w:trPr>
          <w:trHeight w:val="1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FB9E86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A16032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79839E1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49540D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6177E8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DA3145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44F92C9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3BBF12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2C3C084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3A68D43A" w14:textId="77777777" w:rsidTr="006D5701">
        <w:trPr>
          <w:trHeight w:val="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E5E44A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17DAB2B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1 (IGFBP-1)</w:t>
            </w:r>
          </w:p>
        </w:tc>
        <w:tc>
          <w:tcPr>
            <w:tcW w:w="1559" w:type="dxa"/>
            <w:noWrap/>
            <w:hideMark/>
          </w:tcPr>
          <w:p w14:paraId="6D1C4F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1</w:t>
            </w:r>
          </w:p>
        </w:tc>
        <w:tc>
          <w:tcPr>
            <w:tcW w:w="952" w:type="dxa"/>
            <w:noWrap/>
            <w:hideMark/>
          </w:tcPr>
          <w:p w14:paraId="7233705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833</w:t>
            </w:r>
          </w:p>
        </w:tc>
      </w:tr>
      <w:tr w:rsidR="009B32BD" w:rsidRPr="008B296A" w14:paraId="6E130BAC" w14:textId="77777777" w:rsidTr="006D5701">
        <w:trPr>
          <w:trHeight w:val="2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2A2983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2B5C248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3 (IGFBP-3)</w:t>
            </w:r>
          </w:p>
        </w:tc>
        <w:tc>
          <w:tcPr>
            <w:tcW w:w="1559" w:type="dxa"/>
            <w:noWrap/>
            <w:hideMark/>
          </w:tcPr>
          <w:p w14:paraId="61EB11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3</w:t>
            </w:r>
          </w:p>
        </w:tc>
        <w:tc>
          <w:tcPr>
            <w:tcW w:w="952" w:type="dxa"/>
            <w:noWrap/>
            <w:hideMark/>
          </w:tcPr>
          <w:p w14:paraId="1201E74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36</w:t>
            </w:r>
          </w:p>
        </w:tc>
      </w:tr>
      <w:tr w:rsidR="009B32BD" w:rsidRPr="008B296A" w14:paraId="63746990" w14:textId="77777777" w:rsidTr="006D5701">
        <w:trPr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BB3C71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AEA604D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feron (IFN) gamma</w:t>
            </w:r>
          </w:p>
        </w:tc>
        <w:tc>
          <w:tcPr>
            <w:tcW w:w="1559" w:type="dxa"/>
            <w:noWrap/>
            <w:hideMark/>
          </w:tcPr>
          <w:p w14:paraId="3C7D4FC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FNG</w:t>
            </w:r>
          </w:p>
        </w:tc>
        <w:tc>
          <w:tcPr>
            <w:tcW w:w="952" w:type="dxa"/>
            <w:noWrap/>
            <w:hideMark/>
          </w:tcPr>
          <w:p w14:paraId="2E6B3F9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63309 </w:t>
            </w:r>
          </w:p>
        </w:tc>
      </w:tr>
      <w:tr w:rsidR="009B32BD" w:rsidRPr="008B296A" w14:paraId="1507A131" w14:textId="77777777" w:rsidTr="006D5701">
        <w:trPr>
          <w:trHeight w:val="1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402990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2B446C0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090B24F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0B96034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71B963F4" w14:textId="77777777" w:rsidTr="006D5701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0BFA0B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284F34E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3176CF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36157F1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1C07D45F" w14:textId="77777777" w:rsidTr="006D5701">
        <w:trPr>
          <w:trHeight w:val="1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03C763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A90B988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7D2A793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6179E30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1BFAD20D" w14:textId="77777777" w:rsidTr="006D5701">
        <w:trPr>
          <w:trHeight w:val="1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36AFCE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A751331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8 (IL-8)</w:t>
            </w:r>
          </w:p>
        </w:tc>
        <w:tc>
          <w:tcPr>
            <w:tcW w:w="1559" w:type="dxa"/>
            <w:noWrap/>
            <w:hideMark/>
          </w:tcPr>
          <w:p w14:paraId="286E209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L8</w:t>
            </w:r>
          </w:p>
        </w:tc>
        <w:tc>
          <w:tcPr>
            <w:tcW w:w="952" w:type="dxa"/>
            <w:noWrap/>
            <w:hideMark/>
          </w:tcPr>
          <w:p w14:paraId="23E4CF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0145 </w:t>
            </w:r>
          </w:p>
        </w:tc>
      </w:tr>
      <w:tr w:rsidR="009B32BD" w:rsidRPr="008B296A" w14:paraId="51384FE1" w14:textId="77777777" w:rsidTr="006D5701">
        <w:trPr>
          <w:trHeight w:val="1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0590C4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hideMark/>
          </w:tcPr>
          <w:p w14:paraId="733995B3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2A</w:t>
            </w:r>
          </w:p>
        </w:tc>
        <w:tc>
          <w:tcPr>
            <w:tcW w:w="1559" w:type="dxa"/>
            <w:hideMark/>
          </w:tcPr>
          <w:p w14:paraId="0330E8E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2A</w:t>
            </w:r>
          </w:p>
        </w:tc>
        <w:tc>
          <w:tcPr>
            <w:tcW w:w="952" w:type="dxa"/>
            <w:noWrap/>
            <w:hideMark/>
          </w:tcPr>
          <w:p w14:paraId="06644F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9459</w:t>
            </w:r>
          </w:p>
        </w:tc>
      </w:tr>
      <w:tr w:rsidR="009B32BD" w:rsidRPr="008B296A" w14:paraId="613B80B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85D4C2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E3EAA5D" w14:textId="77777777" w:rsidR="009B32BD" w:rsidRPr="008B296A" w:rsidRDefault="009B32BD" w:rsidP="00F955C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7</w:t>
            </w:r>
          </w:p>
        </w:tc>
        <w:tc>
          <w:tcPr>
            <w:tcW w:w="1559" w:type="dxa"/>
            <w:noWrap/>
            <w:hideMark/>
          </w:tcPr>
          <w:p w14:paraId="351A8EE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7</w:t>
            </w:r>
          </w:p>
        </w:tc>
        <w:tc>
          <w:tcPr>
            <w:tcW w:w="952" w:type="dxa"/>
            <w:noWrap/>
            <w:hideMark/>
          </w:tcPr>
          <w:p w14:paraId="56E9C51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5QEX9</w:t>
            </w:r>
          </w:p>
        </w:tc>
      </w:tr>
      <w:tr w:rsidR="009B32BD" w:rsidRPr="008B296A" w14:paraId="3CE5BA39" w14:textId="77777777" w:rsidTr="006D5701">
        <w:trPr>
          <w:trHeight w:val="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2C4BEA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0D2B09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8</w:t>
            </w:r>
          </w:p>
        </w:tc>
        <w:tc>
          <w:tcPr>
            <w:tcW w:w="1559" w:type="dxa"/>
            <w:noWrap/>
            <w:hideMark/>
          </w:tcPr>
          <w:p w14:paraId="7DCC380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-18</w:t>
            </w:r>
          </w:p>
        </w:tc>
        <w:tc>
          <w:tcPr>
            <w:tcW w:w="952" w:type="dxa"/>
            <w:noWrap/>
            <w:hideMark/>
          </w:tcPr>
          <w:p w14:paraId="1E8DB1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NQ49</w:t>
            </w:r>
          </w:p>
        </w:tc>
      </w:tr>
      <w:tr w:rsidR="009B32BD" w:rsidRPr="008B296A" w14:paraId="197D60A8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425F30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EE9109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eptin</w:t>
            </w:r>
          </w:p>
        </w:tc>
        <w:tc>
          <w:tcPr>
            <w:tcW w:w="1559" w:type="dxa"/>
            <w:noWrap/>
            <w:hideMark/>
          </w:tcPr>
          <w:p w14:paraId="5E2F0B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EP</w:t>
            </w:r>
          </w:p>
        </w:tc>
        <w:tc>
          <w:tcPr>
            <w:tcW w:w="952" w:type="dxa"/>
            <w:noWrap/>
            <w:hideMark/>
          </w:tcPr>
          <w:p w14:paraId="4DE9B2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1159</w:t>
            </w:r>
          </w:p>
        </w:tc>
      </w:tr>
      <w:tr w:rsidR="009B32BD" w:rsidRPr="008B296A" w14:paraId="43412079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F1BC0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9C694A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crophage migration inhibitory factor (MIF)</w:t>
            </w:r>
          </w:p>
        </w:tc>
        <w:tc>
          <w:tcPr>
            <w:tcW w:w="1559" w:type="dxa"/>
            <w:noWrap/>
            <w:hideMark/>
          </w:tcPr>
          <w:p w14:paraId="6241DBA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IF</w:t>
            </w:r>
          </w:p>
        </w:tc>
        <w:tc>
          <w:tcPr>
            <w:tcW w:w="952" w:type="dxa"/>
            <w:noWrap/>
            <w:hideMark/>
          </w:tcPr>
          <w:p w14:paraId="139481B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4174 </w:t>
            </w:r>
          </w:p>
        </w:tc>
      </w:tr>
      <w:tr w:rsidR="009B32BD" w:rsidRPr="008B296A" w14:paraId="0B27F17B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487976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0C71A6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9</w:t>
            </w:r>
            <w:proofErr w:type="gramEnd"/>
          </w:p>
        </w:tc>
        <w:tc>
          <w:tcPr>
            <w:tcW w:w="1559" w:type="dxa"/>
            <w:noWrap/>
            <w:hideMark/>
          </w:tcPr>
          <w:p w14:paraId="014D14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9</w:t>
            </w:r>
          </w:p>
        </w:tc>
        <w:tc>
          <w:tcPr>
            <w:tcW w:w="952" w:type="dxa"/>
            <w:noWrap/>
            <w:hideMark/>
          </w:tcPr>
          <w:p w14:paraId="05182AA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4780</w:t>
            </w:r>
          </w:p>
        </w:tc>
      </w:tr>
      <w:tr w:rsidR="009B32BD" w:rsidRPr="008B296A" w14:paraId="3D2EF9E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667A0E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093C43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eurotrophin-3</w:t>
            </w:r>
          </w:p>
        </w:tc>
        <w:tc>
          <w:tcPr>
            <w:tcW w:w="1559" w:type="dxa"/>
            <w:noWrap/>
            <w:hideMark/>
          </w:tcPr>
          <w:p w14:paraId="5FDB544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TF3</w:t>
            </w:r>
          </w:p>
        </w:tc>
        <w:tc>
          <w:tcPr>
            <w:tcW w:w="952" w:type="dxa"/>
            <w:noWrap/>
            <w:hideMark/>
          </w:tcPr>
          <w:p w14:paraId="7C3CA26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0783</w:t>
            </w:r>
          </w:p>
        </w:tc>
      </w:tr>
      <w:tr w:rsidR="009B32BD" w:rsidRPr="008B296A" w14:paraId="42E383FE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E35B41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D4B81E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iggering receptor expressed on myeloid cells 1</w:t>
            </w:r>
          </w:p>
        </w:tc>
        <w:tc>
          <w:tcPr>
            <w:tcW w:w="1559" w:type="dxa"/>
            <w:noWrap/>
            <w:hideMark/>
          </w:tcPr>
          <w:p w14:paraId="54C3F5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EM1</w:t>
            </w:r>
          </w:p>
        </w:tc>
        <w:tc>
          <w:tcPr>
            <w:tcW w:w="952" w:type="dxa"/>
            <w:noWrap/>
            <w:hideMark/>
          </w:tcPr>
          <w:p w14:paraId="7CBB922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NP99</w:t>
            </w:r>
          </w:p>
        </w:tc>
      </w:tr>
      <w:tr w:rsidR="009B32BD" w:rsidRPr="008B296A" w14:paraId="68D90825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D4B713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243A2A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37C2A4D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4139FE2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459F430D" w14:textId="77777777" w:rsidTr="006D5701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91A60A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3FC135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receptor 1 (TNFR1)</w:t>
            </w:r>
          </w:p>
        </w:tc>
        <w:tc>
          <w:tcPr>
            <w:tcW w:w="1559" w:type="dxa"/>
            <w:noWrap/>
            <w:hideMark/>
          </w:tcPr>
          <w:p w14:paraId="687E841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R1</w:t>
            </w:r>
          </w:p>
        </w:tc>
        <w:tc>
          <w:tcPr>
            <w:tcW w:w="952" w:type="dxa"/>
            <w:noWrap/>
            <w:hideMark/>
          </w:tcPr>
          <w:p w14:paraId="589E228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438</w:t>
            </w:r>
          </w:p>
        </w:tc>
      </w:tr>
      <w:tr w:rsidR="009B32BD" w:rsidRPr="008B296A" w14:paraId="3550AFF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9DC116F" w14:textId="2F5C248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YWxsaW5nc3Ryb208L0F1dGhv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YWxsaW5nc3Ryb208L0F1dGhv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allingstrom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2B5B61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4</w:t>
            </w:r>
            <w:r w:rsidR="002B5B61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A957C4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33CDAF6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74CE9C5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7C2BE5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37B620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F6CBBC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iosephosphate isomerase</w:t>
            </w:r>
          </w:p>
        </w:tc>
        <w:tc>
          <w:tcPr>
            <w:tcW w:w="1559" w:type="dxa"/>
            <w:noWrap/>
            <w:hideMark/>
          </w:tcPr>
          <w:p w14:paraId="696D7AB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PI1</w:t>
            </w:r>
          </w:p>
        </w:tc>
        <w:tc>
          <w:tcPr>
            <w:tcW w:w="952" w:type="dxa"/>
            <w:noWrap/>
            <w:hideMark/>
          </w:tcPr>
          <w:p w14:paraId="2809B71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0174</w:t>
            </w:r>
          </w:p>
        </w:tc>
      </w:tr>
      <w:tr w:rsidR="009B32BD" w:rsidRPr="008B296A" w14:paraId="757007BB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50BB05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C78088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lcium-activated chloride channel regulator</w:t>
            </w:r>
          </w:p>
        </w:tc>
        <w:tc>
          <w:tcPr>
            <w:tcW w:w="1559" w:type="dxa"/>
            <w:noWrap/>
            <w:hideMark/>
          </w:tcPr>
          <w:p w14:paraId="33EC6C4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LCA1</w:t>
            </w:r>
          </w:p>
        </w:tc>
        <w:tc>
          <w:tcPr>
            <w:tcW w:w="952" w:type="dxa"/>
            <w:noWrap/>
            <w:hideMark/>
          </w:tcPr>
          <w:p w14:paraId="10039B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8K7I4</w:t>
            </w:r>
          </w:p>
        </w:tc>
      </w:tr>
      <w:tr w:rsidR="009B32BD" w:rsidRPr="008B296A" w14:paraId="15AF6ACE" w14:textId="77777777" w:rsidTr="006D5701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5E5998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43FAE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late dehydrogenase, cytoplasmic</w:t>
            </w:r>
          </w:p>
        </w:tc>
        <w:tc>
          <w:tcPr>
            <w:tcW w:w="1559" w:type="dxa"/>
            <w:noWrap/>
            <w:hideMark/>
          </w:tcPr>
          <w:p w14:paraId="0A288BF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DH1</w:t>
            </w:r>
          </w:p>
        </w:tc>
        <w:tc>
          <w:tcPr>
            <w:tcW w:w="952" w:type="dxa"/>
            <w:noWrap/>
            <w:hideMark/>
          </w:tcPr>
          <w:p w14:paraId="508EE9E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0925</w:t>
            </w:r>
          </w:p>
        </w:tc>
      </w:tr>
      <w:tr w:rsidR="009B32BD" w:rsidRPr="008B296A" w14:paraId="67AA55CF" w14:textId="77777777" w:rsidTr="006D5701">
        <w:trPr>
          <w:trHeight w:val="1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5A1234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1D3F8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ystatin-SN</w:t>
            </w:r>
          </w:p>
        </w:tc>
        <w:tc>
          <w:tcPr>
            <w:tcW w:w="1559" w:type="dxa"/>
            <w:noWrap/>
            <w:hideMark/>
          </w:tcPr>
          <w:p w14:paraId="0BFF49D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T1</w:t>
            </w:r>
          </w:p>
        </w:tc>
        <w:tc>
          <w:tcPr>
            <w:tcW w:w="952" w:type="dxa"/>
            <w:noWrap/>
            <w:hideMark/>
          </w:tcPr>
          <w:p w14:paraId="5BBFC9B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37</w:t>
            </w:r>
          </w:p>
        </w:tc>
      </w:tr>
      <w:tr w:rsidR="009B32BD" w:rsidRPr="008B296A" w14:paraId="00FC7ED3" w14:textId="77777777" w:rsidTr="006D5701">
        <w:trPr>
          <w:trHeight w:val="2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CAAC85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ED522F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emoglob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subunit delta</w:t>
            </w:r>
          </w:p>
        </w:tc>
        <w:tc>
          <w:tcPr>
            <w:tcW w:w="1559" w:type="dxa"/>
            <w:noWrap/>
            <w:hideMark/>
          </w:tcPr>
          <w:p w14:paraId="21AAA09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BD</w:t>
            </w:r>
          </w:p>
        </w:tc>
        <w:tc>
          <w:tcPr>
            <w:tcW w:w="952" w:type="dxa"/>
            <w:noWrap/>
            <w:hideMark/>
          </w:tcPr>
          <w:p w14:paraId="29DF924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042</w:t>
            </w:r>
          </w:p>
        </w:tc>
      </w:tr>
      <w:tr w:rsidR="009B32BD" w:rsidRPr="008B296A" w14:paraId="241B657E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19A18E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FB93A5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emoglob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subunit alpha</w:t>
            </w:r>
          </w:p>
        </w:tc>
        <w:tc>
          <w:tcPr>
            <w:tcW w:w="1559" w:type="dxa"/>
            <w:noWrap/>
            <w:hideMark/>
          </w:tcPr>
          <w:p w14:paraId="40010A3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BA1</w:t>
            </w:r>
          </w:p>
        </w:tc>
        <w:tc>
          <w:tcPr>
            <w:tcW w:w="952" w:type="dxa"/>
            <w:noWrap/>
            <w:hideMark/>
          </w:tcPr>
          <w:p w14:paraId="02F24A5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9905</w:t>
            </w:r>
          </w:p>
        </w:tc>
      </w:tr>
      <w:tr w:rsidR="009B32BD" w:rsidRPr="008B296A" w14:paraId="2262E5F4" w14:textId="77777777" w:rsidTr="006D5701">
        <w:trPr>
          <w:trHeight w:val="1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A1163D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8305A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emoglob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subunit beta</w:t>
            </w:r>
          </w:p>
        </w:tc>
        <w:tc>
          <w:tcPr>
            <w:tcW w:w="1559" w:type="dxa"/>
            <w:noWrap/>
            <w:hideMark/>
          </w:tcPr>
          <w:p w14:paraId="1219D03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BB</w:t>
            </w:r>
          </w:p>
        </w:tc>
        <w:tc>
          <w:tcPr>
            <w:tcW w:w="952" w:type="dxa"/>
            <w:noWrap/>
            <w:hideMark/>
          </w:tcPr>
          <w:p w14:paraId="0356576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8871</w:t>
            </w:r>
          </w:p>
        </w:tc>
      </w:tr>
      <w:tr w:rsidR="009B32BD" w:rsidRPr="008B296A" w14:paraId="1A8FB5A6" w14:textId="77777777" w:rsidTr="006D5701">
        <w:trPr>
          <w:trHeight w:val="1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71C809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B7D9DC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lycodelin</w:t>
            </w:r>
          </w:p>
        </w:tc>
        <w:tc>
          <w:tcPr>
            <w:tcW w:w="1559" w:type="dxa"/>
            <w:noWrap/>
            <w:hideMark/>
          </w:tcPr>
          <w:p w14:paraId="0D1AF0B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EP</w:t>
            </w:r>
          </w:p>
        </w:tc>
        <w:tc>
          <w:tcPr>
            <w:tcW w:w="952" w:type="dxa"/>
            <w:noWrap/>
            <w:hideMark/>
          </w:tcPr>
          <w:p w14:paraId="5D90E4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9466</w:t>
            </w:r>
          </w:p>
        </w:tc>
      </w:tr>
      <w:tr w:rsidR="009B32BD" w:rsidRPr="008B296A" w14:paraId="47B4891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638667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CBFAFD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thelicid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antimicrobial peptide</w:t>
            </w:r>
          </w:p>
        </w:tc>
        <w:tc>
          <w:tcPr>
            <w:tcW w:w="1559" w:type="dxa"/>
            <w:noWrap/>
            <w:hideMark/>
          </w:tcPr>
          <w:p w14:paraId="30C8641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MP</w:t>
            </w:r>
          </w:p>
        </w:tc>
        <w:tc>
          <w:tcPr>
            <w:tcW w:w="952" w:type="dxa"/>
            <w:noWrap/>
            <w:hideMark/>
          </w:tcPr>
          <w:p w14:paraId="12B5135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9913</w:t>
            </w:r>
          </w:p>
        </w:tc>
      </w:tr>
      <w:tr w:rsidR="009B32BD" w:rsidRPr="008B296A" w14:paraId="3978444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3FB0014" w14:textId="12C911E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Holzman&lt;/Author&gt;&lt;Year&gt;2001&lt;/Year&gt;&lt;RecNum&gt;220&lt;/RecNum&gt;&lt;DisplayText&gt;Holzman&lt;style face="italic"&gt; et al.&lt;/style&gt; (2001)&lt;/DisplayText&gt;&lt;record&gt;&lt;rec-number&gt;220&lt;/rec-number&gt;&lt;foreign-keys&gt;&lt;key app="EN" db-id="v2rszxxp3xx0fyexzth59awkavpre5tw2wez" timestamp="1533222732"&gt;220&lt;/key&gt;&lt;key app="ENWeb" db-id=""&gt;0&lt;/key&gt;&lt;/foreign-keys&gt;&lt;ref-type name="Journal Article"&gt;17&lt;/ref-type&gt;&lt;contributors&gt;&lt;authors&gt;&lt;author&gt;Holzman, C&lt;/author&gt;&lt;author&gt;Jetton, J&lt;/author&gt;&lt;author&gt;Siler-Khodr, T&lt;/author&gt;&lt;author&gt;Fisher, R&lt;/author&gt;&lt;author&gt;Rip, T &lt;/author&gt;&lt;/authors&gt;&lt;/contributors&gt;&lt;titles&gt;&lt;title&gt;Second trimester corticotropin-releasing hormone levels in relation to preterm delivery and ethnicity&lt;/title&gt;&lt;secondary-title&gt;Obstetrics and gynecology&lt;/secondary-title&gt;&lt;/titles&gt;&lt;periodical&gt;&lt;full-title&gt;OBSTETRICS AND GYNECOLOGY&lt;/full-title&gt;&lt;/periodical&gt;&lt;pages&gt;657-663&lt;/pages&gt;&lt;volume&gt;97&lt;/volume&gt;&lt;number&gt;5 Pt 1&lt;/number&gt;&lt;dates&gt;&lt;year&gt;2001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olzman et al. (200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2B5B61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5</w:t>
            </w:r>
            <w:r w:rsidR="002B5B61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F3EF43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2D2C43B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162F8E7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74A4764B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5E0B069" w14:textId="5C830043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Holzman&lt;/Author&gt;&lt;Year&gt;2013&lt;/Year&gt;&lt;RecNum&gt;260&lt;/RecNum&gt;&lt;DisplayText&gt;Holzman&lt;style face="italic"&gt; et al.&lt;/style&gt; (2013)&lt;/DisplayText&gt;&lt;record&gt;&lt;rec-number&gt;260&lt;/rec-number&gt;&lt;foreign-keys&gt;&lt;key app="EN" db-id="v2rszxxp3xx0fyexzth59awkavpre5tw2wez" timestamp="1533290561"&gt;260&lt;/key&gt;&lt;key app="ENWeb" db-id=""&gt;0&lt;/key&gt;&lt;/foreign-keys&gt;&lt;ref-type name="Journal Article"&gt;17&lt;/ref-type&gt;&lt;contributors&gt;&lt;authors&gt;&lt;author&gt;Holzman, C.&lt;/author&gt;&lt;author&gt;Senagore, P. K.&lt;/author&gt;&lt;author&gt;Wang, J.&lt;/author&gt;&lt;/authors&gt;&lt;/contributors&gt;&lt;auth-address&gt;Department of Epidemiology and Biostatistics, College of Human Medicine, Michigan State University, West Fee Hall, 909 Fee Road, Room B601, East Lansing, MI 48824, USA. holzman@msu.edu&lt;/auth-address&gt;&lt;titles&gt;&lt;title&gt;Mononuclear leukocyte infiltrate in extraplacental membranes and preterm delivery&lt;/title&gt;&lt;secondary-title&gt;Am J Epidemiol&lt;/secondary-title&gt;&lt;/titles&gt;&lt;periodical&gt;&lt;full-title&gt;Am J Epidemiol&lt;/full-title&gt;&lt;/periodical&gt;&lt;pages&gt;1053-64&lt;/pages&gt;&lt;volume&gt;177&lt;/volume&gt;&lt;number&gt;10&lt;/number&gt;&lt;keywords&gt;&lt;keyword&gt;Adult&lt;/keyword&gt;&lt;keyword&gt;Biomarkers/blood&lt;/keyword&gt;&lt;keyword&gt;Chorioamnionitis/immunology&lt;/keyword&gt;&lt;keyword&gt;Female&lt;/keyword&gt;&lt;keyword&gt;Humans&lt;/keyword&gt;&lt;keyword&gt;*Leukocytes, Mononuclear&lt;/keyword&gt;&lt;keyword&gt;Placenta/*immunology&lt;/keyword&gt;&lt;keyword&gt;Pregnancy&lt;/keyword&gt;&lt;keyword&gt;Premature Birth/blood/*immunology&lt;/keyword&gt;&lt;keyword&gt;Prospective Studies&lt;/keyword&gt;&lt;keyword&gt;Young Adult&lt;/keyword&gt;&lt;keyword&gt;biological markers&lt;/keyword&gt;&lt;keyword&gt;chorion&lt;/keyword&gt;&lt;keyword&gt;leukocytes, mononuclear&lt;/keyword&gt;&lt;keyword&gt;pathology&lt;/keyword&gt;&lt;keyword&gt;placenta&lt;/keyword&gt;&lt;keyword&gt;premature birth&lt;/keyword&gt;&lt;/keywords&gt;&lt;dates&gt;&lt;year&gt;2013&lt;/year&gt;&lt;pub-dates&gt;&lt;date&gt;May 15&lt;/date&gt;&lt;/pub-dates&gt;&lt;/dates&gt;&lt;isbn&gt;1476-6256 (Electronic)&amp;#xD;0002-9262 (Linking)&lt;/isbn&gt;&lt;accession-num&gt;23429723&lt;/accession-num&gt;&lt;urls&gt;&lt;related-urls&gt;&lt;url&gt;https://www.ncbi.nlm.nih.gov/pubmed/23429723&lt;/url&gt;&lt;/related-urls&gt;&lt;/urls&gt;&lt;custom2&gt;PMC3649632&lt;/custom2&gt;&lt;electronic-resource-num&gt;10.1093/aje/kws351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olzman et al. (2013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2B5B61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6</w:t>
            </w:r>
            <w:r w:rsidR="002B5B61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7DC8AB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52C1FE1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773CDA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322D5CBF" w14:textId="77777777" w:rsidTr="006D5701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45B15C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55E665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6189715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70CE375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934357F" w14:textId="77777777" w:rsidTr="006D5701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14BCCF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4025DA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09CF54D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71F6840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072A37A2" w14:textId="77777777" w:rsidTr="006D5701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2F5161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F5D38B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2 (IL-2)</w:t>
            </w:r>
          </w:p>
        </w:tc>
        <w:tc>
          <w:tcPr>
            <w:tcW w:w="1559" w:type="dxa"/>
            <w:noWrap/>
            <w:hideMark/>
          </w:tcPr>
          <w:p w14:paraId="06566F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2</w:t>
            </w:r>
          </w:p>
        </w:tc>
        <w:tc>
          <w:tcPr>
            <w:tcW w:w="952" w:type="dxa"/>
            <w:noWrap/>
            <w:hideMark/>
          </w:tcPr>
          <w:p w14:paraId="3D126E9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0568</w:t>
            </w:r>
          </w:p>
        </w:tc>
      </w:tr>
      <w:tr w:rsidR="009B32BD" w:rsidRPr="008B296A" w14:paraId="1507E66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A4F6F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8A3A65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4</w:t>
            </w:r>
          </w:p>
        </w:tc>
        <w:tc>
          <w:tcPr>
            <w:tcW w:w="1559" w:type="dxa"/>
            <w:noWrap/>
            <w:hideMark/>
          </w:tcPr>
          <w:p w14:paraId="4931496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4</w:t>
            </w:r>
          </w:p>
        </w:tc>
        <w:tc>
          <w:tcPr>
            <w:tcW w:w="952" w:type="dxa"/>
            <w:noWrap/>
            <w:hideMark/>
          </w:tcPr>
          <w:p w14:paraId="02DA8AB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12</w:t>
            </w:r>
          </w:p>
        </w:tc>
      </w:tr>
      <w:tr w:rsidR="009B32BD" w:rsidRPr="008B296A" w14:paraId="28E4932F" w14:textId="77777777" w:rsidTr="006D5701">
        <w:trPr>
          <w:trHeight w:val="1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B1E83B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CAFD7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50F88E0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6A6E69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4E85F799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3EF331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hideMark/>
          </w:tcPr>
          <w:p w14:paraId="6A88AC7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2A</w:t>
            </w:r>
          </w:p>
        </w:tc>
        <w:tc>
          <w:tcPr>
            <w:tcW w:w="1559" w:type="dxa"/>
            <w:hideMark/>
          </w:tcPr>
          <w:p w14:paraId="184DFFC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2A</w:t>
            </w:r>
          </w:p>
        </w:tc>
        <w:tc>
          <w:tcPr>
            <w:tcW w:w="952" w:type="dxa"/>
            <w:noWrap/>
            <w:hideMark/>
          </w:tcPr>
          <w:p w14:paraId="035AD40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9459</w:t>
            </w:r>
          </w:p>
        </w:tc>
      </w:tr>
      <w:tr w:rsidR="009B32BD" w:rsidRPr="008B296A" w14:paraId="7E65F492" w14:textId="77777777" w:rsidTr="006D5701">
        <w:trPr>
          <w:trHeight w:val="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478929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09D1E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feron (IFN) gamma</w:t>
            </w:r>
          </w:p>
        </w:tc>
        <w:tc>
          <w:tcPr>
            <w:tcW w:w="1559" w:type="dxa"/>
            <w:noWrap/>
            <w:hideMark/>
          </w:tcPr>
          <w:p w14:paraId="46BA080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FNG</w:t>
            </w:r>
          </w:p>
        </w:tc>
        <w:tc>
          <w:tcPr>
            <w:tcW w:w="952" w:type="dxa"/>
            <w:noWrap/>
            <w:hideMark/>
          </w:tcPr>
          <w:p w14:paraId="69D3D3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63309 </w:t>
            </w:r>
          </w:p>
        </w:tc>
      </w:tr>
      <w:tr w:rsidR="009B32BD" w:rsidRPr="008B296A" w14:paraId="2A174A82" w14:textId="77777777" w:rsidTr="006D5701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86476C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12DA64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Transforming growth factor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eta-1</w:t>
            </w:r>
            <w:proofErr w:type="gramEnd"/>
          </w:p>
        </w:tc>
        <w:tc>
          <w:tcPr>
            <w:tcW w:w="1559" w:type="dxa"/>
            <w:noWrap/>
            <w:hideMark/>
          </w:tcPr>
          <w:p w14:paraId="3F51DB6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GFB1</w:t>
            </w:r>
          </w:p>
        </w:tc>
        <w:tc>
          <w:tcPr>
            <w:tcW w:w="952" w:type="dxa"/>
            <w:noWrap/>
            <w:hideMark/>
          </w:tcPr>
          <w:p w14:paraId="425AA27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137</w:t>
            </w:r>
          </w:p>
        </w:tc>
      </w:tr>
      <w:tr w:rsidR="009B32BD" w:rsidRPr="008B296A" w14:paraId="347ED7CB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A921532" w14:textId="7B9B9652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dWRpYzwvQXV0aG9yPjxZZWFy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dWRpYzwvQXV0aG9yPjxZZWFy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udic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2B5B61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7</w:t>
            </w:r>
            <w:r w:rsidR="002B5B61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144134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ogesterone-Induced Blocking Factor</w:t>
            </w:r>
          </w:p>
        </w:tc>
        <w:tc>
          <w:tcPr>
            <w:tcW w:w="1559" w:type="dxa"/>
            <w:noWrap/>
            <w:hideMark/>
          </w:tcPr>
          <w:p w14:paraId="1BA55FA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IBF1</w:t>
            </w:r>
          </w:p>
        </w:tc>
        <w:tc>
          <w:tcPr>
            <w:tcW w:w="952" w:type="dxa"/>
            <w:noWrap/>
            <w:hideMark/>
          </w:tcPr>
          <w:p w14:paraId="3252FB4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8WXW3</w:t>
            </w:r>
          </w:p>
        </w:tc>
      </w:tr>
      <w:tr w:rsidR="009B32BD" w:rsidRPr="008B296A" w14:paraId="5D54853D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1294A09" w14:textId="2B9EAA1F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dW50ZXI8L0F1dGhvcj48WWVh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IdW50ZXI8L0F1dGhvcj48WWVh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Hunter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8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809F31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2 (CCL2)</w:t>
            </w:r>
          </w:p>
        </w:tc>
        <w:tc>
          <w:tcPr>
            <w:tcW w:w="1559" w:type="dxa"/>
            <w:noWrap/>
            <w:hideMark/>
          </w:tcPr>
          <w:p w14:paraId="20BF9F9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2</w:t>
            </w:r>
          </w:p>
        </w:tc>
        <w:tc>
          <w:tcPr>
            <w:tcW w:w="952" w:type="dxa"/>
            <w:noWrap/>
            <w:hideMark/>
          </w:tcPr>
          <w:p w14:paraId="72590CF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3500</w:t>
            </w:r>
          </w:p>
        </w:tc>
      </w:tr>
      <w:tr w:rsidR="009B32BD" w:rsidRPr="008B296A" w14:paraId="746FC63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E885B4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022EF7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3 (CCL3)</w:t>
            </w:r>
          </w:p>
        </w:tc>
        <w:tc>
          <w:tcPr>
            <w:tcW w:w="1559" w:type="dxa"/>
            <w:noWrap/>
            <w:hideMark/>
          </w:tcPr>
          <w:p w14:paraId="774969F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3</w:t>
            </w:r>
          </w:p>
        </w:tc>
        <w:tc>
          <w:tcPr>
            <w:tcW w:w="952" w:type="dxa"/>
            <w:noWrap/>
            <w:hideMark/>
          </w:tcPr>
          <w:p w14:paraId="567227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0147</w:t>
            </w:r>
          </w:p>
        </w:tc>
      </w:tr>
      <w:tr w:rsidR="009B32BD" w:rsidRPr="008B296A" w14:paraId="4842EFF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F13F4A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B9DD8B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4 (CCL4)</w:t>
            </w:r>
          </w:p>
        </w:tc>
        <w:tc>
          <w:tcPr>
            <w:tcW w:w="1559" w:type="dxa"/>
            <w:noWrap/>
            <w:hideMark/>
          </w:tcPr>
          <w:p w14:paraId="31902F9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4</w:t>
            </w:r>
          </w:p>
        </w:tc>
        <w:tc>
          <w:tcPr>
            <w:tcW w:w="952" w:type="dxa"/>
            <w:noWrap/>
            <w:hideMark/>
          </w:tcPr>
          <w:p w14:paraId="037F5DE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3236 </w:t>
            </w:r>
          </w:p>
        </w:tc>
      </w:tr>
      <w:tr w:rsidR="009B32BD" w:rsidRPr="008B296A" w14:paraId="660B6BDD" w14:textId="77777777" w:rsidTr="006D5701">
        <w:trPr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AFBB5C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579B39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18EA897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78A827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076AE0C5" w14:textId="77777777" w:rsidTr="006D5701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F35E44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184A18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4835E1C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562292E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009FF2FA" w14:textId="77777777" w:rsidTr="006D5701">
        <w:trPr>
          <w:trHeight w:val="1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A3D9D2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8C3258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8 (IL-8)</w:t>
            </w:r>
          </w:p>
        </w:tc>
        <w:tc>
          <w:tcPr>
            <w:tcW w:w="1559" w:type="dxa"/>
            <w:noWrap/>
            <w:hideMark/>
          </w:tcPr>
          <w:p w14:paraId="118495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L8</w:t>
            </w:r>
          </w:p>
        </w:tc>
        <w:tc>
          <w:tcPr>
            <w:tcW w:w="952" w:type="dxa"/>
            <w:noWrap/>
            <w:hideMark/>
          </w:tcPr>
          <w:p w14:paraId="26680BF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0145 </w:t>
            </w:r>
          </w:p>
        </w:tc>
      </w:tr>
      <w:tr w:rsidR="009B32BD" w:rsidRPr="008B296A" w14:paraId="033B0361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339180C" w14:textId="6ADC911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YWlqb21hYTwvQXV0aG9yPjxZ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YWlqb21hYTwvQXV0aG9yPjxZ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aijomaa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9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105C32D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3C16529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3F6AE75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4896770B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9FD47E1" w14:textId="2965C6A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alinka&lt;/Author&gt;&lt;Year&gt;2005&lt;/Year&gt;&lt;RecNum&gt;224&lt;/RecNum&gt;&lt;DisplayText&gt;Kalinka&lt;style face="italic"&gt; et al.&lt;/style&gt; (2005)&lt;/DisplayText&gt;&lt;record&gt;&lt;rec-number&gt;224&lt;/rec-number&gt;&lt;foreign-keys&gt;&lt;key app="EN" db-id="v2rszxxp3xx0fyexzth59awkavpre5tw2wez" timestamp="1533222747"&gt;224&lt;/key&gt;&lt;key app="ENWeb" db-id=""&gt;0&lt;/key&gt;&lt;/foreign-keys&gt;&lt;ref-type name="Journal Article"&gt;17&lt;/ref-type&gt;&lt;contributors&gt;&lt;authors&gt;&lt;author&gt;Kalinka, J.&lt;/author&gt;&lt;author&gt;Sobala, W.&lt;/author&gt;&lt;author&gt;Wasiela, M.&lt;/author&gt;&lt;author&gt;Brzezinska-Blaszczyk, E.&lt;/author&gt;&lt;/authors&gt;&lt;/contributors&gt;&lt;auth-address&gt;Department of Perinatology, I Division of Gynecology and Obstetrics, Medical University of Lodz, Poland. j.kalinka@csk.am.lodz.pl&lt;/auth-address&gt;&lt;titles&gt;&lt;title&gt;Decreased proinflammatory cytokines in cervicovaginal fluid, as measured in midgestation, are associated with preterm delivery&lt;/title&gt;&lt;secondary-title&gt;Am J Reprod Immunol&lt;/secondary-title&gt;&lt;/titles&gt;&lt;periodical&gt;&lt;full-title&gt;Am J Reprod Immunol&lt;/full-title&gt;&lt;/periodical&gt;&lt;pages&gt;70-6&lt;/pages&gt;&lt;volume&gt;54&lt;/volume&gt;&lt;number&gt;2&lt;/number&gt;&lt;keywords&gt;&lt;keyword&gt;Biomarkers/analysis&lt;/keyword&gt;&lt;keyword&gt;Cervix Uteri/*metabolism&lt;/keyword&gt;&lt;keyword&gt;Cytokines/*analysis&lt;/keyword&gt;&lt;keyword&gt;Female&lt;/keyword&gt;&lt;keyword&gt;Gestational Age&lt;/keyword&gt;&lt;keyword&gt;Humans&lt;/keyword&gt;&lt;keyword&gt;Predictive Value of Tests&lt;/keyword&gt;&lt;keyword&gt;Pregnancy&lt;/keyword&gt;&lt;keyword&gt;Pregnancy Trimester, Second/metabolism&lt;/keyword&gt;&lt;keyword&gt;Premature Birth/*metabolism&lt;/keyword&gt;&lt;keyword&gt;Vagina/*metabolism&lt;/keyword&gt;&lt;/keywords&gt;&lt;dates&gt;&lt;year&gt;2005&lt;/year&gt;&lt;pub-dates&gt;&lt;date&gt;Aug&lt;/date&gt;&lt;/pub-dates&gt;&lt;/dates&gt;&lt;isbn&gt;1046-7408 (Print)&amp;#xD;1046-7408 (Linking)&lt;/isbn&gt;&lt;accession-num&gt;16105098&lt;/accession-num&gt;&lt;urls&gt;&lt;related-urls&gt;&lt;url&gt;https://www.ncbi.nlm.nih.gov/pubmed/16105098&lt;/url&gt;&lt;/related-urls&gt;&lt;/urls&gt;&lt;electronic-resource-num&gt;10.1111/j.1600-0897.2005.00289.x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alinka et al. (200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0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4BB399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 alpha</w:t>
            </w:r>
          </w:p>
        </w:tc>
        <w:tc>
          <w:tcPr>
            <w:tcW w:w="1559" w:type="dxa"/>
            <w:noWrap/>
            <w:hideMark/>
          </w:tcPr>
          <w:p w14:paraId="2D9D1ED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A</w:t>
            </w:r>
          </w:p>
        </w:tc>
        <w:tc>
          <w:tcPr>
            <w:tcW w:w="952" w:type="dxa"/>
            <w:noWrap/>
            <w:hideMark/>
          </w:tcPr>
          <w:p w14:paraId="7FB4726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3</w:t>
            </w:r>
          </w:p>
        </w:tc>
      </w:tr>
      <w:tr w:rsidR="009B32BD" w:rsidRPr="008B296A" w14:paraId="143F2B82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F61CAB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5AAD9F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3679EDB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7EA17CD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7291B41B" w14:textId="77777777" w:rsidTr="006D5701">
        <w:trPr>
          <w:trHeight w:val="1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674E72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DD5981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6638960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23E0650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1789D79D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AB770D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A70937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8 (IL-8)</w:t>
            </w:r>
          </w:p>
        </w:tc>
        <w:tc>
          <w:tcPr>
            <w:tcW w:w="1559" w:type="dxa"/>
            <w:noWrap/>
            <w:hideMark/>
          </w:tcPr>
          <w:p w14:paraId="5BD702C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L8</w:t>
            </w:r>
          </w:p>
        </w:tc>
        <w:tc>
          <w:tcPr>
            <w:tcW w:w="952" w:type="dxa"/>
            <w:noWrap/>
            <w:hideMark/>
          </w:tcPr>
          <w:p w14:paraId="629209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0145 </w:t>
            </w:r>
          </w:p>
        </w:tc>
      </w:tr>
      <w:tr w:rsidR="009B32BD" w:rsidRPr="008B296A" w14:paraId="1CBE79F9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E216A7E" w14:textId="4AB4C360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allioniemi&lt;/Author&gt;&lt;Year&gt;2013&lt;/Year&gt;&lt;RecNum&gt;235&lt;/RecNum&gt;&lt;DisplayText&gt;Kallioniemi&lt;style face="italic"&gt; et al.&lt;/style&gt; (2013)&lt;/DisplayText&gt;&lt;record&gt;&lt;rec-number&gt;235&lt;/rec-number&gt;&lt;foreign-keys&gt;&lt;key app="EN" db-id="v2rszxxp3xx0fyexzth59awkavpre5tw2wez" timestamp="1533222791"&gt;235&lt;/key&gt;&lt;key app="ENWeb" db-id=""&gt;0&lt;/key&gt;&lt;/foreign-keys&gt;&lt;ref-type name="Journal Article"&gt;17&lt;/ref-type&gt;&lt;contributors&gt;&lt;authors&gt;&lt;author&gt;Kallioniemi, H.&lt;/author&gt;&lt;author&gt;Rahkonen, L.&lt;/author&gt;&lt;author&gt;Heikinheimo, O.&lt;/author&gt;&lt;author&gt;Paavonen, J.&lt;/author&gt;&lt;/authors&gt;&lt;/contributors&gt;&lt;auth-address&gt;Department of Obstetrics and Gynaecology, Helsinki University Central Hospital, Helsinki, Finland. hanna.kallioniemi@hus.fi&lt;/auth-address&gt;&lt;titles&gt;&lt;title&gt;Early pregnancy vaginal fluid phosphorylated insulin-like growth factor binding protein-1 predicts preterm delivery&lt;/title&gt;&lt;secondary-title&gt;Prenat Diagn&lt;/secondary-title&gt;&lt;/titles&gt;&lt;periodical&gt;&lt;full-title&gt;Prenat Diagn&lt;/full-title&gt;&lt;/periodical&gt;&lt;pages&gt;378-83&lt;/pages&gt;&lt;volume&gt;33&lt;/volume&gt;&lt;number&gt;4&lt;/number&gt;&lt;keywords&gt;&lt;keyword&gt;Adolescent&lt;/keyword&gt;&lt;keyword&gt;Adult&lt;/keyword&gt;&lt;keyword&gt;Biomarkers/analysis&lt;/keyword&gt;&lt;keyword&gt;Female&lt;/keyword&gt;&lt;keyword&gt;Humans&lt;/keyword&gt;&lt;keyword&gt;Insulin-Like Growth Factor Binding Protein 1/*analysis&lt;/keyword&gt;&lt;keyword&gt;Middle Aged&lt;/keyword&gt;&lt;keyword&gt;Predictive Value of Tests&lt;/keyword&gt;&lt;keyword&gt;Pregnancy&lt;/keyword&gt;&lt;keyword&gt;Pregnancy Trimester, First&lt;/keyword&gt;&lt;keyword&gt;*Premature Birth&lt;/keyword&gt;&lt;keyword&gt;Prospective Studies&lt;/keyword&gt;&lt;keyword&gt;Vaginal Smears&lt;/keyword&gt;&lt;keyword&gt;Young Adult&lt;/keyword&gt;&lt;/keywords&gt;&lt;dates&gt;&lt;year&gt;2013&lt;/year&gt;&lt;pub-dates&gt;&lt;date&gt;Apr&lt;/date&gt;&lt;/pub-dates&gt;&lt;/dates&gt;&lt;isbn&gt;1097-0223 (Electronic)&amp;#xD;0197-3851 (Linking)&lt;/isbn&gt;&lt;accession-num&gt;23408645&lt;/accession-num&gt;&lt;urls&gt;&lt;related-urls&gt;&lt;url&gt;https://www.ncbi.nlm.nih.gov/pubmed/23408645&lt;/url&gt;&lt;/related-urls&gt;&lt;/urls&gt;&lt;electronic-resource-num&gt;10.1002/pd.4072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allioniemi et al. (2013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1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2FF300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1 (IGFBP-1)</w:t>
            </w:r>
          </w:p>
        </w:tc>
        <w:tc>
          <w:tcPr>
            <w:tcW w:w="1559" w:type="dxa"/>
            <w:noWrap/>
            <w:hideMark/>
          </w:tcPr>
          <w:p w14:paraId="12E3391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1</w:t>
            </w:r>
          </w:p>
        </w:tc>
        <w:tc>
          <w:tcPr>
            <w:tcW w:w="952" w:type="dxa"/>
            <w:noWrap/>
            <w:hideMark/>
          </w:tcPr>
          <w:p w14:paraId="3212F7F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833</w:t>
            </w:r>
          </w:p>
        </w:tc>
      </w:tr>
      <w:tr w:rsidR="009B32BD" w:rsidRPr="008B296A" w14:paraId="3415BF09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259F962" w14:textId="3CD4FCC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YW5zdS1DZWxpazwvQXV0aG9y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YW5zdS1DZWxpazwvQXV0aG9y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ansu-Celik et al. (201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2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0C0F9B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dvanced glycation end products (AEGs) *</w:t>
            </w:r>
          </w:p>
        </w:tc>
        <w:tc>
          <w:tcPr>
            <w:tcW w:w="1559" w:type="dxa"/>
            <w:noWrap/>
            <w:hideMark/>
          </w:tcPr>
          <w:p w14:paraId="6638EED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3130B17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438C53F8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14E7FB5" w14:textId="42DD0EAF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ZXNyb3Vhbmk8L0F1dGhvcj48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ZXNyb3Vhbmk8L0F1dGhvcj48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esrouani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3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B86088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6001678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30EE5DA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346CE62" w14:textId="77777777" w:rsidTr="006D5701">
        <w:trPr>
          <w:trHeight w:val="1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7E2BA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85EA33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61A7D86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7F26EC5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1BA89F06" w14:textId="77777777" w:rsidTr="006D5701">
        <w:trPr>
          <w:trHeight w:val="1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E683F6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053FB1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9</w:t>
            </w:r>
            <w:proofErr w:type="gramEnd"/>
          </w:p>
        </w:tc>
        <w:tc>
          <w:tcPr>
            <w:tcW w:w="1559" w:type="dxa"/>
            <w:noWrap/>
            <w:hideMark/>
          </w:tcPr>
          <w:p w14:paraId="50D3E06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9</w:t>
            </w:r>
          </w:p>
        </w:tc>
        <w:tc>
          <w:tcPr>
            <w:tcW w:w="952" w:type="dxa"/>
            <w:noWrap/>
            <w:hideMark/>
          </w:tcPr>
          <w:p w14:paraId="6B544A0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4780</w:t>
            </w:r>
          </w:p>
        </w:tc>
      </w:tr>
      <w:tr w:rsidR="009B32BD" w:rsidRPr="008B296A" w14:paraId="6A8202BE" w14:textId="77777777" w:rsidTr="006D5701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1BC8578" w14:textId="77777777" w:rsidR="0068259C" w:rsidRDefault="009B32BD" w:rsidP="008B296A">
            <w:pPr>
              <w:spacing w:after="0" w:line="240" w:lineRule="auto"/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im&lt;/Author&gt;&lt;Year&gt;2013&lt;/Year&gt;&lt;RecNum&gt;195&lt;/RecNum&gt;&lt;DisplayText&gt;Kim&lt;style face="italic"&gt; et al.&lt;/style&gt; (2013)&lt;/DisplayText&gt;&lt;record&gt;&lt;rec-number&gt;195&lt;/rec-number&gt;&lt;foreign-keys&gt;&lt;key app="EN" db-id="v2rszxxp3xx0fyexzth59awkavpre5tw2wez" timestamp="1533222600"&gt;195&lt;/key&gt;&lt;key app="ENWeb" db-id=""&gt;0&lt;/key&gt;&lt;/foreign-keys&gt;&lt;ref-type name="Journal Article"&gt;17&lt;/ref-type&gt;&lt;contributors&gt;&lt;authors&gt;&lt;author&gt;Kim, A.&lt;/author&gt;&lt;author&gt;Lee, E. S.&lt;/author&gt;&lt;author&gt;Shin, J. C.&lt;/author&gt;&lt;author&gt;Kim, H. Y.&lt;/author&gt;&lt;/authors&gt;&lt;/contributors&gt;&lt;auth-address&gt;Department of Obstetrics and Gynecology, Institute of Wonkwang Medical Science, College of Medicine, Wonkwang University, Iksan, Republic of Korea.&lt;/auth-address&gt;&lt;titles&gt;&lt;title&gt;Identification of biomarkers for preterm delivery in mid-trimester amniotic fluid&lt;/title&gt;&lt;secondary-title&gt;Placenta&lt;/secondary-title&gt;&lt;/titles&gt;&lt;periodical&gt;&lt;full-title&gt;Placenta&lt;/full-title&gt;&lt;/periodical&gt;&lt;pages&gt;873-8&lt;/pages&gt;&lt;volume&gt;34&lt;/volume&gt;&lt;number&gt;10&lt;/number&gt;&lt;keywords&gt;&lt;keyword&gt;Adult&lt;/keyword&gt;&lt;keyword&gt;Amniotic Fluid/*metabolism&lt;/keyword&gt;&lt;keyword&gt;Biomarkers/*metabolism&lt;/keyword&gt;&lt;keyword&gt;C-Reactive Protein/metabolism&lt;/keyword&gt;&lt;keyword&gt;Female&lt;/keyword&gt;&lt;keyword&gt;Humans&lt;/keyword&gt;&lt;keyword&gt;Interleukin-6/*metabolism&lt;/keyword&gt;&lt;keyword&gt;Matrix Metalloproteinase 8/*metabolism&lt;/keyword&gt;&lt;keyword&gt;Pregnancy&lt;/keyword&gt;&lt;keyword&gt;Pregnancy Trimester, Second&lt;/keyword&gt;&lt;keyword&gt;Premature Birth/*metabolism&lt;/keyword&gt;&lt;keyword&gt;Vascular Endothelial Growth Factor A/*metabolism&lt;/keyword&gt;&lt;keyword&gt;Amniotic fluid&lt;/keyword&gt;&lt;keyword&gt;Il-6&lt;/keyword&gt;&lt;keyword&gt;Mmp-8&lt;/keyword&gt;&lt;keyword&gt;Preterm birth&lt;/keyword&gt;&lt;keyword&gt;Vegf&lt;/keyword&gt;&lt;/keywords&gt;&lt;dates&gt;&lt;year&gt;2013&lt;/year&gt;&lt;pub-dates&gt;&lt;date&gt;Oct&lt;/date&gt;&lt;/pub-dates&gt;&lt;/dates&gt;&lt;isbn&gt;1532-3102 (Electronic)&amp;#xD;0143-4004 (Linking)&lt;/isbn&gt;&lt;accession-num&gt;23953866&lt;/accession-num&gt;&lt;urls&gt;&lt;related-urls&gt;&lt;url&gt;https://www.ncbi.nlm.nih.gov/pubmed/23953866&lt;/url&gt;&lt;/related-urls&gt;&lt;/urls&gt;&lt;electronic-resource-num&gt;10.1016/j.placenta.2013.06.306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im et al. (2013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2EE970BD" w14:textId="22A3673E" w:rsidR="009B32BD" w:rsidRPr="00B07C4C" w:rsidRDefault="0068259C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4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C96C80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(VEGF)</w:t>
            </w:r>
          </w:p>
        </w:tc>
        <w:tc>
          <w:tcPr>
            <w:tcW w:w="1559" w:type="dxa"/>
            <w:noWrap/>
            <w:hideMark/>
          </w:tcPr>
          <w:p w14:paraId="4F852F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EGF</w:t>
            </w:r>
          </w:p>
        </w:tc>
        <w:tc>
          <w:tcPr>
            <w:tcW w:w="952" w:type="dxa"/>
            <w:noWrap/>
            <w:hideMark/>
          </w:tcPr>
          <w:p w14:paraId="437B413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5692</w:t>
            </w:r>
          </w:p>
        </w:tc>
      </w:tr>
      <w:tr w:rsidR="009B32BD" w:rsidRPr="008B296A" w14:paraId="1066621F" w14:textId="77777777" w:rsidTr="006D5701">
        <w:trPr>
          <w:trHeight w:val="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8B0277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8E6BE0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0715A69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64A45BE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65C3615B" w14:textId="77777777" w:rsidTr="006D5701">
        <w:trPr>
          <w:trHeight w:val="1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2CEF16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80F50A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8</w:t>
            </w:r>
            <w:proofErr w:type="gramEnd"/>
          </w:p>
        </w:tc>
        <w:tc>
          <w:tcPr>
            <w:tcW w:w="1559" w:type="dxa"/>
            <w:noWrap/>
            <w:hideMark/>
          </w:tcPr>
          <w:p w14:paraId="1E963A3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8</w:t>
            </w:r>
          </w:p>
        </w:tc>
        <w:tc>
          <w:tcPr>
            <w:tcW w:w="952" w:type="dxa"/>
            <w:noWrap/>
            <w:hideMark/>
          </w:tcPr>
          <w:p w14:paraId="0444FDA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22894 </w:t>
            </w:r>
          </w:p>
        </w:tc>
      </w:tr>
      <w:tr w:rsidR="009B32BD" w:rsidRPr="008B296A" w14:paraId="38B5B268" w14:textId="77777777" w:rsidTr="006D5701">
        <w:trPr>
          <w:trHeight w:val="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37AC5A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7FDC9E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0E38414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1F2DBCE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2C9A109F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1301565" w14:textId="77777777" w:rsidR="0068259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im&lt;/Author&gt;&lt;Year&gt;2005&lt;/Year&gt;&lt;RecNum&gt;191&lt;/RecNum&gt;&lt;DisplayText&gt;Kim&lt;style face="italic"&gt; et al.&lt;/style&gt; (2005)&lt;/DisplayText&gt;&lt;record&gt;&lt;rec-number&gt;191&lt;/rec-number&gt;&lt;foreign-keys&gt;&lt;key app="EN" db-id="v2rszxxp3xx0fyexzth59awkavpre5tw2wez" timestamp="1533222587"&gt;191&lt;/key&gt;&lt;key app="ENWeb" db-id=""&gt;0&lt;/key&gt;&lt;/foreign-keys&gt;&lt;ref-type name="Journal Article"&gt;17&lt;/ref-type&gt;&lt;contributors&gt;&lt;authors&gt;&lt;author&gt;Kim, YH., &lt;/author&gt;&lt;author&gt;Park, YW., &lt;/author&gt;&lt;author&gt;Kwon, HS., Kwon, JY., Kim, BJ.&lt;/author&gt;&lt;/authors&gt;&lt;/contributors&gt;&lt;titles&gt;&lt;title&gt;Vaginal fluid b-human chorionic gonadotropin level in the diagnosis of premature rupture of membranes&lt;/title&gt;&lt;secondary-title&gt;Acta Obstetricia et Gynecologica Scandinavica&lt;/secondary-title&gt;&lt;/titles&gt;&lt;periodical&gt;&lt;full-title&gt;Acta Obstetricia et Gynecologica Scandinavica&lt;/full-title&gt;&lt;/periodical&gt;&lt;pages&gt;802–805&lt;/pages&gt;&lt;volume&gt;84&lt;/volume&gt;&lt;number&gt;8&lt;/number&gt;&lt;dates&gt;&lt;year&gt;2005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im et al. (200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2D89FF3F" w14:textId="09084029" w:rsidR="009B32BD" w:rsidRPr="00B07C4C" w:rsidRDefault="0068259C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5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211E7F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23FC743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2702AC5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539F17F8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D7C7223" w14:textId="75D3140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irkegaard&lt;/Author&gt;&lt;Year&gt;2011&lt;/Year&gt;&lt;RecNum&gt;234&lt;/RecNum&gt;&lt;DisplayText&gt;Kirkegaard&lt;style face="italic"&gt; et al.&lt;/style&gt; (2011)&lt;/DisplayText&gt;&lt;record&gt;&lt;rec-number&gt;234&lt;/rec-number&gt;&lt;foreign-keys&gt;&lt;key app="EN" db-id="v2rszxxp3xx0fyexzth59awkavpre5tw2wez" timestamp="1533222786"&gt;234&lt;/key&gt;&lt;key app="ENWeb" db-id=""&gt;0&lt;/key&gt;&lt;/foreign-keys&gt;&lt;ref-type name="Journal Article"&gt;17&lt;/ref-type&gt;&lt;contributors&gt;&lt;authors&gt;&lt;author&gt;Kirkegaard, I.&lt;/author&gt;&lt;author&gt;Henriksen, T. B.&lt;/author&gt;&lt;author&gt;Torring, N.&lt;/author&gt;&lt;author&gt;Uldbjerg, N.&lt;/author&gt;&lt;/authors&gt;&lt;/contributors&gt;&lt;auth-address&gt;Department of Obstetrics and Gynecology, Aarhus University Hospital, Skejby, Aarhus, Denmark. ida.kirkegaard@ki.au.dk&lt;/auth-address&gt;&lt;titles&gt;&lt;title&gt;PAPP-A and free beta-hCG measured prior to 10 weeks is associated with preterm delivery and small-for-gestational-age infants&lt;/title&gt;&lt;secondary-title&gt;Prenat Diagn&lt;/secondary-title&gt;&lt;/titles&gt;&lt;periodical&gt;&lt;full-title&gt;Prenat Diagn&lt;/full-title&gt;&lt;/periodical&gt;&lt;pages&gt;171-5&lt;/pages&gt;&lt;volume&gt;31&lt;/volume&gt;&lt;number&gt;2&lt;/number&gt;&lt;keywords&gt;&lt;keyword&gt;Adult&lt;/keyword&gt;&lt;keyword&gt;Biomarkers/blood&lt;/keyword&gt;&lt;keyword&gt;Chorionic Gonadotropin, beta Subunit, Human/*blood&lt;/keyword&gt;&lt;keyword&gt;Female&lt;/keyword&gt;&lt;keyword&gt;Humans&lt;/keyword&gt;&lt;keyword&gt;Infant, Newborn&lt;/keyword&gt;&lt;keyword&gt;Infant, Premature&lt;/keyword&gt;&lt;keyword&gt;*Infant, Small for Gestational Age&lt;/keyword&gt;&lt;keyword&gt;Pregnancy&lt;/keyword&gt;&lt;keyword&gt;Pregnancy Outcome&lt;/keyword&gt;&lt;keyword&gt;Pregnancy Trimester, First/*blood&lt;/keyword&gt;&lt;keyword&gt;Pregnancy-Associated Plasma Protein-A/*analysis&lt;/keyword&gt;&lt;keyword&gt;*Premature Birth&lt;/keyword&gt;&lt;/keywords&gt;&lt;dates&gt;&lt;year&gt;2011&lt;/year&gt;&lt;pub-dates&gt;&lt;date&gt;Feb&lt;/date&gt;&lt;/pub-dates&gt;&lt;/dates&gt;&lt;isbn&gt;1097-0223 (Electronic)&amp;#xD;0197-3851 (Linking)&lt;/isbn&gt;&lt;accession-num&gt;21268036&lt;/accession-num&gt;&lt;urls&gt;&lt;related-urls&gt;&lt;url&gt;https://www.ncbi.nlm.nih.gov/pubmed/21268036&lt;/url&gt;&lt;/related-urls&gt;&lt;/urls&gt;&lt;electronic-resource-num&gt;10.1002/pd.2671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irkegaard et al. (201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8259C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6</w:t>
            </w:r>
            <w:r w:rsidR="0068259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1A33826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451E938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410E109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433BE422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96757E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CA394A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1A8AA7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54545B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380BEC94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BABCB0F" w14:textId="6BFC3950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Kirkegaard&lt;/Author&gt;&lt;Year&gt;2010&lt;/Year&gt;&lt;RecNum&gt;229&lt;/RecNum&gt;&lt;DisplayText&gt;Kirkegaard&lt;style face="italic"&gt; et al.&lt;/style&gt; (2010)&lt;/DisplayText&gt;&lt;record&gt;&lt;rec-number&gt;229&lt;/rec-number&gt;&lt;foreign-keys&gt;&lt;key app="EN" db-id="v2rszxxp3xx0fyexzth59awkavpre5tw2wez" timestamp="1533222767"&gt;229&lt;/key&gt;&lt;key app="ENWeb" db-id=""&gt;0&lt;/key&gt;&lt;/foreign-keys&gt;&lt;ref-type name="Journal Article"&gt;17&lt;/ref-type&gt;&lt;contributors&gt;&lt;authors&gt;&lt;author&gt;Kirkegaard, I.&lt;/author&gt;&lt;author&gt;Uldbjerg, N.&lt;/author&gt;&lt;author&gt;Petersen, O. B.&lt;/author&gt;&lt;author&gt;Torring, N.&lt;/author&gt;&lt;author&gt;Henriksen, T. B.&lt;/author&gt;&lt;/authors&gt;&lt;/contributors&gt;&lt;auth-address&gt;Perinatal Epidemiology Research Unit, Aarhus University Hospital, Skejby, Aarhus, Denmark. ida.kirkegaard@ki.au.dk&lt;/auth-address&gt;&lt;titles&gt;&lt;title&gt;PAPP-A, free beta-hCG, and early fetal growth identify two pathways leading to preterm delivery&lt;/title&gt;&lt;secondary-title&gt;Prenat Diagn&lt;/secondary-title&gt;&lt;/titles&gt;&lt;periodical&gt;&lt;full-title&gt;Prenat Diagn&lt;/full-title&gt;&lt;/periodical&gt;&lt;pages&gt;956-63&lt;/pages&gt;&lt;volume&gt;30&lt;/volume&gt;&lt;number&gt;10&lt;/number&gt;&lt;keywords&gt;&lt;keyword&gt;Adult&lt;/keyword&gt;&lt;keyword&gt;Biomarkers/blood&lt;/keyword&gt;&lt;keyword&gt;Chorionic Gonadotropin, beta Subunit, Human/*blood&lt;/keyword&gt;&lt;keyword&gt;Cohort Studies&lt;/keyword&gt;&lt;keyword&gt;Crown-Rump Length&lt;/keyword&gt;&lt;keyword&gt;Denmark/epidemiology&lt;/keyword&gt;&lt;keyword&gt;Female&lt;/keyword&gt;&lt;keyword&gt;Fetal Development/*physiology&lt;/keyword&gt;&lt;keyword&gt;Gestational Age&lt;/keyword&gt;&lt;keyword&gt;Humans&lt;/keyword&gt;&lt;keyword&gt;Maternal Age&lt;/keyword&gt;&lt;keyword&gt;Pregnancy/*blood&lt;/keyword&gt;&lt;keyword&gt;Pregnancy-Associated Plasma Protein-A/*metabolism&lt;/keyword&gt;&lt;keyword&gt;Premature Birth/*blood/epidemiology&lt;/keyword&gt;&lt;/keywords&gt;&lt;dates&gt;&lt;year&gt;2010&lt;/year&gt;&lt;pub-dates&gt;&lt;date&gt;Oct&lt;/date&gt;&lt;/pub-dates&gt;&lt;/dates&gt;&lt;isbn&gt;1097-0223 (Electronic)&amp;#xD;0197-3851 (Linking)&lt;/isbn&gt;&lt;accession-num&gt;20721873&lt;/accession-num&gt;&lt;urls&gt;&lt;related-urls&gt;&lt;url&gt;https://www.ncbi.nlm.nih.gov/pubmed/20721873&lt;/url&gt;&lt;/related-urls&gt;&lt;/urls&gt;&lt;electronic-resource-num&gt;10.1002/pd.2593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irkegaard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6106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7</w:t>
            </w:r>
            <w:r w:rsidR="0066106F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899EF1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0475395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20249F9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3664CA81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C7FB97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AFBD47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7A11B95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14FFDA4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130B4E1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3B97700" w14:textId="7DFDD583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cmFtZXI8L0F1dGhvcj48WWVh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cmFtZXI8L0F1dGhvcj48WWVh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ramer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6106F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8</w:t>
            </w:r>
            <w:r w:rsidR="0066106F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D17276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4C502DB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3AF6399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04E1E581" w14:textId="77777777" w:rsidTr="006D5701">
        <w:trPr>
          <w:trHeight w:val="1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3BF76BD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33AF4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17CFE78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1DF2C0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3CA8F35A" w14:textId="77777777" w:rsidTr="006D5701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92E3F8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E4925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4732221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6953532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72FC479D" w14:textId="77777777" w:rsidTr="006D5701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88C9FC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5DA9E9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2F01CB2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72DBBD5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72A2B667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354401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22C1F3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8 (IL-8)</w:t>
            </w:r>
          </w:p>
        </w:tc>
        <w:tc>
          <w:tcPr>
            <w:tcW w:w="1559" w:type="dxa"/>
            <w:noWrap/>
            <w:hideMark/>
          </w:tcPr>
          <w:p w14:paraId="51B5EE1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L8</w:t>
            </w:r>
          </w:p>
        </w:tc>
        <w:tc>
          <w:tcPr>
            <w:tcW w:w="952" w:type="dxa"/>
            <w:noWrap/>
            <w:hideMark/>
          </w:tcPr>
          <w:p w14:paraId="4B7C179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0145 </w:t>
            </w:r>
          </w:p>
        </w:tc>
      </w:tr>
      <w:tr w:rsidR="009B32BD" w:rsidRPr="008B296A" w14:paraId="705F9F69" w14:textId="77777777" w:rsidTr="006D5701">
        <w:trPr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73C7B7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hideMark/>
          </w:tcPr>
          <w:p w14:paraId="165A3DC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2A</w:t>
            </w:r>
          </w:p>
        </w:tc>
        <w:tc>
          <w:tcPr>
            <w:tcW w:w="1559" w:type="dxa"/>
            <w:hideMark/>
          </w:tcPr>
          <w:p w14:paraId="1F01E80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2A</w:t>
            </w:r>
          </w:p>
        </w:tc>
        <w:tc>
          <w:tcPr>
            <w:tcW w:w="952" w:type="dxa"/>
            <w:noWrap/>
            <w:hideMark/>
          </w:tcPr>
          <w:p w14:paraId="272FD08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9459</w:t>
            </w:r>
          </w:p>
        </w:tc>
      </w:tr>
      <w:tr w:rsidR="009B32BD" w:rsidRPr="008B296A" w14:paraId="74BCCE43" w14:textId="77777777" w:rsidTr="006D5701">
        <w:trPr>
          <w:trHeight w:val="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F736D3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A31AA6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7</w:t>
            </w:r>
          </w:p>
        </w:tc>
        <w:tc>
          <w:tcPr>
            <w:tcW w:w="1559" w:type="dxa"/>
            <w:noWrap/>
            <w:hideMark/>
          </w:tcPr>
          <w:p w14:paraId="4E62051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7</w:t>
            </w:r>
          </w:p>
        </w:tc>
        <w:tc>
          <w:tcPr>
            <w:tcW w:w="952" w:type="dxa"/>
            <w:noWrap/>
            <w:hideMark/>
          </w:tcPr>
          <w:p w14:paraId="2169D92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5QEX9</w:t>
            </w:r>
          </w:p>
        </w:tc>
      </w:tr>
      <w:tr w:rsidR="009B32BD" w:rsidRPr="008B296A" w14:paraId="1F954616" w14:textId="77777777" w:rsidTr="006D5701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A41CE6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9865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8</w:t>
            </w:r>
          </w:p>
        </w:tc>
        <w:tc>
          <w:tcPr>
            <w:tcW w:w="1559" w:type="dxa"/>
            <w:noWrap/>
            <w:hideMark/>
          </w:tcPr>
          <w:p w14:paraId="067C3F5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-18</w:t>
            </w:r>
          </w:p>
        </w:tc>
        <w:tc>
          <w:tcPr>
            <w:tcW w:w="952" w:type="dxa"/>
            <w:noWrap/>
            <w:hideMark/>
          </w:tcPr>
          <w:p w14:paraId="6796CF2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NQ49</w:t>
            </w:r>
          </w:p>
        </w:tc>
      </w:tr>
      <w:tr w:rsidR="009B32BD" w:rsidRPr="008B296A" w14:paraId="016A1B4D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CAE81B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DB2835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4</w:t>
            </w:r>
          </w:p>
        </w:tc>
        <w:tc>
          <w:tcPr>
            <w:tcW w:w="1559" w:type="dxa"/>
            <w:noWrap/>
            <w:hideMark/>
          </w:tcPr>
          <w:p w14:paraId="1465C69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4</w:t>
            </w:r>
          </w:p>
        </w:tc>
        <w:tc>
          <w:tcPr>
            <w:tcW w:w="952" w:type="dxa"/>
            <w:noWrap/>
            <w:hideMark/>
          </w:tcPr>
          <w:p w14:paraId="1F7FB5B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12</w:t>
            </w:r>
          </w:p>
        </w:tc>
      </w:tr>
      <w:tr w:rsidR="009B32BD" w:rsidRPr="008B296A" w14:paraId="2057F9E7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EA5FDD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107E2A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9</w:t>
            </w:r>
            <w:proofErr w:type="gramEnd"/>
          </w:p>
        </w:tc>
        <w:tc>
          <w:tcPr>
            <w:tcW w:w="1559" w:type="dxa"/>
            <w:noWrap/>
            <w:hideMark/>
          </w:tcPr>
          <w:p w14:paraId="468F9CF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9</w:t>
            </w:r>
          </w:p>
        </w:tc>
        <w:tc>
          <w:tcPr>
            <w:tcW w:w="952" w:type="dxa"/>
            <w:noWrap/>
            <w:hideMark/>
          </w:tcPr>
          <w:p w14:paraId="0E85068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4780</w:t>
            </w:r>
          </w:p>
        </w:tc>
      </w:tr>
      <w:tr w:rsidR="009B32BD" w:rsidRPr="008B296A" w14:paraId="02B9495D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A1AE7B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53908D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5</w:t>
            </w:r>
          </w:p>
        </w:tc>
        <w:tc>
          <w:tcPr>
            <w:tcW w:w="1559" w:type="dxa"/>
            <w:noWrap/>
            <w:hideMark/>
          </w:tcPr>
          <w:p w14:paraId="1813F48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5</w:t>
            </w:r>
          </w:p>
        </w:tc>
        <w:tc>
          <w:tcPr>
            <w:tcW w:w="952" w:type="dxa"/>
            <w:noWrap/>
            <w:hideMark/>
          </w:tcPr>
          <w:p w14:paraId="50986D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13</w:t>
            </w:r>
          </w:p>
        </w:tc>
      </w:tr>
      <w:tr w:rsidR="009B32BD" w:rsidRPr="008B296A" w14:paraId="459797FC" w14:textId="77777777" w:rsidTr="006D5701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94019E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B2D7C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crophage migration inhibitory factor (MIF)</w:t>
            </w:r>
          </w:p>
        </w:tc>
        <w:tc>
          <w:tcPr>
            <w:tcW w:w="1559" w:type="dxa"/>
            <w:noWrap/>
            <w:hideMark/>
          </w:tcPr>
          <w:p w14:paraId="2B1B4C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IF</w:t>
            </w:r>
          </w:p>
        </w:tc>
        <w:tc>
          <w:tcPr>
            <w:tcW w:w="952" w:type="dxa"/>
            <w:noWrap/>
            <w:hideMark/>
          </w:tcPr>
          <w:p w14:paraId="5151AE4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4174 </w:t>
            </w:r>
          </w:p>
        </w:tc>
      </w:tr>
      <w:tr w:rsidR="009B32BD" w:rsidRPr="008B296A" w14:paraId="116DC982" w14:textId="77777777" w:rsidTr="006D5701">
        <w:trPr>
          <w:trHeight w:val="1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3AE6F3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5EE8F6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9</w:t>
            </w:r>
            <w:proofErr w:type="gramEnd"/>
          </w:p>
        </w:tc>
        <w:tc>
          <w:tcPr>
            <w:tcW w:w="1559" w:type="dxa"/>
            <w:noWrap/>
            <w:hideMark/>
          </w:tcPr>
          <w:p w14:paraId="1C00B2F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9</w:t>
            </w:r>
          </w:p>
        </w:tc>
        <w:tc>
          <w:tcPr>
            <w:tcW w:w="952" w:type="dxa"/>
            <w:noWrap/>
            <w:hideMark/>
          </w:tcPr>
          <w:p w14:paraId="61DDB4C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4780</w:t>
            </w:r>
          </w:p>
        </w:tc>
      </w:tr>
      <w:tr w:rsidR="009B32BD" w:rsidRPr="008B296A" w14:paraId="5C9132C1" w14:textId="77777777" w:rsidTr="006D5701">
        <w:trPr>
          <w:trHeight w:val="1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BD83A1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138A71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iggering receptor expressed on myeloid cells 1</w:t>
            </w:r>
          </w:p>
        </w:tc>
        <w:tc>
          <w:tcPr>
            <w:tcW w:w="1559" w:type="dxa"/>
            <w:noWrap/>
            <w:hideMark/>
          </w:tcPr>
          <w:p w14:paraId="256E31E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EM1</w:t>
            </w:r>
          </w:p>
        </w:tc>
        <w:tc>
          <w:tcPr>
            <w:tcW w:w="952" w:type="dxa"/>
            <w:noWrap/>
            <w:hideMark/>
          </w:tcPr>
          <w:p w14:paraId="0F7D7F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NP99</w:t>
            </w:r>
          </w:p>
        </w:tc>
      </w:tr>
      <w:tr w:rsidR="009B32BD" w:rsidRPr="008B296A" w14:paraId="3742D849" w14:textId="77777777" w:rsidTr="006D5701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9550D7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EF2C25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3 (macrophage inflammatory protein 1-a (MIP-1-a))</w:t>
            </w:r>
          </w:p>
        </w:tc>
        <w:tc>
          <w:tcPr>
            <w:tcW w:w="1559" w:type="dxa"/>
            <w:noWrap/>
            <w:hideMark/>
          </w:tcPr>
          <w:p w14:paraId="2217106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3</w:t>
            </w:r>
          </w:p>
        </w:tc>
        <w:tc>
          <w:tcPr>
            <w:tcW w:w="952" w:type="dxa"/>
            <w:noWrap/>
            <w:hideMark/>
          </w:tcPr>
          <w:p w14:paraId="69DBFB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0147</w:t>
            </w:r>
          </w:p>
        </w:tc>
      </w:tr>
      <w:tr w:rsidR="009B32BD" w:rsidRPr="008B296A" w14:paraId="35D51221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A70430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FC873E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feron (IFN) gamma</w:t>
            </w:r>
          </w:p>
        </w:tc>
        <w:tc>
          <w:tcPr>
            <w:tcW w:w="1559" w:type="dxa"/>
            <w:noWrap/>
            <w:hideMark/>
          </w:tcPr>
          <w:p w14:paraId="28144C2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FNG</w:t>
            </w:r>
          </w:p>
        </w:tc>
        <w:tc>
          <w:tcPr>
            <w:tcW w:w="952" w:type="dxa"/>
            <w:noWrap/>
            <w:hideMark/>
          </w:tcPr>
          <w:p w14:paraId="2DB9393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63309 </w:t>
            </w:r>
          </w:p>
        </w:tc>
      </w:tr>
      <w:tr w:rsidR="009B32BD" w:rsidRPr="008B296A" w14:paraId="1C038BE1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A254E5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43B04A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Transforming growth factor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eta-1</w:t>
            </w:r>
            <w:proofErr w:type="gramEnd"/>
          </w:p>
        </w:tc>
        <w:tc>
          <w:tcPr>
            <w:tcW w:w="1559" w:type="dxa"/>
            <w:noWrap/>
            <w:hideMark/>
          </w:tcPr>
          <w:p w14:paraId="372D174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GFB</w:t>
            </w:r>
          </w:p>
        </w:tc>
        <w:tc>
          <w:tcPr>
            <w:tcW w:w="952" w:type="dxa"/>
            <w:noWrap/>
            <w:hideMark/>
          </w:tcPr>
          <w:p w14:paraId="57E2347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137</w:t>
            </w:r>
          </w:p>
        </w:tc>
      </w:tr>
      <w:tr w:rsidR="009B32BD" w:rsidRPr="008B296A" w14:paraId="4E8F3DA7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F19F7A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23D9A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4</w:t>
            </w:r>
          </w:p>
        </w:tc>
        <w:tc>
          <w:tcPr>
            <w:tcW w:w="1559" w:type="dxa"/>
            <w:noWrap/>
            <w:hideMark/>
          </w:tcPr>
          <w:p w14:paraId="005D17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4 or MIP1B</w:t>
            </w:r>
          </w:p>
        </w:tc>
        <w:tc>
          <w:tcPr>
            <w:tcW w:w="952" w:type="dxa"/>
            <w:noWrap/>
            <w:hideMark/>
          </w:tcPr>
          <w:p w14:paraId="0E5ADA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3236</w:t>
            </w:r>
          </w:p>
        </w:tc>
      </w:tr>
      <w:tr w:rsidR="009B32BD" w:rsidRPr="008B296A" w14:paraId="13EFB7B0" w14:textId="77777777" w:rsidTr="006D5701">
        <w:trPr>
          <w:trHeight w:val="2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83D048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7E4227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rain-derived neurotrophic factor</w:t>
            </w:r>
          </w:p>
        </w:tc>
        <w:tc>
          <w:tcPr>
            <w:tcW w:w="1559" w:type="dxa"/>
            <w:noWrap/>
            <w:hideMark/>
          </w:tcPr>
          <w:p w14:paraId="560BCEA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DNF</w:t>
            </w:r>
          </w:p>
        </w:tc>
        <w:tc>
          <w:tcPr>
            <w:tcW w:w="952" w:type="dxa"/>
            <w:noWrap/>
            <w:hideMark/>
          </w:tcPr>
          <w:p w14:paraId="1E03D42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3560</w:t>
            </w:r>
          </w:p>
        </w:tc>
      </w:tr>
      <w:tr w:rsidR="009B32BD" w:rsidRPr="008B296A" w14:paraId="6C1F97F9" w14:textId="77777777" w:rsidTr="006D5701">
        <w:trPr>
          <w:trHeight w:val="1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E669FA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2076C6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eurotrophin-3</w:t>
            </w:r>
          </w:p>
        </w:tc>
        <w:tc>
          <w:tcPr>
            <w:tcW w:w="1559" w:type="dxa"/>
            <w:noWrap/>
            <w:hideMark/>
          </w:tcPr>
          <w:p w14:paraId="21D7C2F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TF3</w:t>
            </w:r>
          </w:p>
        </w:tc>
        <w:tc>
          <w:tcPr>
            <w:tcW w:w="952" w:type="dxa"/>
            <w:noWrap/>
            <w:hideMark/>
          </w:tcPr>
          <w:p w14:paraId="6D5EE26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0783</w:t>
            </w:r>
          </w:p>
        </w:tc>
      </w:tr>
      <w:tr w:rsidR="009B32BD" w:rsidRPr="008B296A" w14:paraId="45EB42E0" w14:textId="77777777" w:rsidTr="006D5701">
        <w:trPr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3162BA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495C424" w14:textId="77777777" w:rsidR="009B32BD" w:rsidRPr="008B296A" w:rsidRDefault="009B32BD" w:rsidP="008B296A">
            <w:pPr>
              <w:tabs>
                <w:tab w:val="left" w:pos="3168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eurotrophin-4</w:t>
            </w: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ab/>
            </w:r>
          </w:p>
        </w:tc>
        <w:tc>
          <w:tcPr>
            <w:tcW w:w="1559" w:type="dxa"/>
            <w:noWrap/>
            <w:hideMark/>
          </w:tcPr>
          <w:p w14:paraId="1092797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TF4</w:t>
            </w:r>
          </w:p>
        </w:tc>
        <w:tc>
          <w:tcPr>
            <w:tcW w:w="952" w:type="dxa"/>
            <w:noWrap/>
            <w:hideMark/>
          </w:tcPr>
          <w:p w14:paraId="5E4987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34130</w:t>
            </w:r>
          </w:p>
        </w:tc>
      </w:tr>
      <w:tr w:rsidR="009B32BD" w:rsidRPr="008B296A" w14:paraId="5ECAB7C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D7153D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FA9DEA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22CFA99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13A93E6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0B20741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1F90B09" w14:textId="09975A92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dW1hcjwvQXV0aG9yPjxZZWFy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LdW1hcjwvQXV0aG9yPjxZZWFy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Kumar et al. (201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9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A29258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ipocalin-type prostaglandin D2 synthase (L-PGDS)</w:t>
            </w:r>
          </w:p>
        </w:tc>
        <w:tc>
          <w:tcPr>
            <w:tcW w:w="1559" w:type="dxa"/>
            <w:noWrap/>
            <w:hideMark/>
          </w:tcPr>
          <w:p w14:paraId="4791439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TGDS</w:t>
            </w:r>
          </w:p>
        </w:tc>
        <w:tc>
          <w:tcPr>
            <w:tcW w:w="952" w:type="dxa"/>
            <w:noWrap/>
            <w:hideMark/>
          </w:tcPr>
          <w:p w14:paraId="2ADA133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41222 </w:t>
            </w:r>
          </w:p>
        </w:tc>
      </w:tr>
      <w:tr w:rsidR="009B32BD" w:rsidRPr="008B296A" w14:paraId="238CEDC8" w14:textId="77777777" w:rsidTr="006D5701">
        <w:trPr>
          <w:trHeight w:val="1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65D77C9" w14:textId="77777777" w:rsidR="00484C54" w:rsidRDefault="009B32BD" w:rsidP="008B296A">
            <w:pPr>
              <w:spacing w:after="0" w:line="240" w:lineRule="auto"/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MZWU8L0F1dGhvcj48WWVhcj4y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MZWU8L0F1dGhvcj48WWVhcj4y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Lee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77122590" w14:textId="1B9D8E01" w:rsidR="009B32BD" w:rsidRPr="00B07C4C" w:rsidRDefault="00484C54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0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E3800A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(VEGF)</w:t>
            </w:r>
          </w:p>
        </w:tc>
        <w:tc>
          <w:tcPr>
            <w:tcW w:w="1559" w:type="dxa"/>
            <w:noWrap/>
            <w:hideMark/>
          </w:tcPr>
          <w:p w14:paraId="157D932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EGF</w:t>
            </w:r>
          </w:p>
        </w:tc>
        <w:tc>
          <w:tcPr>
            <w:tcW w:w="952" w:type="dxa"/>
            <w:noWrap/>
            <w:hideMark/>
          </w:tcPr>
          <w:p w14:paraId="0D84325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5692</w:t>
            </w:r>
          </w:p>
        </w:tc>
      </w:tr>
      <w:tr w:rsidR="009B32BD" w:rsidRPr="008B296A" w14:paraId="5FA10777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08ADCE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A48B20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acental growth factor (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GF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71E28DF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GF</w:t>
            </w:r>
          </w:p>
        </w:tc>
        <w:tc>
          <w:tcPr>
            <w:tcW w:w="952" w:type="dxa"/>
            <w:noWrap/>
            <w:hideMark/>
          </w:tcPr>
          <w:p w14:paraId="1B6DD56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9763</w:t>
            </w:r>
          </w:p>
        </w:tc>
      </w:tr>
      <w:tr w:rsidR="009B32BD" w:rsidRPr="008B296A" w14:paraId="2DEB2BB8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FA856C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81584A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receptor 1</w:t>
            </w:r>
          </w:p>
        </w:tc>
        <w:tc>
          <w:tcPr>
            <w:tcW w:w="1559" w:type="dxa"/>
            <w:noWrap/>
            <w:hideMark/>
          </w:tcPr>
          <w:p w14:paraId="2C8FDB2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LT1</w:t>
            </w:r>
          </w:p>
        </w:tc>
        <w:tc>
          <w:tcPr>
            <w:tcW w:w="952" w:type="dxa"/>
            <w:noWrap/>
            <w:hideMark/>
          </w:tcPr>
          <w:p w14:paraId="25D66B9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48</w:t>
            </w:r>
          </w:p>
        </w:tc>
      </w:tr>
      <w:tr w:rsidR="009B32BD" w:rsidRPr="008B296A" w14:paraId="59DA498C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1F908D6" w14:textId="0C93724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WxhbWl0c2ktUHVjaG5lcjwv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WxhbWl0c2ktUHVjaG5lcjwv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alamitsi-Puchner et al. (200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1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9D4CF2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cellular adhesion molecule-1 (sICAM-1)</w:t>
            </w:r>
          </w:p>
        </w:tc>
        <w:tc>
          <w:tcPr>
            <w:tcW w:w="1559" w:type="dxa"/>
            <w:noWrap/>
            <w:hideMark/>
          </w:tcPr>
          <w:p w14:paraId="341C346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ICAM-1</w:t>
            </w:r>
          </w:p>
        </w:tc>
        <w:tc>
          <w:tcPr>
            <w:tcW w:w="952" w:type="dxa"/>
            <w:noWrap/>
            <w:hideMark/>
          </w:tcPr>
          <w:p w14:paraId="3914465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9930</w:t>
            </w:r>
          </w:p>
        </w:tc>
      </w:tr>
      <w:tr w:rsidR="009B32BD" w:rsidRPr="008B296A" w14:paraId="5BCD970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6445B9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779D6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cell adhesion molecule</w:t>
            </w:r>
          </w:p>
        </w:tc>
        <w:tc>
          <w:tcPr>
            <w:tcW w:w="1559" w:type="dxa"/>
            <w:noWrap/>
            <w:hideMark/>
          </w:tcPr>
          <w:p w14:paraId="082578B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CAM1</w:t>
            </w:r>
          </w:p>
        </w:tc>
        <w:tc>
          <w:tcPr>
            <w:tcW w:w="952" w:type="dxa"/>
            <w:noWrap/>
            <w:hideMark/>
          </w:tcPr>
          <w:p w14:paraId="2093A92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320</w:t>
            </w:r>
          </w:p>
        </w:tc>
      </w:tr>
      <w:tr w:rsidR="009B32BD" w:rsidRPr="008B296A" w14:paraId="4BB534E5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28FC6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466FE9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eutrophil elastase</w:t>
            </w:r>
          </w:p>
        </w:tc>
        <w:tc>
          <w:tcPr>
            <w:tcW w:w="1559" w:type="dxa"/>
            <w:noWrap/>
            <w:hideMark/>
          </w:tcPr>
          <w:p w14:paraId="6E41A95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LANE</w:t>
            </w:r>
          </w:p>
        </w:tc>
        <w:tc>
          <w:tcPr>
            <w:tcW w:w="952" w:type="dxa"/>
            <w:noWrap/>
            <w:hideMark/>
          </w:tcPr>
          <w:p w14:paraId="680966A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246</w:t>
            </w:r>
          </w:p>
        </w:tc>
      </w:tr>
      <w:tr w:rsidR="009B32BD" w:rsidRPr="008B296A" w14:paraId="23EFF17D" w14:textId="77777777" w:rsidTr="006D5701">
        <w:trPr>
          <w:trHeight w:val="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1BB0F8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05096A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ecretory leukocyte proteinase inhibitor (SLPI)</w:t>
            </w:r>
          </w:p>
        </w:tc>
        <w:tc>
          <w:tcPr>
            <w:tcW w:w="1559" w:type="dxa"/>
            <w:noWrap/>
            <w:hideMark/>
          </w:tcPr>
          <w:p w14:paraId="2EB1276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LPI</w:t>
            </w:r>
          </w:p>
        </w:tc>
        <w:tc>
          <w:tcPr>
            <w:tcW w:w="952" w:type="dxa"/>
            <w:noWrap/>
            <w:hideMark/>
          </w:tcPr>
          <w:p w14:paraId="5D410F2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3973</w:t>
            </w:r>
          </w:p>
        </w:tc>
      </w:tr>
      <w:tr w:rsidR="009B32BD" w:rsidRPr="008B296A" w14:paraId="3469EB89" w14:textId="77777777" w:rsidTr="006D5701">
        <w:trPr>
          <w:trHeight w:val="1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7100E78" w14:textId="1AE3D080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W5uaW5nPC9BdXRob3I+PFll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W5uaW5nPC9BdXRob3I+PFll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anning et al. (201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A7483E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A7483E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2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E07E51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8 (IL-8)</w:t>
            </w:r>
          </w:p>
        </w:tc>
        <w:tc>
          <w:tcPr>
            <w:tcW w:w="1559" w:type="dxa"/>
            <w:noWrap/>
            <w:hideMark/>
          </w:tcPr>
          <w:p w14:paraId="1FEB7DF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L8</w:t>
            </w:r>
          </w:p>
        </w:tc>
        <w:tc>
          <w:tcPr>
            <w:tcW w:w="952" w:type="dxa"/>
            <w:noWrap/>
            <w:hideMark/>
          </w:tcPr>
          <w:p w14:paraId="284D315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0145 </w:t>
            </w:r>
          </w:p>
        </w:tc>
      </w:tr>
      <w:tr w:rsidR="009B32BD" w:rsidRPr="008B296A" w14:paraId="636A306A" w14:textId="77777777" w:rsidTr="006D5701">
        <w:trPr>
          <w:trHeight w:val="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E7DAAF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61437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20AA68F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4489540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787436FD" w14:textId="77777777" w:rsidTr="006D5701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BD04D7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138AAD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lafin</w:t>
            </w:r>
            <w:proofErr w:type="spellEnd"/>
          </w:p>
        </w:tc>
        <w:tc>
          <w:tcPr>
            <w:tcW w:w="1559" w:type="dxa"/>
            <w:noWrap/>
            <w:hideMark/>
          </w:tcPr>
          <w:p w14:paraId="75FEE76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I3</w:t>
            </w:r>
          </w:p>
        </w:tc>
        <w:tc>
          <w:tcPr>
            <w:tcW w:w="952" w:type="dxa"/>
            <w:noWrap/>
            <w:hideMark/>
          </w:tcPr>
          <w:p w14:paraId="4F011AF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957</w:t>
            </w:r>
          </w:p>
        </w:tc>
      </w:tr>
      <w:tr w:rsidR="009B32BD" w:rsidRPr="008B296A" w14:paraId="3647BE43" w14:textId="77777777" w:rsidTr="006D5701">
        <w:trPr>
          <w:trHeight w:val="1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D6E902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59C248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Beta-defensin 1</w:t>
            </w:r>
          </w:p>
        </w:tc>
        <w:tc>
          <w:tcPr>
            <w:tcW w:w="1559" w:type="dxa"/>
            <w:noWrap/>
            <w:hideMark/>
          </w:tcPr>
          <w:p w14:paraId="4231D6B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BD1</w:t>
            </w:r>
          </w:p>
        </w:tc>
        <w:tc>
          <w:tcPr>
            <w:tcW w:w="952" w:type="dxa"/>
            <w:noWrap/>
            <w:hideMark/>
          </w:tcPr>
          <w:p w14:paraId="0D05E5A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60022</w:t>
            </w:r>
          </w:p>
        </w:tc>
      </w:tr>
      <w:tr w:rsidR="009B32BD" w:rsidRPr="008B296A" w14:paraId="1C0C191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5AE99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FBFB96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6939120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4D74FC9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5248F32E" w14:textId="77777777" w:rsidTr="006D5701">
        <w:trPr>
          <w:trHeight w:val="1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72B12B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A7AF43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motif chemokine 2 (monocyte chemotactic protein 1)</w:t>
            </w:r>
          </w:p>
        </w:tc>
        <w:tc>
          <w:tcPr>
            <w:tcW w:w="1559" w:type="dxa"/>
            <w:noWrap/>
            <w:hideMark/>
          </w:tcPr>
          <w:p w14:paraId="09F8B39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L2 or MCP1</w:t>
            </w:r>
          </w:p>
        </w:tc>
        <w:tc>
          <w:tcPr>
            <w:tcW w:w="952" w:type="dxa"/>
            <w:noWrap/>
            <w:hideMark/>
          </w:tcPr>
          <w:p w14:paraId="250F2D4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3500</w:t>
            </w:r>
          </w:p>
        </w:tc>
      </w:tr>
      <w:tr w:rsidR="009B32BD" w:rsidRPr="008B296A" w14:paraId="4CB73456" w14:textId="77777777" w:rsidTr="006D5701">
        <w:trPr>
          <w:trHeight w:val="1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3A6054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324446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41615A0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4EC73E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55DA909F" w14:textId="77777777" w:rsidTr="006D5701">
        <w:trPr>
          <w:trHeight w:val="2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B5F98E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D7A226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2186714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3DB4A2E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4785641C" w14:textId="77777777" w:rsidTr="006D5701">
        <w:trPr>
          <w:trHeight w:val="2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CEB04A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F1E027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4</w:t>
            </w:r>
          </w:p>
        </w:tc>
        <w:tc>
          <w:tcPr>
            <w:tcW w:w="1559" w:type="dxa"/>
            <w:noWrap/>
            <w:hideMark/>
          </w:tcPr>
          <w:p w14:paraId="5D513E8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4</w:t>
            </w:r>
          </w:p>
        </w:tc>
        <w:tc>
          <w:tcPr>
            <w:tcW w:w="952" w:type="dxa"/>
            <w:noWrap/>
            <w:hideMark/>
          </w:tcPr>
          <w:p w14:paraId="10D7F2A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12</w:t>
            </w:r>
          </w:p>
        </w:tc>
      </w:tr>
      <w:tr w:rsidR="009B32BD" w:rsidRPr="008B296A" w14:paraId="0142AD9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35E65C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hideMark/>
          </w:tcPr>
          <w:p w14:paraId="37737A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2A</w:t>
            </w:r>
          </w:p>
        </w:tc>
        <w:tc>
          <w:tcPr>
            <w:tcW w:w="1559" w:type="dxa"/>
            <w:hideMark/>
          </w:tcPr>
          <w:p w14:paraId="643AFFC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2A</w:t>
            </w:r>
          </w:p>
        </w:tc>
        <w:tc>
          <w:tcPr>
            <w:tcW w:w="952" w:type="dxa"/>
            <w:noWrap/>
            <w:hideMark/>
          </w:tcPr>
          <w:p w14:paraId="4674934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9459</w:t>
            </w:r>
          </w:p>
        </w:tc>
      </w:tr>
      <w:tr w:rsidR="009B32BD" w:rsidRPr="008B296A" w14:paraId="290E31E9" w14:textId="77777777" w:rsidTr="006D5701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6092B93" w14:textId="2A671231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XNzYXJvPC9BdXRob3I+PFll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XNzYXJvPC9BdXRob3I+PFll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assaro et al. (200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3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8D9A46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3086094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211E78D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094A51EE" w14:textId="77777777" w:rsidTr="006D5701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09D89C5" w14:textId="6339A481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0RvbmFsZDwvQXV0aG9yPjxZ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0RvbmFsZDwvQXV0aG9yPjxZ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cDonald et al. (201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4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6BB010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mplement component 5a (C5a)</w:t>
            </w:r>
          </w:p>
        </w:tc>
        <w:tc>
          <w:tcPr>
            <w:tcW w:w="1559" w:type="dxa"/>
            <w:noWrap/>
            <w:hideMark/>
          </w:tcPr>
          <w:p w14:paraId="5F23B8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5</w:t>
            </w:r>
          </w:p>
        </w:tc>
        <w:tc>
          <w:tcPr>
            <w:tcW w:w="952" w:type="dxa"/>
            <w:noWrap/>
            <w:hideMark/>
          </w:tcPr>
          <w:p w14:paraId="7869AE2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31</w:t>
            </w:r>
          </w:p>
        </w:tc>
      </w:tr>
      <w:tr w:rsidR="009B32BD" w:rsidRPr="008B296A" w14:paraId="38C7318E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335C97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17DAD7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receptor 1</w:t>
            </w:r>
          </w:p>
        </w:tc>
        <w:tc>
          <w:tcPr>
            <w:tcW w:w="1559" w:type="dxa"/>
            <w:noWrap/>
            <w:hideMark/>
          </w:tcPr>
          <w:p w14:paraId="0D73CD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LT1</w:t>
            </w:r>
          </w:p>
        </w:tc>
        <w:tc>
          <w:tcPr>
            <w:tcW w:w="952" w:type="dxa"/>
            <w:noWrap/>
            <w:hideMark/>
          </w:tcPr>
          <w:p w14:paraId="2E9F853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48</w:t>
            </w:r>
          </w:p>
        </w:tc>
      </w:tr>
      <w:tr w:rsidR="009B32BD" w:rsidRPr="008B296A" w14:paraId="58E761C6" w14:textId="77777777" w:rsidTr="006D5701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CC4D77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68C04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cellular adhesion molecule-1 (sICAM-1)</w:t>
            </w:r>
          </w:p>
        </w:tc>
        <w:tc>
          <w:tcPr>
            <w:tcW w:w="1559" w:type="dxa"/>
            <w:noWrap/>
            <w:hideMark/>
          </w:tcPr>
          <w:p w14:paraId="34A2A6E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ICAM-1</w:t>
            </w:r>
          </w:p>
        </w:tc>
        <w:tc>
          <w:tcPr>
            <w:tcW w:w="952" w:type="dxa"/>
            <w:noWrap/>
            <w:hideMark/>
          </w:tcPr>
          <w:p w14:paraId="5EEA2DA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9930</w:t>
            </w:r>
          </w:p>
        </w:tc>
      </w:tr>
      <w:tr w:rsidR="009B32BD" w:rsidRPr="008B296A" w14:paraId="108C0E6D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F9EC28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89A31A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8-binding protein</w:t>
            </w:r>
          </w:p>
        </w:tc>
        <w:tc>
          <w:tcPr>
            <w:tcW w:w="1559" w:type="dxa"/>
            <w:noWrap/>
            <w:hideMark/>
          </w:tcPr>
          <w:p w14:paraId="5E6EACE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8BP</w:t>
            </w:r>
          </w:p>
        </w:tc>
        <w:tc>
          <w:tcPr>
            <w:tcW w:w="952" w:type="dxa"/>
            <w:noWrap/>
            <w:hideMark/>
          </w:tcPr>
          <w:p w14:paraId="56EB00D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95998</w:t>
            </w:r>
          </w:p>
        </w:tc>
      </w:tr>
      <w:tr w:rsidR="009B32BD" w:rsidRPr="008B296A" w14:paraId="65EC017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81228A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BAEDD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hitinase-3-like protein 1 (CHI3L1)</w:t>
            </w:r>
          </w:p>
        </w:tc>
        <w:tc>
          <w:tcPr>
            <w:tcW w:w="1559" w:type="dxa"/>
            <w:noWrap/>
            <w:hideMark/>
          </w:tcPr>
          <w:p w14:paraId="1E61EBC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HI3L2</w:t>
            </w:r>
          </w:p>
        </w:tc>
        <w:tc>
          <w:tcPr>
            <w:tcW w:w="952" w:type="dxa"/>
            <w:noWrap/>
            <w:hideMark/>
          </w:tcPr>
          <w:p w14:paraId="2D9FC8E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36222</w:t>
            </w:r>
          </w:p>
        </w:tc>
      </w:tr>
      <w:tr w:rsidR="009B32BD" w:rsidRPr="008B296A" w14:paraId="0E6205CF" w14:textId="77777777" w:rsidTr="006D5701">
        <w:trPr>
          <w:trHeight w:val="1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A00219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21694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ndoglin</w:t>
            </w:r>
          </w:p>
        </w:tc>
        <w:tc>
          <w:tcPr>
            <w:tcW w:w="1559" w:type="dxa"/>
            <w:noWrap/>
            <w:hideMark/>
          </w:tcPr>
          <w:p w14:paraId="175A0D2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NG</w:t>
            </w:r>
          </w:p>
        </w:tc>
        <w:tc>
          <w:tcPr>
            <w:tcW w:w="952" w:type="dxa"/>
            <w:noWrap/>
            <w:hideMark/>
          </w:tcPr>
          <w:p w14:paraId="74B63D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813</w:t>
            </w:r>
          </w:p>
        </w:tc>
      </w:tr>
      <w:tr w:rsidR="009B32BD" w:rsidRPr="008B296A" w14:paraId="27CD5CA5" w14:textId="77777777" w:rsidTr="006D5701">
        <w:trPr>
          <w:trHeight w:val="1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185939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C7AF27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ngiopoietin-related protein 3 (AngptL3)</w:t>
            </w:r>
          </w:p>
        </w:tc>
        <w:tc>
          <w:tcPr>
            <w:tcW w:w="1559" w:type="dxa"/>
            <w:noWrap/>
            <w:hideMark/>
          </w:tcPr>
          <w:p w14:paraId="73B3F84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NGPTL3</w:t>
            </w:r>
          </w:p>
        </w:tc>
        <w:tc>
          <w:tcPr>
            <w:tcW w:w="952" w:type="dxa"/>
            <w:noWrap/>
            <w:hideMark/>
          </w:tcPr>
          <w:p w14:paraId="5A486EB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Y5C1</w:t>
            </w:r>
          </w:p>
        </w:tc>
      </w:tr>
      <w:tr w:rsidR="009B32BD" w:rsidRPr="008B296A" w14:paraId="4495B4E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C67F5D2" w14:textId="35EBCE7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0VscmF0aDwvQXV0aG9yPjxZ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Y0VscmF0aDwvQXV0aG9yPjxZ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cElrath et al. (201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5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B4E1E8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-alpha-trypsin inhibitor heavy chain 4 (ITIH4)</w:t>
            </w:r>
          </w:p>
        </w:tc>
        <w:tc>
          <w:tcPr>
            <w:tcW w:w="1559" w:type="dxa"/>
            <w:noWrap/>
            <w:hideMark/>
          </w:tcPr>
          <w:p w14:paraId="4EF6057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IH4</w:t>
            </w:r>
          </w:p>
        </w:tc>
        <w:tc>
          <w:tcPr>
            <w:tcW w:w="952" w:type="dxa"/>
            <w:noWrap/>
            <w:hideMark/>
          </w:tcPr>
          <w:p w14:paraId="4F3BCF8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4624</w:t>
            </w:r>
          </w:p>
        </w:tc>
      </w:tr>
      <w:tr w:rsidR="009B32BD" w:rsidRPr="008B296A" w14:paraId="372BBE1A" w14:textId="77777777" w:rsidTr="006D5701">
        <w:trPr>
          <w:trHeight w:val="1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E49DE9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2EDAE3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-alpha-trypsin inhibitor heavy chain H2</w:t>
            </w:r>
          </w:p>
        </w:tc>
        <w:tc>
          <w:tcPr>
            <w:tcW w:w="1559" w:type="dxa"/>
            <w:noWrap/>
            <w:hideMark/>
          </w:tcPr>
          <w:p w14:paraId="63420A0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IH2</w:t>
            </w:r>
          </w:p>
        </w:tc>
        <w:tc>
          <w:tcPr>
            <w:tcW w:w="952" w:type="dxa"/>
            <w:noWrap/>
            <w:hideMark/>
          </w:tcPr>
          <w:p w14:paraId="7787FE1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823</w:t>
            </w:r>
          </w:p>
        </w:tc>
      </w:tr>
      <w:tr w:rsidR="009B32BD" w:rsidRPr="008B296A" w14:paraId="40C103D6" w14:textId="77777777" w:rsidTr="006D5701">
        <w:trPr>
          <w:trHeight w:val="1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428CE2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C7883E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hosphatidylcholine-sterol acyltransferase</w:t>
            </w:r>
          </w:p>
        </w:tc>
        <w:tc>
          <w:tcPr>
            <w:tcW w:w="1559" w:type="dxa"/>
            <w:noWrap/>
            <w:hideMark/>
          </w:tcPr>
          <w:p w14:paraId="466A274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CAT</w:t>
            </w:r>
          </w:p>
        </w:tc>
        <w:tc>
          <w:tcPr>
            <w:tcW w:w="952" w:type="dxa"/>
            <w:noWrap/>
            <w:hideMark/>
          </w:tcPr>
          <w:p w14:paraId="717215F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80</w:t>
            </w:r>
          </w:p>
        </w:tc>
      </w:tr>
      <w:tr w:rsidR="009B32BD" w:rsidRPr="008B296A" w14:paraId="4AFE18CA" w14:textId="77777777" w:rsidTr="006D5701">
        <w:trPr>
          <w:trHeight w:val="1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7BD0C9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A9A0E7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erotransferrin</w:t>
            </w:r>
          </w:p>
        </w:tc>
        <w:tc>
          <w:tcPr>
            <w:tcW w:w="1559" w:type="dxa"/>
            <w:noWrap/>
            <w:hideMark/>
          </w:tcPr>
          <w:p w14:paraId="432A023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F</w:t>
            </w:r>
          </w:p>
        </w:tc>
        <w:tc>
          <w:tcPr>
            <w:tcW w:w="952" w:type="dxa"/>
            <w:noWrap/>
            <w:hideMark/>
          </w:tcPr>
          <w:p w14:paraId="3DA3ABA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87</w:t>
            </w:r>
          </w:p>
        </w:tc>
      </w:tr>
      <w:tr w:rsidR="009B32BD" w:rsidRPr="008B296A" w14:paraId="6D251722" w14:textId="77777777" w:rsidTr="006D5701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109CA6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FA6ED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ibulin-1</w:t>
            </w:r>
          </w:p>
        </w:tc>
        <w:tc>
          <w:tcPr>
            <w:tcW w:w="1559" w:type="dxa"/>
            <w:noWrap/>
            <w:hideMark/>
          </w:tcPr>
          <w:p w14:paraId="01F1E25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LN1</w:t>
            </w:r>
          </w:p>
        </w:tc>
        <w:tc>
          <w:tcPr>
            <w:tcW w:w="952" w:type="dxa"/>
            <w:noWrap/>
            <w:hideMark/>
          </w:tcPr>
          <w:p w14:paraId="3784650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3142</w:t>
            </w:r>
          </w:p>
        </w:tc>
      </w:tr>
      <w:tr w:rsidR="009B32BD" w:rsidRPr="008B296A" w14:paraId="389294E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2F576C7" w14:textId="209CCDA1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aWphbDwvQXV0aG9yPjxZZWFy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NaWphbDwvQXV0aG9yPjxZZWFy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ijal et al. (201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6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DDA7A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receptor 1</w:t>
            </w:r>
          </w:p>
        </w:tc>
        <w:tc>
          <w:tcPr>
            <w:tcW w:w="1559" w:type="dxa"/>
            <w:noWrap/>
            <w:hideMark/>
          </w:tcPr>
          <w:p w14:paraId="21A7A66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LT1</w:t>
            </w:r>
          </w:p>
        </w:tc>
        <w:tc>
          <w:tcPr>
            <w:tcW w:w="952" w:type="dxa"/>
            <w:noWrap/>
            <w:hideMark/>
          </w:tcPr>
          <w:p w14:paraId="37A7B9E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48</w:t>
            </w:r>
          </w:p>
        </w:tc>
      </w:tr>
      <w:tr w:rsidR="009B32BD" w:rsidRPr="008B296A" w14:paraId="12D3350E" w14:textId="77777777" w:rsidTr="006D5701">
        <w:trPr>
          <w:trHeight w:val="1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A67232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1BD7D9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ndoglin</w:t>
            </w:r>
          </w:p>
        </w:tc>
        <w:tc>
          <w:tcPr>
            <w:tcW w:w="1559" w:type="dxa"/>
            <w:noWrap/>
            <w:hideMark/>
          </w:tcPr>
          <w:p w14:paraId="2D87060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NG</w:t>
            </w:r>
          </w:p>
        </w:tc>
        <w:tc>
          <w:tcPr>
            <w:tcW w:w="952" w:type="dxa"/>
            <w:noWrap/>
            <w:hideMark/>
          </w:tcPr>
          <w:p w14:paraId="300033E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813</w:t>
            </w:r>
          </w:p>
        </w:tc>
      </w:tr>
      <w:tr w:rsidR="009B32BD" w:rsidRPr="008B296A" w14:paraId="1139B679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BA7064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1A94B8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acental growth factor (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lGF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36C363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GF</w:t>
            </w:r>
          </w:p>
        </w:tc>
        <w:tc>
          <w:tcPr>
            <w:tcW w:w="952" w:type="dxa"/>
            <w:noWrap/>
            <w:hideMark/>
          </w:tcPr>
          <w:p w14:paraId="00CE9BC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9763</w:t>
            </w:r>
          </w:p>
        </w:tc>
      </w:tr>
      <w:tr w:rsidR="009B32BD" w:rsidRPr="008B296A" w14:paraId="7B0D25D0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E19E964" w14:textId="36A412B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Moawad&lt;/Author&gt;&lt;Year&gt;2002&lt;/Year&gt;&lt;RecNum&gt;217&lt;/RecNum&gt;&lt;DisplayText&gt;Moawad&lt;style face="italic"&gt; et al.&lt;/style&gt; (2002)&lt;/DisplayText&gt;&lt;record&gt;&lt;rec-number&gt;217&lt;/rec-number&gt;&lt;foreign-keys&gt;&lt;key app="EN" db-id="v2rszxxp3xx0fyexzth59awkavpre5tw2wez" timestamp="1533222721"&gt;217&lt;/key&gt;&lt;key app="ENWeb" db-id=""&gt;0&lt;/key&gt;&lt;/foreign-keys&gt;&lt;ref-type name="Journal Article"&gt;17&lt;/ref-type&gt;&lt;contributors&gt;&lt;authors&gt;&lt;author&gt;Moawad, Atef H.&lt;/author&gt;&lt;author&gt;Goldenberg, Robert L.&lt;/author&gt;&lt;author&gt;Mercer, Brian&lt;/author&gt;&lt;author&gt;Meis, Paul J.&lt;/author&gt;&lt;author&gt;Iams, Jay D.&lt;/author&gt;&lt;author&gt;Das, Anita&lt;/author&gt;&lt;author&gt;Caritis, Steve N.&lt;/author&gt;&lt;author&gt;Miodovnik, Menachem&lt;/author&gt;&lt;author&gt;Menard, M. Kathryn&lt;/author&gt;&lt;author&gt;Thurnau, Gary R.&lt;/author&gt;&lt;author&gt;Dombrowski, Mitchell&lt;/author&gt;&lt;author&gt;Roberts, James M.&lt;/author&gt;&lt;/authors&gt;&lt;/contributors&gt;&lt;titles&gt;&lt;title&gt;The Preterm Prediction Study: The value of serum alkaline phosphatase, α-fetoprotein, plasma corticotropin-releasing hormone, and other serum markers for the prediction of spontaneous preterm birth&lt;/title&gt;&lt;secondary-title&gt;American Journal of Obstetrics and Gynecology&lt;/secondary-title&gt;&lt;/titles&gt;&lt;periodical&gt;&lt;full-title&gt;American Journal of Obstetrics and Gynecology&lt;/full-title&gt;&lt;/periodical&gt;&lt;pages&gt;990-996&lt;/pages&gt;&lt;volume&gt;186&lt;/volume&gt;&lt;number&gt;5&lt;/number&gt;&lt;dates&gt;&lt;year&gt;2002&lt;/year&gt;&lt;/dates&gt;&lt;isbn&gt;00029378&lt;/isbn&gt;&lt;urls&gt;&lt;/urls&gt;&lt;electronic-resource-num&gt;10.1067/mob.2002.121727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Moawad et al. (200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7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31B97D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kaline phosphatase (ALP)</w:t>
            </w:r>
          </w:p>
        </w:tc>
        <w:tc>
          <w:tcPr>
            <w:tcW w:w="1559" w:type="dxa"/>
            <w:noWrap/>
            <w:hideMark/>
          </w:tcPr>
          <w:p w14:paraId="049C70D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L</w:t>
            </w:r>
          </w:p>
        </w:tc>
        <w:tc>
          <w:tcPr>
            <w:tcW w:w="952" w:type="dxa"/>
            <w:noWrap/>
            <w:hideMark/>
          </w:tcPr>
          <w:p w14:paraId="00A2A7D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86</w:t>
            </w:r>
          </w:p>
        </w:tc>
      </w:tr>
      <w:tr w:rsidR="009B32BD" w:rsidRPr="008B296A" w14:paraId="4FD6C1EC" w14:textId="77777777" w:rsidTr="006D5701">
        <w:trPr>
          <w:trHeight w:val="1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270867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1E24F0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fetoprotein (AFP)</w:t>
            </w:r>
          </w:p>
        </w:tc>
        <w:tc>
          <w:tcPr>
            <w:tcW w:w="1559" w:type="dxa"/>
            <w:noWrap/>
            <w:hideMark/>
          </w:tcPr>
          <w:p w14:paraId="11FE9F4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FP</w:t>
            </w:r>
          </w:p>
        </w:tc>
        <w:tc>
          <w:tcPr>
            <w:tcW w:w="952" w:type="dxa"/>
            <w:noWrap/>
            <w:hideMark/>
          </w:tcPr>
          <w:p w14:paraId="70322C3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71</w:t>
            </w:r>
          </w:p>
        </w:tc>
      </w:tr>
      <w:tr w:rsidR="009B32BD" w:rsidRPr="008B296A" w14:paraId="51F66033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CDA5E7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066CC0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or factor (CRH, CRF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62AD150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250BD4F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143D1AF2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3D55526" w14:textId="217E9700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Neggers&lt;/Author&gt;&lt;Year&gt;2000 &lt;/Year&gt;&lt;RecNum&gt;225&lt;/RecNum&gt;&lt;DisplayText&gt;Neggers&lt;style face="italic"&gt; et al.&lt;/style&gt; (2000 )&lt;/DisplayText&gt;&lt;record&gt;&lt;rec-number&gt;225&lt;/rec-number&gt;&lt;foreign-keys&gt;&lt;key app="EN" db-id="v2rszxxp3xx0fyexzth59awkavpre5tw2wez" timestamp="1533222749"&gt;225&lt;/key&gt;&lt;key app="ENWeb" db-id=""&gt;0&lt;/key&gt;&lt;/foreign-keys&gt;&lt;ref-type name="Journal Article"&gt;17&lt;/ref-type&gt;&lt;contributors&gt;&lt;authors&gt;&lt;author&gt;Neggers, YH&lt;/author&gt;&lt;author&gt;Goldenberg, RL.&lt;/author&gt;&lt;author&gt;DuBard, MB&lt;/author&gt;&lt;author&gt;Cliver, SP.&lt;/author&gt;&lt;/authors&gt;&lt;/contributors&gt;&lt;titles&gt;&lt;title&gt;Increased risk of preterm delivery with elevated maternal alpha-fetoprotein and plasma zinc levels in African-American women&lt;/title&gt;&lt;secondary-title&gt;Acta Obstet Gynecol Scand.&lt;/secondary-title&gt;&lt;/titles&gt;&lt;periodical&gt;&lt;full-title&gt;Acta Obstet Gynecol Scand.&lt;/full-title&gt;&lt;/periodical&gt;&lt;pages&gt;160–164&lt;/pages&gt;&lt;volume&gt;79&lt;/volume&gt;&lt;number&gt;3&lt;/number&gt;&lt;dates&gt;&lt;year&gt;2000 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Neggers et al. (2000 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8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A307DB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fetoprotein (AFP)</w:t>
            </w:r>
          </w:p>
        </w:tc>
        <w:tc>
          <w:tcPr>
            <w:tcW w:w="1559" w:type="dxa"/>
            <w:noWrap/>
            <w:hideMark/>
          </w:tcPr>
          <w:p w14:paraId="11542A3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FP</w:t>
            </w:r>
          </w:p>
        </w:tc>
        <w:tc>
          <w:tcPr>
            <w:tcW w:w="952" w:type="dxa"/>
            <w:noWrap/>
            <w:hideMark/>
          </w:tcPr>
          <w:p w14:paraId="64E3DA5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71</w:t>
            </w:r>
          </w:p>
        </w:tc>
      </w:tr>
      <w:tr w:rsidR="009B32BD" w:rsidRPr="008B296A" w14:paraId="4053A706" w14:textId="77777777" w:rsidTr="006D5701">
        <w:trPr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73F84B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AD423C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Zinc levels *</w:t>
            </w:r>
          </w:p>
        </w:tc>
        <w:tc>
          <w:tcPr>
            <w:tcW w:w="1559" w:type="dxa"/>
            <w:noWrap/>
            <w:hideMark/>
          </w:tcPr>
          <w:p w14:paraId="276E1A7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45FAC49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5556B407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5B4A8D2" w14:textId="77777777" w:rsidR="00484C54" w:rsidRDefault="009B32BD" w:rsidP="008B296A">
            <w:pPr>
              <w:spacing w:after="0" w:line="240" w:lineRule="auto"/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Ong&lt;/Author&gt;&lt;Year&gt;2000&lt;/Year&gt;&lt;RecNum&gt;232&lt;/RecNum&gt;&lt;DisplayText&gt;Ong&lt;style face="italic"&gt; et al.&lt;/style&gt; (2000)&lt;/DisplayText&gt;&lt;record&gt;&lt;rec-number&gt;232&lt;/rec-number&gt;&lt;foreign-keys&gt;&lt;key app="EN" db-id="v2rszxxp3xx0fyexzth59awkavpre5tw2wez" timestamp="1533222778"&gt;232&lt;/key&gt;&lt;key app="ENWeb" db-id=""&gt;0&lt;/key&gt;&lt;/foreign-keys&gt;&lt;ref-type name="Journal Article"&gt;17&lt;/ref-type&gt;&lt;contributors&gt;&lt;authors&gt;&lt;author&gt;Ong, CYT&lt;/author&gt;&lt;author&gt;Liao, AW&lt;/author&gt;&lt;author&gt;Spencer, K&lt;/author&gt;&lt;author&gt;Munim, S&lt;/author&gt;&lt;author&gt;Nicolaides, KH&lt;/author&gt;&lt;/authors&gt;&lt;/contributors&gt;&lt;titles&gt;&lt;title&gt;First trimester maternal serum free beta human chorionic gonadotrophin and pregnancy associated plasma protein A as predictors of pregnancy complications&lt;/title&gt;&lt;secondary-title&gt;British Journal of Obstetrics and Gynaecology&lt;/secondary-title&gt;&lt;/titles&gt;&lt;periodical&gt;&lt;full-title&gt;British Journal of Obstetrics and Gynaecology&lt;/full-title&gt;&lt;/periodical&gt;&lt;pages&gt;1265–1270&lt;/pages&gt;&lt;volume&gt;107&lt;/volume&gt;&lt;number&gt;10&lt;/number&gt;&lt;dates&gt;&lt;year&gt;2000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Ong et al. (200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643B5B6F" w14:textId="217E4F4B" w:rsidR="009B32BD" w:rsidRPr="00B07C4C" w:rsidRDefault="00484C54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9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42F8B6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3F033B8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7A10108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213B1662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A45582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1544B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29E069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2149A49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1E3491B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05D4414" w14:textId="77777777" w:rsidR="00484C54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PemVyPC9BdXRob3I+PFllYXI+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PemVyPC9BdXRob3I+PFllYXI+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Ozer et al. (200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72D680EB" w14:textId="5F1DD5D0" w:rsidR="009B32BD" w:rsidRPr="00B07C4C" w:rsidRDefault="00484C54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0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A1CB6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2AA4552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7D64C70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52E295EF" w14:textId="77777777" w:rsidTr="006D5701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1C7E80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D1D7C1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7F2E112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2555427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4BB50238" w14:textId="77777777" w:rsidTr="006D5701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99EC418" w14:textId="3C3A969F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Pemd1LUVyZGluYzwvQXV0aG9y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Pemd1LUVyZGluYzwvQXV0aG9y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Ozgu-Erdinc et al. (2014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484C54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1</w:t>
            </w:r>
            <w:r w:rsidR="00484C54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AD5B7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kaline phosphatase (ALP)</w:t>
            </w:r>
          </w:p>
        </w:tc>
        <w:tc>
          <w:tcPr>
            <w:tcW w:w="1559" w:type="dxa"/>
            <w:noWrap/>
            <w:hideMark/>
          </w:tcPr>
          <w:p w14:paraId="33ED306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L</w:t>
            </w:r>
          </w:p>
        </w:tc>
        <w:tc>
          <w:tcPr>
            <w:tcW w:w="952" w:type="dxa"/>
            <w:noWrap/>
            <w:hideMark/>
          </w:tcPr>
          <w:p w14:paraId="2D66617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186</w:t>
            </w:r>
          </w:p>
        </w:tc>
      </w:tr>
      <w:tr w:rsidR="009B32BD" w:rsidRPr="008B296A" w14:paraId="6DAB0AAA" w14:textId="77777777" w:rsidTr="006D5701">
        <w:trPr>
          <w:trHeight w:val="1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A22F3D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9F13C4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actate dehydrogenase (LDH)</w:t>
            </w:r>
          </w:p>
        </w:tc>
        <w:tc>
          <w:tcPr>
            <w:tcW w:w="1559" w:type="dxa"/>
            <w:noWrap/>
            <w:hideMark/>
          </w:tcPr>
          <w:p w14:paraId="26A11F1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DHA</w:t>
            </w:r>
          </w:p>
        </w:tc>
        <w:tc>
          <w:tcPr>
            <w:tcW w:w="952" w:type="dxa"/>
            <w:noWrap/>
            <w:hideMark/>
          </w:tcPr>
          <w:p w14:paraId="0E33A0C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338</w:t>
            </w:r>
          </w:p>
        </w:tc>
      </w:tr>
      <w:tr w:rsidR="009B32BD" w:rsidRPr="008B296A" w14:paraId="3906180D" w14:textId="77777777" w:rsidTr="006D5701">
        <w:trPr>
          <w:trHeight w:val="1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5C513F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49AEBE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erritin</w:t>
            </w:r>
          </w:p>
        </w:tc>
        <w:tc>
          <w:tcPr>
            <w:tcW w:w="1559" w:type="dxa"/>
            <w:noWrap/>
            <w:hideMark/>
          </w:tcPr>
          <w:p w14:paraId="4657DC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TL</w:t>
            </w:r>
          </w:p>
        </w:tc>
        <w:tc>
          <w:tcPr>
            <w:tcW w:w="952" w:type="dxa"/>
            <w:noWrap/>
            <w:hideMark/>
          </w:tcPr>
          <w:p w14:paraId="33BB71B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92</w:t>
            </w:r>
          </w:p>
        </w:tc>
      </w:tr>
      <w:tr w:rsidR="009B32BD" w:rsidRPr="008B296A" w14:paraId="0D2A94ED" w14:textId="77777777" w:rsidTr="006D5701">
        <w:trPr>
          <w:trHeight w:val="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9D588C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FEC52B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382F1BD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024ADDC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331A8621" w14:textId="77777777" w:rsidTr="006D5701">
        <w:trPr>
          <w:trHeight w:val="2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5A0111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8BC19F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433C6D3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003602E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6808ED43" w14:textId="77777777" w:rsidTr="006D5701">
        <w:trPr>
          <w:trHeight w:val="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B985F8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F95A7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eruloplasmin</w:t>
            </w:r>
          </w:p>
        </w:tc>
        <w:tc>
          <w:tcPr>
            <w:tcW w:w="1559" w:type="dxa"/>
            <w:noWrap/>
            <w:hideMark/>
          </w:tcPr>
          <w:p w14:paraId="6B466F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P</w:t>
            </w:r>
          </w:p>
        </w:tc>
        <w:tc>
          <w:tcPr>
            <w:tcW w:w="952" w:type="dxa"/>
            <w:noWrap/>
            <w:hideMark/>
          </w:tcPr>
          <w:p w14:paraId="083EB09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450</w:t>
            </w:r>
          </w:p>
        </w:tc>
      </w:tr>
      <w:tr w:rsidR="009B32BD" w:rsidRPr="008B296A" w14:paraId="62BEB23A" w14:textId="77777777" w:rsidTr="006D5701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98318D4" w14:textId="3545D6C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YXJyeTwvQXV0aG9yPjxZZWFy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YXJyeTwvQXV0aG9yPjxZZWFy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arry et al. (202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2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55C4FA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ibronectin</w:t>
            </w:r>
          </w:p>
        </w:tc>
        <w:tc>
          <w:tcPr>
            <w:tcW w:w="1559" w:type="dxa"/>
            <w:noWrap/>
            <w:hideMark/>
          </w:tcPr>
          <w:p w14:paraId="7168EDA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N1</w:t>
            </w:r>
          </w:p>
        </w:tc>
        <w:tc>
          <w:tcPr>
            <w:tcW w:w="952" w:type="dxa"/>
            <w:noWrap/>
            <w:hideMark/>
          </w:tcPr>
          <w:p w14:paraId="6171B8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51</w:t>
            </w:r>
          </w:p>
        </w:tc>
      </w:tr>
      <w:tr w:rsidR="009B32BD" w:rsidRPr="008B296A" w14:paraId="7942C2C7" w14:textId="77777777" w:rsidTr="006D5701">
        <w:trPr>
          <w:trHeight w:val="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8C844B8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601250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xtracellular matrix protein 1</w:t>
            </w:r>
          </w:p>
        </w:tc>
        <w:tc>
          <w:tcPr>
            <w:tcW w:w="1559" w:type="dxa"/>
            <w:noWrap/>
            <w:hideMark/>
          </w:tcPr>
          <w:p w14:paraId="34F663B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ECM1</w:t>
            </w:r>
          </w:p>
        </w:tc>
        <w:tc>
          <w:tcPr>
            <w:tcW w:w="952" w:type="dxa"/>
            <w:noWrap/>
            <w:hideMark/>
          </w:tcPr>
          <w:p w14:paraId="6B5D66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6610</w:t>
            </w:r>
          </w:p>
        </w:tc>
      </w:tr>
      <w:tr w:rsidR="009B32BD" w:rsidRPr="008B296A" w14:paraId="0BC509B4" w14:textId="77777777" w:rsidTr="006D5701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137322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D8AA36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Laminin subunit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3</w:t>
            </w:r>
            <w:proofErr w:type="gramEnd"/>
          </w:p>
        </w:tc>
        <w:tc>
          <w:tcPr>
            <w:tcW w:w="1559" w:type="dxa"/>
            <w:noWrap/>
            <w:hideMark/>
          </w:tcPr>
          <w:p w14:paraId="1AABA5F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LAMA3</w:t>
            </w:r>
          </w:p>
        </w:tc>
        <w:tc>
          <w:tcPr>
            <w:tcW w:w="952" w:type="dxa"/>
            <w:noWrap/>
            <w:hideMark/>
          </w:tcPr>
          <w:p w14:paraId="460A149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6787</w:t>
            </w:r>
          </w:p>
        </w:tc>
      </w:tr>
      <w:tr w:rsidR="009B32BD" w:rsidRPr="008B296A" w14:paraId="2562D525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111E2E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639BD2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lsyntenin-1</w:t>
            </w:r>
          </w:p>
        </w:tc>
        <w:tc>
          <w:tcPr>
            <w:tcW w:w="1559" w:type="dxa"/>
            <w:noWrap/>
            <w:hideMark/>
          </w:tcPr>
          <w:p w14:paraId="301BA00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LSTN1</w:t>
            </w:r>
          </w:p>
        </w:tc>
        <w:tc>
          <w:tcPr>
            <w:tcW w:w="952" w:type="dxa"/>
            <w:noWrap/>
            <w:hideMark/>
          </w:tcPr>
          <w:p w14:paraId="2ED7BC6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94985</w:t>
            </w:r>
          </w:p>
        </w:tc>
      </w:tr>
      <w:tr w:rsidR="009B32BD" w:rsidRPr="008B296A" w14:paraId="30CF7F11" w14:textId="77777777" w:rsidTr="006D570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B97A23D" w14:textId="3ADC3E15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YXJyeTwvQXV0aG9yPjxZZWFy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YXJyeTwvQXV0aG9yPjxZZWFy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arry et al. (2014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3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337E80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lipoprotein M (APOM)</w:t>
            </w:r>
          </w:p>
        </w:tc>
        <w:tc>
          <w:tcPr>
            <w:tcW w:w="1559" w:type="dxa"/>
            <w:noWrap/>
            <w:hideMark/>
          </w:tcPr>
          <w:p w14:paraId="72CD6DF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POM</w:t>
            </w:r>
          </w:p>
        </w:tc>
        <w:tc>
          <w:tcPr>
            <w:tcW w:w="952" w:type="dxa"/>
            <w:noWrap/>
            <w:hideMark/>
          </w:tcPr>
          <w:p w14:paraId="4E01A9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95445</w:t>
            </w:r>
          </w:p>
        </w:tc>
      </w:tr>
      <w:tr w:rsidR="009B32BD" w:rsidRPr="008B296A" w14:paraId="3077F811" w14:textId="77777777" w:rsidTr="006D5701"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34A8F8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E7144D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Kininogen-1 (KNG1)</w:t>
            </w:r>
          </w:p>
        </w:tc>
        <w:tc>
          <w:tcPr>
            <w:tcW w:w="1559" w:type="dxa"/>
            <w:noWrap/>
            <w:hideMark/>
          </w:tcPr>
          <w:p w14:paraId="5A6C11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KNG1</w:t>
            </w:r>
          </w:p>
        </w:tc>
        <w:tc>
          <w:tcPr>
            <w:tcW w:w="952" w:type="dxa"/>
            <w:noWrap/>
            <w:hideMark/>
          </w:tcPr>
          <w:p w14:paraId="7EE84A5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42</w:t>
            </w:r>
          </w:p>
        </w:tc>
      </w:tr>
      <w:tr w:rsidR="009B32BD" w:rsidRPr="008B296A" w14:paraId="71FDC7BA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5747AB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094B6D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zone protein</w:t>
            </w:r>
          </w:p>
        </w:tc>
        <w:tc>
          <w:tcPr>
            <w:tcW w:w="1559" w:type="dxa"/>
            <w:noWrap/>
            <w:hideMark/>
          </w:tcPr>
          <w:p w14:paraId="44363ED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ZP</w:t>
            </w:r>
          </w:p>
        </w:tc>
        <w:tc>
          <w:tcPr>
            <w:tcW w:w="952" w:type="dxa"/>
            <w:noWrap/>
            <w:hideMark/>
          </w:tcPr>
          <w:p w14:paraId="701508C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0742</w:t>
            </w:r>
          </w:p>
        </w:tc>
      </w:tr>
      <w:tr w:rsidR="009B32BD" w:rsidRPr="008B296A" w14:paraId="34243F5C" w14:textId="77777777" w:rsidTr="006D5701">
        <w:trPr>
          <w:trHeight w:val="1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FE40EE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B1C6FC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steroid-binding globulin</w:t>
            </w:r>
          </w:p>
        </w:tc>
        <w:tc>
          <w:tcPr>
            <w:tcW w:w="1559" w:type="dxa"/>
            <w:noWrap/>
            <w:hideMark/>
          </w:tcPr>
          <w:p w14:paraId="6CF950E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ERPINA6</w:t>
            </w:r>
          </w:p>
        </w:tc>
        <w:tc>
          <w:tcPr>
            <w:tcW w:w="952" w:type="dxa"/>
            <w:noWrap/>
            <w:hideMark/>
          </w:tcPr>
          <w:p w14:paraId="33A09FE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185</w:t>
            </w:r>
          </w:p>
        </w:tc>
      </w:tr>
      <w:tr w:rsidR="009B32BD" w:rsidRPr="008B296A" w14:paraId="3E933919" w14:textId="77777777" w:rsidTr="006D5701">
        <w:trPr>
          <w:trHeight w:val="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D9F745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3F88E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othrombin</w:t>
            </w:r>
          </w:p>
        </w:tc>
        <w:tc>
          <w:tcPr>
            <w:tcW w:w="1559" w:type="dxa"/>
            <w:noWrap/>
            <w:hideMark/>
          </w:tcPr>
          <w:p w14:paraId="357492B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2</w:t>
            </w:r>
          </w:p>
        </w:tc>
        <w:tc>
          <w:tcPr>
            <w:tcW w:w="952" w:type="dxa"/>
            <w:noWrap/>
            <w:hideMark/>
          </w:tcPr>
          <w:p w14:paraId="542C325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734</w:t>
            </w:r>
          </w:p>
        </w:tc>
      </w:tr>
      <w:tr w:rsidR="009B32BD" w:rsidRPr="008B296A" w14:paraId="1FB772B1" w14:textId="77777777" w:rsidTr="006D5701">
        <w:trPr>
          <w:trHeight w:val="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1024E99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408E073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etinol-binding protein 4</w:t>
            </w:r>
          </w:p>
        </w:tc>
        <w:tc>
          <w:tcPr>
            <w:tcW w:w="1559" w:type="dxa"/>
            <w:noWrap/>
            <w:hideMark/>
          </w:tcPr>
          <w:p w14:paraId="23B8B03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BP4</w:t>
            </w:r>
          </w:p>
        </w:tc>
        <w:tc>
          <w:tcPr>
            <w:tcW w:w="952" w:type="dxa"/>
            <w:noWrap/>
            <w:hideMark/>
          </w:tcPr>
          <w:p w14:paraId="7F4BF30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53</w:t>
            </w:r>
          </w:p>
        </w:tc>
      </w:tr>
      <w:tr w:rsidR="009B32BD" w:rsidRPr="008B296A" w14:paraId="1360B131" w14:textId="77777777" w:rsidTr="006D5701">
        <w:trPr>
          <w:trHeight w:val="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BB7C2A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3B325A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yaluronan-binding protein 2</w:t>
            </w:r>
          </w:p>
        </w:tc>
        <w:tc>
          <w:tcPr>
            <w:tcW w:w="1559" w:type="dxa"/>
            <w:noWrap/>
            <w:hideMark/>
          </w:tcPr>
          <w:p w14:paraId="7AB97A1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ABP2</w:t>
            </w:r>
          </w:p>
        </w:tc>
        <w:tc>
          <w:tcPr>
            <w:tcW w:w="952" w:type="dxa"/>
            <w:noWrap/>
            <w:hideMark/>
          </w:tcPr>
          <w:p w14:paraId="388CFA0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4520</w:t>
            </w:r>
          </w:p>
        </w:tc>
      </w:tr>
      <w:tr w:rsidR="009B32BD" w:rsidRPr="008B296A" w14:paraId="51D7F29A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F7A65AF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59BF65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N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cetylmuramoyl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-L-alanine amidase</w:t>
            </w:r>
          </w:p>
        </w:tc>
        <w:tc>
          <w:tcPr>
            <w:tcW w:w="1559" w:type="dxa"/>
            <w:noWrap/>
            <w:hideMark/>
          </w:tcPr>
          <w:p w14:paraId="1B45522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GLYRP2</w:t>
            </w:r>
          </w:p>
        </w:tc>
        <w:tc>
          <w:tcPr>
            <w:tcW w:w="952" w:type="dxa"/>
            <w:noWrap/>
            <w:hideMark/>
          </w:tcPr>
          <w:p w14:paraId="4D6C612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6PD5</w:t>
            </w:r>
          </w:p>
        </w:tc>
      </w:tr>
      <w:tr w:rsidR="009B32BD" w:rsidRPr="008B296A" w14:paraId="3E523D5E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482EB30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D858A3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icolin-3</w:t>
            </w:r>
          </w:p>
        </w:tc>
        <w:tc>
          <w:tcPr>
            <w:tcW w:w="1559" w:type="dxa"/>
            <w:noWrap/>
            <w:hideMark/>
          </w:tcPr>
          <w:p w14:paraId="5713805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CN3</w:t>
            </w:r>
          </w:p>
        </w:tc>
        <w:tc>
          <w:tcPr>
            <w:tcW w:w="952" w:type="dxa"/>
            <w:noWrap/>
            <w:hideMark/>
          </w:tcPr>
          <w:p w14:paraId="22309F0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75636</w:t>
            </w:r>
          </w:p>
        </w:tc>
      </w:tr>
      <w:tr w:rsidR="009B32BD" w:rsidRPr="008B296A" w14:paraId="16E3E91B" w14:textId="77777777" w:rsidTr="006D5701">
        <w:trPr>
          <w:trHeight w:val="1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40906D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58D2E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arboxypeptidase N catalytic chain</w:t>
            </w:r>
          </w:p>
        </w:tc>
        <w:tc>
          <w:tcPr>
            <w:tcW w:w="1559" w:type="dxa"/>
            <w:noWrap/>
            <w:hideMark/>
          </w:tcPr>
          <w:p w14:paraId="7F9EDA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PN1</w:t>
            </w:r>
          </w:p>
        </w:tc>
        <w:tc>
          <w:tcPr>
            <w:tcW w:w="952" w:type="dxa"/>
            <w:noWrap/>
            <w:hideMark/>
          </w:tcPr>
          <w:p w14:paraId="0C438F7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5169</w:t>
            </w:r>
          </w:p>
        </w:tc>
      </w:tr>
      <w:tr w:rsidR="009B32BD" w:rsidRPr="008B296A" w14:paraId="0E09FAFA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072639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F64375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lysin-1</w:t>
            </w:r>
          </w:p>
        </w:tc>
        <w:tc>
          <w:tcPr>
            <w:tcW w:w="1559" w:type="dxa"/>
            <w:noWrap/>
            <w:hideMark/>
          </w:tcPr>
          <w:p w14:paraId="42AC762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6D3E673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22EF22C8" w14:textId="77777777" w:rsidTr="006D5701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FEE0E94" w14:textId="397814CC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Pawelczyk&lt;/Author&gt;&lt;Year&gt;2010&lt;/Year&gt;&lt;RecNum&gt;210&lt;/RecNum&gt;&lt;DisplayText&gt;Pawelczyk&lt;style face="italic"&gt; et al.&lt;/style&gt; (2010)&lt;/DisplayText&gt;&lt;record&gt;&lt;rec-number&gt;210&lt;/rec-number&gt;&lt;foreign-keys&gt;&lt;key app="EN" db-id="v2rszxxp3xx0fyexzth59awkavpre5tw2wez" timestamp="1533222692"&gt;210&lt;/key&gt;&lt;key app="ENWeb" db-id=""&gt;0&lt;/key&gt;&lt;/foreign-keys&gt;&lt;ref-type name="Journal Article"&gt;17&lt;/ref-type&gt;&lt;contributors&gt;&lt;authors&gt;&lt;author&gt;Pawelczyk, E&lt;/author&gt;&lt;author&gt;Nowicki, BJ&lt;/author&gt;&lt;author&gt;Izban, MG&lt;/author&gt;&lt;author&gt;Pratap, S&lt;/author&gt;&lt;author&gt;Sashti, NA&lt;/author&gt;&lt;author&gt;Sanderson, M&lt;/author&gt;&lt;author&gt;Nowicki, S&lt;/author&gt;&lt;/authors&gt;&lt;/contributors&gt;&lt;titles&gt;&lt;title&gt;Spontaneous preterm labor is associated with an increase in the proinflammatory signal transducer TLR4 receptor on maternal blood monocytes&lt;/title&gt;&lt;secondary-title&gt;BMC pregnancy and childbirth&lt;/secondary-title&gt;&lt;/titles&gt;&lt;periodical&gt;&lt;full-title&gt;BMC PREGNANCY AND CHILDBIRTH&lt;/full-title&gt;&lt;/periodical&gt;&lt;pages&gt;66&lt;/pages&gt;&lt;volume&gt;10&lt;/volume&gt;&lt;dates&gt;&lt;year&gt;2010&lt;/year&gt;&lt;/dates&gt;&lt;urls&gt;&lt;/urls&gt;&lt;electronic-resource-num&gt; 10.1186/1471-2393-10-66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awelczyk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4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AB221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oll-like receptor 4 (TLR4)</w:t>
            </w:r>
          </w:p>
        </w:tc>
        <w:tc>
          <w:tcPr>
            <w:tcW w:w="1559" w:type="dxa"/>
            <w:noWrap/>
            <w:hideMark/>
          </w:tcPr>
          <w:p w14:paraId="7EC4ADD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LR4</w:t>
            </w:r>
          </w:p>
        </w:tc>
        <w:tc>
          <w:tcPr>
            <w:tcW w:w="952" w:type="dxa"/>
            <w:noWrap/>
            <w:hideMark/>
          </w:tcPr>
          <w:p w14:paraId="5A4EFA8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O00206</w:t>
            </w:r>
          </w:p>
        </w:tc>
      </w:tr>
      <w:tr w:rsidR="009B32BD" w:rsidRPr="008B296A" w14:paraId="0CE289CA" w14:textId="77777777" w:rsidTr="006D5701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B161C89" w14:textId="751888F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ZWFyY2U8L0F1dGhvcj48WWVh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ZWFyY2U8L0F1dGhvcj48WWVh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earce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5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A51915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164224E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028D96E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36F751AF" w14:textId="77777777" w:rsidTr="006D5701">
        <w:trPr>
          <w:trHeight w:val="1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9CCBF8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EDBC6B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crophage migration inhibitory factor (MIF)</w:t>
            </w:r>
          </w:p>
        </w:tc>
        <w:tc>
          <w:tcPr>
            <w:tcW w:w="1559" w:type="dxa"/>
            <w:noWrap/>
            <w:hideMark/>
          </w:tcPr>
          <w:p w14:paraId="0064407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IF</w:t>
            </w:r>
          </w:p>
        </w:tc>
        <w:tc>
          <w:tcPr>
            <w:tcW w:w="952" w:type="dxa"/>
            <w:noWrap/>
            <w:hideMark/>
          </w:tcPr>
          <w:p w14:paraId="210AD0C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4174 </w:t>
            </w:r>
          </w:p>
        </w:tc>
      </w:tr>
      <w:tr w:rsidR="009B32BD" w:rsidRPr="008B296A" w14:paraId="1D2D38F3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905791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20280D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651618D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1BC2D9E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490B71F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AEE7C3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A1F73A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03A5110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6E8A41C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65FAF42B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7212EB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F09C54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24E0E68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62F82D9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2401DEAB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775F36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308ACB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6ED59AB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139DB3A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04A53329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0B5E8E8" w14:textId="77777777" w:rsidR="006142BA" w:rsidRDefault="009B32BD" w:rsidP="008B296A">
            <w:pPr>
              <w:spacing w:after="0" w:line="240" w:lineRule="auto"/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aWhsPC9BdXRob3I+PFllYXI+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aWhsPC9BdXRob3I+PFllYXI+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ihl et al. (200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76C80728" w14:textId="2DF31BB2" w:rsidR="009B32BD" w:rsidRPr="00B07C4C" w:rsidRDefault="006142BA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6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2C77C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-specific beta-1-glycoprotein (SP1)</w:t>
            </w:r>
          </w:p>
        </w:tc>
        <w:tc>
          <w:tcPr>
            <w:tcW w:w="1559" w:type="dxa"/>
            <w:noWrap/>
            <w:hideMark/>
          </w:tcPr>
          <w:p w14:paraId="6A0D594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SG1</w:t>
            </w:r>
          </w:p>
        </w:tc>
        <w:tc>
          <w:tcPr>
            <w:tcW w:w="952" w:type="dxa"/>
            <w:noWrap/>
            <w:hideMark/>
          </w:tcPr>
          <w:p w14:paraId="1D27383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1464</w:t>
            </w:r>
          </w:p>
        </w:tc>
      </w:tr>
      <w:tr w:rsidR="009B32BD" w:rsidRPr="008B296A" w14:paraId="07D50BAA" w14:textId="77777777" w:rsidTr="006D5701">
        <w:trPr>
          <w:trHeight w:val="1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0A86BCF" w14:textId="770C326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Pitiphat&lt;/Author&gt;&lt;Year&gt;2005&lt;/Year&gt;&lt;RecNum&gt;261&lt;/RecNum&gt;&lt;DisplayText&gt;Pitiphat&lt;style face="italic"&gt; et al.&lt;/style&gt; (2005)&lt;/DisplayText&gt;&lt;record&gt;&lt;rec-number&gt;261&lt;/rec-number&gt;&lt;foreign-keys&gt;&lt;key app="EN" db-id="v2rszxxp3xx0fyexzth59awkavpre5tw2wez" timestamp="1533290861"&gt;261&lt;/key&gt;&lt;key app="ENWeb" db-id=""&gt;0&lt;/key&gt;&lt;/foreign-keys&gt;&lt;ref-type name="Journal Article"&gt;17&lt;/ref-type&gt;&lt;contributors&gt;&lt;authors&gt;&lt;author&gt;Pitiphat, W.&lt;/author&gt;&lt;author&gt;Gillman, M. W.&lt;/author&gt;&lt;author&gt;Joshipura, K. J.&lt;/author&gt;&lt;author&gt;Williams, P. L.&lt;/author&gt;&lt;author&gt;Douglass, C. W.&lt;/author&gt;&lt;author&gt;Rich-Edwards, J. W.&lt;/author&gt;&lt;/authors&gt;&lt;/contributors&gt;&lt;auth-address&gt;Department of Epidemiology, Harvard School of Public Health, Boston, MA, USA. waranuch@kku.ac.th&lt;/auth-address&gt;&lt;titles&gt;&lt;title&gt;Plasma C-reactive protein in early pregnancy and preterm delivery&lt;/title&gt;&lt;secondary-title&gt;Am J Epidemiol&lt;/secondary-title&gt;&lt;/titles&gt;&lt;periodical&gt;&lt;full-title&gt;Am J Epidemiol&lt;/full-title&gt;&lt;/periodical&gt;&lt;pages&gt;1108-13&lt;/pages&gt;&lt;volume&gt;162&lt;/volume&gt;&lt;number&gt;11&lt;/number&gt;&lt;keywords&gt;&lt;keyword&gt;Alcohol Drinking/epidemiology&lt;/keyword&gt;&lt;keyword&gt;Biomarkers/blood&lt;/keyword&gt;&lt;keyword&gt;Body Mass Index&lt;/keyword&gt;&lt;keyword&gt;C-Reactive Protein/*metabolism&lt;/keyword&gt;&lt;keyword&gt;Case-Control Studies&lt;/keyword&gt;&lt;keyword&gt;Cohort Studies&lt;/keyword&gt;&lt;keyword&gt;Female&lt;/keyword&gt;&lt;keyword&gt;Gestational Age&lt;/keyword&gt;&lt;keyword&gt;Humans&lt;/keyword&gt;&lt;keyword&gt;Massachusetts/epidemiology&lt;/keyword&gt;&lt;keyword&gt;Multivariate Analysis&lt;/keyword&gt;&lt;keyword&gt;Odds Ratio&lt;/keyword&gt;&lt;keyword&gt;Pregnancy/*blood&lt;/keyword&gt;&lt;keyword&gt;Premature Birth/*blood/*epidemiology&lt;/keyword&gt;&lt;keyword&gt;Prospective Studies&lt;/keyword&gt;&lt;keyword&gt;Recurrence&lt;/keyword&gt;&lt;/keywords&gt;&lt;dates&gt;&lt;year&gt;2005&lt;/year&gt;&lt;pub-dates&gt;&lt;date&gt;Dec 1&lt;/date&gt;&lt;/pub-dates&gt;&lt;/dates&gt;&lt;isbn&gt;0002-9262 (Print)&amp;#xD;0002-9262 (Linking)&lt;/isbn&gt;&lt;accession-num&gt;16236995&lt;/accession-num&gt;&lt;urls&gt;&lt;related-urls&gt;&lt;url&gt;https://www.ncbi.nlm.nih.gov/pubmed/16236995&lt;/url&gt;&lt;/related-urls&gt;&lt;/urls&gt;&lt;custom2&gt;PMC1994922&lt;/custom2&gt;&lt;electronic-resource-num&gt;10.1093/aje/kwi323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itiphat et al. (2005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7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83CBBB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7CFA3B4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26C2521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219D6ACC" w14:textId="77777777" w:rsidTr="006D5701">
        <w:trPr>
          <w:trHeight w:val="1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32D262B" w14:textId="78086719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Puchner&lt;/Author&gt;&lt;Year&gt;2011 &lt;/Year&gt;&lt;RecNum&gt;214&lt;/RecNum&gt;&lt;DisplayText&gt;Puchner&lt;style face="italic"&gt; et al.&lt;/style&gt; (2011)&lt;/DisplayText&gt;&lt;record&gt;&lt;rec-number&gt;214&lt;/rec-number&gt;&lt;foreign-keys&gt;&lt;key app="EN" db-id="v2rszxxp3xx0fyexzth59awkavpre5tw2wez" timestamp="1533222710"&gt;214&lt;/key&gt;&lt;key app="ENWeb" db-id=""&gt;0&lt;/key&gt;&lt;/foreign-keys&gt;&lt;ref-type name="Journal Article"&gt;17&lt;/ref-type&gt;&lt;contributors&gt;&lt;authors&gt;&lt;author&gt;Puchner, K&lt;/author&gt;&lt;author&gt;Iavazzo, C&lt;/author&gt;&lt;author&gt;Gourgiotis, D&lt;/author&gt;&lt;author&gt;Boutsikou, M&lt;/author&gt;&lt;author&gt;Baka, S&lt;/author&gt;&lt;author&gt;Hassiakos, D&lt;/author&gt;&lt;author&gt;Kouskouni, E&lt;/author&gt;&lt;author&gt;Economou, E&lt;/author&gt;&lt;author&gt;Malamitsi-Puchner, A&lt;/author&gt;&lt;author&gt;Creatsas, G&lt;/author&gt;&lt;/authors&gt;&lt;/contributors&gt;&lt;titles&gt;&lt;title&gt;Mid-trimester amniotic fluid interleukins (IL-1β, IL-10 and IL-18) as possible predictors of preterm delivery&lt;/title&gt;&lt;secondary-title&gt;In Vivo&lt;/secondary-title&gt;&lt;/titles&gt;&lt;periodical&gt;&lt;full-title&gt;In Vivo&lt;/full-title&gt;&lt;/periodical&gt;&lt;pages&gt;141–148&lt;/pages&gt;&lt;volume&gt;25&lt;/volume&gt;&lt;number&gt;1&lt;/number&gt;&lt;dates&gt;&lt;year&gt;2011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uchner et al. (201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8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61DF5F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067112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3AEC985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7478DB76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F16CD2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8C84D9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57559B8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0A3D808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3A39F419" w14:textId="77777777" w:rsidTr="006D5701">
        <w:trPr>
          <w:trHeight w:val="1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B8839F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423F15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8</w:t>
            </w:r>
          </w:p>
        </w:tc>
        <w:tc>
          <w:tcPr>
            <w:tcW w:w="1559" w:type="dxa"/>
            <w:noWrap/>
            <w:hideMark/>
          </w:tcPr>
          <w:p w14:paraId="41EDD30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-18</w:t>
            </w:r>
          </w:p>
        </w:tc>
        <w:tc>
          <w:tcPr>
            <w:tcW w:w="952" w:type="dxa"/>
            <w:noWrap/>
            <w:hideMark/>
          </w:tcPr>
          <w:p w14:paraId="5BC546C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9NQ49</w:t>
            </w:r>
          </w:p>
        </w:tc>
      </w:tr>
      <w:tr w:rsidR="009B32BD" w:rsidRPr="008B296A" w14:paraId="4A8F4530" w14:textId="77777777" w:rsidTr="006D5701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C5643D0" w14:textId="49ACEA2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dWNobmVyPC9BdXRob3I+PFll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QdWNobmVyPC9BdXRob3I+PFll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Puchner et al. (201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9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4746F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31E6AC1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79659EF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0E29439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55E20C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71C19B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ytochrome C</w:t>
            </w:r>
          </w:p>
        </w:tc>
        <w:tc>
          <w:tcPr>
            <w:tcW w:w="1559" w:type="dxa"/>
            <w:noWrap/>
            <w:hideMark/>
          </w:tcPr>
          <w:p w14:paraId="4C12FD3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YCS</w:t>
            </w:r>
          </w:p>
        </w:tc>
        <w:tc>
          <w:tcPr>
            <w:tcW w:w="952" w:type="dxa"/>
            <w:noWrap/>
            <w:hideMark/>
          </w:tcPr>
          <w:p w14:paraId="0F88CCE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99999</w:t>
            </w:r>
          </w:p>
        </w:tc>
      </w:tr>
      <w:tr w:rsidR="009B32BD" w:rsidRPr="008B296A" w14:paraId="16CC91B8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0129587" w14:textId="5CDFF6C6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SYWhrb25lbjwvQXV0aG9yPjxZ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SYWhrb25lbjwvQXV0aG9yPjxZ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Rahkonen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5267C3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5267C3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0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3FF332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1 (IGFBP-1)</w:t>
            </w:r>
          </w:p>
        </w:tc>
        <w:tc>
          <w:tcPr>
            <w:tcW w:w="1559" w:type="dxa"/>
            <w:noWrap/>
            <w:hideMark/>
          </w:tcPr>
          <w:p w14:paraId="305B756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1</w:t>
            </w:r>
          </w:p>
        </w:tc>
        <w:tc>
          <w:tcPr>
            <w:tcW w:w="952" w:type="dxa"/>
            <w:noWrap/>
            <w:hideMark/>
          </w:tcPr>
          <w:p w14:paraId="3FB4D1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833</w:t>
            </w:r>
          </w:p>
        </w:tc>
      </w:tr>
      <w:tr w:rsidR="009B32BD" w:rsidRPr="008B296A" w14:paraId="338406D6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0FEF0EC" w14:textId="06564B5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Rosen&lt;/Author&gt;&lt;Year&gt;2001&lt;/Year&gt;&lt;RecNum&gt;219&lt;/RecNum&gt;&lt;DisplayText&gt;Rosen&lt;style face="italic"&gt; et al.&lt;/style&gt; (2001)&lt;/DisplayText&gt;&lt;record&gt;&lt;rec-number&gt;219&lt;/rec-number&gt;&lt;foreign-keys&gt;&lt;key app="EN" db-id="v2rszxxp3xx0fyexzth59awkavpre5tw2wez" timestamp="1533222729"&gt;219&lt;/key&gt;&lt;key app="ENWeb" db-id=""&gt;0&lt;/key&gt;&lt;/foreign-keys&gt;&lt;ref-type name="Journal Article"&gt;17&lt;/ref-type&gt;&lt;contributors&gt;&lt;authors&gt;&lt;author&gt;Rosen, T.&lt;/author&gt;&lt;author&gt;Kuczynski, E.&lt;/author&gt;&lt;author&gt;O&amp;apos;Neill, L. M.&lt;/author&gt;&lt;author&gt;Funai, E. F.&lt;/author&gt;&lt;author&gt;Lockwood, C. J.&lt;/author&gt;&lt;/authors&gt;&lt;/contributors&gt;&lt;titles&gt;&lt;title&gt;Plasma levels of thrombin-antithrombin complexes predict preterm premature rupture of the fetal membranes&lt;/title&gt;&lt;secondary-title&gt;Journal of Maternal-Fetal and Neonatal Medicine&lt;/secondary-title&gt;&lt;/titles&gt;&lt;periodical&gt;&lt;full-title&gt;Journal of Maternal-Fetal and Neonatal Medicine&lt;/full-title&gt;&lt;/periodical&gt;&lt;pages&gt;297-300&lt;/pages&gt;&lt;volume&gt;10&lt;/volume&gt;&lt;number&gt;5&lt;/number&gt;&lt;dates&gt;&lt;year&gt;2001&lt;/year&gt;&lt;/dates&gt;&lt;isbn&gt;1476-7058&amp;#xD;1476-4954&lt;/isbn&gt;&lt;urls&gt;&lt;/urls&gt;&lt;electronic-resource-num&gt;10.1080/jmf.10.5.297.300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Rosen et al. (200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1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F6D669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hrombin–antithrombin (TAT) *</w:t>
            </w:r>
          </w:p>
        </w:tc>
        <w:tc>
          <w:tcPr>
            <w:tcW w:w="1559" w:type="dxa"/>
            <w:noWrap/>
            <w:hideMark/>
          </w:tcPr>
          <w:p w14:paraId="7305E5C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444C05B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71E6AE64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444280E" w14:textId="77777777" w:rsidR="006142BA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SdWl6PC9BdXRob3I+PFllYXI+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SdWl6PC9BdXRob3I+PFllYXI+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Ruiz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6B0712E9" w14:textId="60F8D382" w:rsidR="009B32BD" w:rsidRPr="00B07C4C" w:rsidRDefault="006142BA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2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96D665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Corticotropin-releasing hormone (CRH 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rticoliber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44FAD3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H</w:t>
            </w:r>
          </w:p>
        </w:tc>
        <w:tc>
          <w:tcPr>
            <w:tcW w:w="952" w:type="dxa"/>
            <w:noWrap/>
            <w:hideMark/>
          </w:tcPr>
          <w:p w14:paraId="6597215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6850</w:t>
            </w:r>
          </w:p>
        </w:tc>
      </w:tr>
      <w:tr w:rsidR="009B32BD" w:rsidRPr="008B296A" w14:paraId="782B8172" w14:textId="77777777" w:rsidTr="006D5701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B4971BE" w14:textId="77777777" w:rsidR="006142BA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lastRenderedPageBreak/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Ruiz&lt;/Author&gt;&lt;Year&gt;2012&lt;/Year&gt;&lt;RecNum&gt;258&lt;/RecNum&gt;&lt;DisplayText&gt;Ruiz&lt;style face="italic"&gt; et al.&lt;/style&gt; (2012)&lt;/DisplayText&gt;&lt;record&gt;&lt;rec-number&gt;258&lt;/rec-number&gt;&lt;foreign-keys&gt;&lt;key app="EN" db-id="v2rszxxp3xx0fyexzth59awkavpre5tw2wez" timestamp="1533288252"&gt;258&lt;/key&gt;&lt;key app="ENWeb" db-id=""&gt;0&lt;/key&gt;&lt;/foreign-keys&gt;&lt;ref-type name="Journal Article"&gt;17&lt;/ref-type&gt;&lt;contributors&gt;&lt;authors&gt;&lt;author&gt;Ruiz, R. J.&lt;/author&gt;&lt;author&gt;Jallo, N.&lt;/author&gt;&lt;author&gt;Murphey, C.&lt;/author&gt;&lt;author&gt;Marti, C. N.&lt;/author&gt;&lt;author&gt;Godbold, E.&lt;/author&gt;&lt;author&gt;Pickler, R. H.&lt;/author&gt;&lt;/authors&gt;&lt;/contributors&gt;&lt;auth-address&gt;School of Nursing, The University of Texas at Austin, Austin, TX, USA. jruiz@austin.utexas.edu&lt;/auth-address&gt;&lt;titles&gt;&lt;title&gt;Second trimester maternal plasma levels of cytokines IL-1Ra, Il-6 and IL-10 and preterm birth&lt;/title&gt;&lt;secondary-title&gt;J Perinatol&lt;/secondary-title&gt;&lt;/titles&gt;&lt;periodical&gt;&lt;full-title&gt;J Perinatol&lt;/full-title&gt;&lt;/periodical&gt;&lt;pages&gt;483-90&lt;/pages&gt;&lt;volume&gt;32&lt;/volume&gt;&lt;number&gt;7&lt;/number&gt;&lt;keywords&gt;&lt;keyword&gt;Adolescent&lt;/keyword&gt;&lt;keyword&gt;Adult&lt;/keyword&gt;&lt;keyword&gt;Biomarkers/blood&lt;/keyword&gt;&lt;keyword&gt;Female&lt;/keyword&gt;&lt;keyword&gt;*Hispanic Americans&lt;/keyword&gt;&lt;keyword&gt;Humans&lt;/keyword&gt;&lt;keyword&gt;Interleukin 1 Receptor Antagonist Protein/*blood&lt;/keyword&gt;&lt;keyword&gt;Interleukin-10/*blood&lt;/keyword&gt;&lt;keyword&gt;Interleukin-6/*blood&lt;/keyword&gt;&lt;keyword&gt;Predictive Value of Tests&lt;/keyword&gt;&lt;keyword&gt;Pregnancy&lt;/keyword&gt;&lt;keyword&gt;Pregnancy Trimester, Second/*ethnology&lt;/keyword&gt;&lt;keyword&gt;Premature Birth/diagnosis/*ethnology&lt;/keyword&gt;&lt;keyword&gt;Young Adult&lt;/keyword&gt;&lt;/keywords&gt;&lt;dates&gt;&lt;year&gt;2012&lt;/year&gt;&lt;pub-dates&gt;&lt;date&gt;Jul&lt;/date&gt;&lt;/pub-dates&gt;&lt;/dates&gt;&lt;isbn&gt;1476-5543 (Electronic)&amp;#xD;0743-8346 (Linking)&lt;/isbn&gt;&lt;accession-num&gt;22460542&lt;/accession-num&gt;&lt;urls&gt;&lt;related-urls&gt;&lt;url&gt;https://www.ncbi.nlm.nih.gov/pubmed/22460542&lt;/url&gt;&lt;/related-urls&gt;&lt;/urls&gt;&lt;custom2&gt;PMC3386355&lt;/custom2&gt;&lt;electronic-resource-num&gt;10.1038/jp.2011.193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Ruiz et al. (201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39BD1D7A" w14:textId="29EB049C" w:rsidR="009B32BD" w:rsidRPr="00B07C4C" w:rsidRDefault="006142BA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3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720A19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1 receptor antagonist protein</w:t>
            </w:r>
          </w:p>
        </w:tc>
        <w:tc>
          <w:tcPr>
            <w:tcW w:w="1559" w:type="dxa"/>
            <w:noWrap/>
            <w:hideMark/>
          </w:tcPr>
          <w:p w14:paraId="29E3261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RN</w:t>
            </w:r>
          </w:p>
        </w:tc>
        <w:tc>
          <w:tcPr>
            <w:tcW w:w="952" w:type="dxa"/>
            <w:noWrap/>
            <w:hideMark/>
          </w:tcPr>
          <w:p w14:paraId="0A3A431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8510</w:t>
            </w:r>
          </w:p>
        </w:tc>
      </w:tr>
      <w:tr w:rsidR="009B32BD" w:rsidRPr="008B296A" w14:paraId="671B6B4A" w14:textId="77777777" w:rsidTr="006D5701">
        <w:trPr>
          <w:trHeight w:val="1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811DAF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009120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1704DB5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305FD28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1D461B65" w14:textId="77777777" w:rsidTr="006D5701">
        <w:trPr>
          <w:trHeight w:val="1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1EFDA3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9932BC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6E0322D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095BAE9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28736C91" w14:textId="77777777" w:rsidTr="006D5701">
        <w:trPr>
          <w:trHeight w:val="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595B62E" w14:textId="4D6C3A33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YWFkZTwvQXV0aG9yPjxZZWFy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YWFkZTwvQXV0aG9yPjxZZWFy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aade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4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7B7AB6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4</w:t>
            </w:r>
          </w:p>
        </w:tc>
        <w:tc>
          <w:tcPr>
            <w:tcW w:w="1559" w:type="dxa"/>
            <w:noWrap/>
            <w:hideMark/>
          </w:tcPr>
          <w:p w14:paraId="2DC8DFD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4</w:t>
            </w:r>
          </w:p>
        </w:tc>
        <w:tc>
          <w:tcPr>
            <w:tcW w:w="952" w:type="dxa"/>
            <w:noWrap/>
            <w:hideMark/>
          </w:tcPr>
          <w:p w14:paraId="0E3F2B7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692</w:t>
            </w:r>
          </w:p>
        </w:tc>
      </w:tr>
      <w:tr w:rsidR="009B32BD" w:rsidRPr="008B296A" w14:paraId="3A40D297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F18C59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24607C8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ex hormone-binding globulin</w:t>
            </w:r>
          </w:p>
        </w:tc>
        <w:tc>
          <w:tcPr>
            <w:tcW w:w="1559" w:type="dxa"/>
            <w:noWrap/>
            <w:hideMark/>
          </w:tcPr>
          <w:p w14:paraId="2495547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SHBG</w:t>
            </w:r>
          </w:p>
        </w:tc>
        <w:tc>
          <w:tcPr>
            <w:tcW w:w="952" w:type="dxa"/>
            <w:noWrap/>
            <w:hideMark/>
          </w:tcPr>
          <w:p w14:paraId="0FD6B09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278</w:t>
            </w:r>
          </w:p>
        </w:tc>
      </w:tr>
      <w:tr w:rsidR="009B32BD" w:rsidRPr="008B296A" w14:paraId="725BF32E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C013FDA" w14:textId="77777777" w:rsidR="006142BA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aGluPC9BdXRob3I+PFllYXI+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aGluPC9BdXRob3I+PFllYXI+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hin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63DBC6DE" w14:textId="520BB79E" w:rsidR="009B32BD" w:rsidRPr="00B07C4C" w:rsidRDefault="006142BA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5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1690E9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1 (IGFBP-1)</w:t>
            </w:r>
          </w:p>
        </w:tc>
        <w:tc>
          <w:tcPr>
            <w:tcW w:w="1559" w:type="dxa"/>
            <w:noWrap/>
            <w:hideMark/>
          </w:tcPr>
          <w:p w14:paraId="3661657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1</w:t>
            </w:r>
          </w:p>
        </w:tc>
        <w:tc>
          <w:tcPr>
            <w:tcW w:w="952" w:type="dxa"/>
            <w:noWrap/>
            <w:hideMark/>
          </w:tcPr>
          <w:p w14:paraId="517E38F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833</w:t>
            </w:r>
          </w:p>
        </w:tc>
      </w:tr>
      <w:tr w:rsidR="009B32BD" w:rsidRPr="008B296A" w14:paraId="5D613610" w14:textId="77777777" w:rsidTr="006D5701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C8D264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E02EB6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-binding protein 3 (IGFBP-3)</w:t>
            </w:r>
          </w:p>
        </w:tc>
        <w:tc>
          <w:tcPr>
            <w:tcW w:w="1559" w:type="dxa"/>
            <w:noWrap/>
            <w:hideMark/>
          </w:tcPr>
          <w:p w14:paraId="310CC3C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BP3</w:t>
            </w:r>
          </w:p>
        </w:tc>
        <w:tc>
          <w:tcPr>
            <w:tcW w:w="952" w:type="dxa"/>
            <w:noWrap/>
            <w:hideMark/>
          </w:tcPr>
          <w:p w14:paraId="51C067F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36</w:t>
            </w:r>
          </w:p>
        </w:tc>
      </w:tr>
      <w:tr w:rsidR="009B32BD" w:rsidRPr="008B296A" w14:paraId="28D5A210" w14:textId="77777777" w:rsidTr="006D5701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563DAA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2C8268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sulin-like growth factor I (IGF-1)</w:t>
            </w:r>
          </w:p>
        </w:tc>
        <w:tc>
          <w:tcPr>
            <w:tcW w:w="1559" w:type="dxa"/>
            <w:noWrap/>
            <w:hideMark/>
          </w:tcPr>
          <w:p w14:paraId="237A548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GF1</w:t>
            </w:r>
          </w:p>
        </w:tc>
        <w:tc>
          <w:tcPr>
            <w:tcW w:w="952" w:type="dxa"/>
            <w:noWrap/>
            <w:hideMark/>
          </w:tcPr>
          <w:p w14:paraId="27093F7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019</w:t>
            </w:r>
          </w:p>
        </w:tc>
      </w:tr>
      <w:tr w:rsidR="009B32BD" w:rsidRPr="008B296A" w14:paraId="39B11E0D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6B6F8C3" w14:textId="795A8B8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Smith&lt;/Author&gt;&lt;Year&gt;2002&lt;/Year&gt;&lt;RecNum&gt;218&lt;/RecNum&gt;&lt;DisplayText&gt;Smith&lt;style face="italic"&gt; et al.&lt;/style&gt; (2002)&lt;/DisplayText&gt;&lt;record&gt;&lt;rec-number&gt;218&lt;/rec-number&gt;&lt;foreign-keys&gt;&lt;key app="EN" db-id="v2rszxxp3xx0fyexzth59awkavpre5tw2wez" timestamp="1533222723"&gt;218&lt;/key&gt;&lt;key app="ENWeb" db-id=""&gt;0&lt;/key&gt;&lt;/foreign-keys&gt;&lt;ref-type name="Journal Article"&gt;17&lt;/ref-type&gt;&lt;contributors&gt;&lt;authors&gt;&lt;author&gt;Smith, GCS.&lt;/author&gt;&lt;author&gt;Stenhouse, EJ&lt;/author&gt;&lt;author&gt;Crossley, JA&lt;/author&gt;&lt;author&gt;Aitken, DA&lt;/author&gt;&lt;author&gt;Cameron, AD&lt;/author&gt;&lt;author&gt;Connor, JM&lt;/author&gt;&lt;/authors&gt;&lt;/contributors&gt;&lt;titles&gt;&lt;title&gt;Early Pregnancy Levels of Pregnancy-Associated Plasma Protein A and the Risk of Intrauterine Growth Restriction, Premature Birth, Preeclampsia, and Stillbirth&lt;/title&gt;&lt;secondary-title&gt;The Journal of Clinical Endocrinology &amp;amp; Metabolism&lt;/secondary-title&gt;&lt;/titles&gt;&lt;periodical&gt;&lt;full-title&gt;The Journal of Clinical Endocrinology &amp;amp; Metabolism&lt;/full-title&gt;&lt;/periodical&gt;&lt;pages&gt;1762–1767&lt;/pages&gt;&lt;volume&gt;87&lt;/volume&gt;&lt;number&gt;4&lt;/number&gt;&lt;dates&gt;&lt;year&gt;2002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mith et al. (200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6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472061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egnancy associated plasma protein (PAPP-A or Pappalysin-1)</w:t>
            </w:r>
          </w:p>
        </w:tc>
        <w:tc>
          <w:tcPr>
            <w:tcW w:w="1559" w:type="dxa"/>
            <w:noWrap/>
            <w:hideMark/>
          </w:tcPr>
          <w:p w14:paraId="356165F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APPA</w:t>
            </w:r>
          </w:p>
        </w:tc>
        <w:tc>
          <w:tcPr>
            <w:tcW w:w="952" w:type="dxa"/>
            <w:noWrap/>
            <w:hideMark/>
          </w:tcPr>
          <w:p w14:paraId="7492AAD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Q13219</w:t>
            </w:r>
          </w:p>
        </w:tc>
      </w:tr>
      <w:tr w:rsidR="009B32BD" w:rsidRPr="008B296A" w14:paraId="55425E83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ADA9CA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FB9B5C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627E47D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2197BD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14AE3410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F0E8839" w14:textId="77777777" w:rsidR="006142BA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b25pPC9BdXRob3I+PFllYXI+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b25pPC9BdXRob3I+PFllYXI+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oni et al. (201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</w:p>
          <w:p w14:paraId="6E30B3A2" w14:textId="6B63515C" w:rsidR="009B32BD" w:rsidRPr="00B07C4C" w:rsidRDefault="006142BA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7</w:t>
            </w:r>
            <w:r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D684B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ree beta-human chorionic gonadotropin (beta-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)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bhCG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(Choriogonadotropin subunit beta 3)</w:t>
            </w:r>
          </w:p>
        </w:tc>
        <w:tc>
          <w:tcPr>
            <w:tcW w:w="1559" w:type="dxa"/>
            <w:noWrap/>
            <w:hideMark/>
          </w:tcPr>
          <w:p w14:paraId="051A05C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GB3</w:t>
            </w:r>
          </w:p>
        </w:tc>
        <w:tc>
          <w:tcPr>
            <w:tcW w:w="952" w:type="dxa"/>
            <w:noWrap/>
            <w:hideMark/>
          </w:tcPr>
          <w:p w14:paraId="525B53E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DN86</w:t>
            </w:r>
          </w:p>
        </w:tc>
      </w:tr>
      <w:tr w:rsidR="009B32BD" w:rsidRPr="008B296A" w14:paraId="1EE9A5BA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A10024E" w14:textId="532DE71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b3Jva2luPC9BdXRob3I+PFll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b3Jva2luPC9BdXRob3I+PFll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orokin et al. (2010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7E2601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7E2601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8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33568E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Matrix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etalloproteinase-9</w:t>
            </w:r>
            <w:proofErr w:type="gramEnd"/>
          </w:p>
        </w:tc>
        <w:tc>
          <w:tcPr>
            <w:tcW w:w="1559" w:type="dxa"/>
            <w:noWrap/>
            <w:hideMark/>
          </w:tcPr>
          <w:p w14:paraId="4305C4B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MP9</w:t>
            </w:r>
          </w:p>
        </w:tc>
        <w:tc>
          <w:tcPr>
            <w:tcW w:w="952" w:type="dxa"/>
            <w:noWrap/>
            <w:hideMark/>
          </w:tcPr>
          <w:p w14:paraId="4F58DB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4780</w:t>
            </w:r>
          </w:p>
        </w:tc>
      </w:tr>
      <w:tr w:rsidR="009B32BD" w:rsidRPr="008B296A" w14:paraId="4795229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04879D73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1B0063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38EA4F3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0FEE649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3844B3B3" w14:textId="77777777" w:rsidTr="006D5701">
        <w:trPr>
          <w:trHeight w:val="1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F5C9D6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F0F21C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628FB35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3DDF3D6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283E68BD" w14:textId="77777777" w:rsidTr="006D5701">
        <w:trPr>
          <w:trHeight w:val="4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EAEB4D7" w14:textId="32791094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dHJhdWdoZW48L0F1dGhvcj48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TdHJhdWdoZW48L0F1dGhvcj48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Straughen et al. (2012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99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4F5C7BA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receptor 1</w:t>
            </w:r>
          </w:p>
        </w:tc>
        <w:tc>
          <w:tcPr>
            <w:tcW w:w="1559" w:type="dxa"/>
            <w:noWrap/>
            <w:hideMark/>
          </w:tcPr>
          <w:p w14:paraId="2A000CC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LT1</w:t>
            </w:r>
          </w:p>
        </w:tc>
        <w:tc>
          <w:tcPr>
            <w:tcW w:w="952" w:type="dxa"/>
            <w:noWrap/>
            <w:hideMark/>
          </w:tcPr>
          <w:p w14:paraId="5EF6419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48</w:t>
            </w:r>
          </w:p>
        </w:tc>
      </w:tr>
      <w:tr w:rsidR="009B32BD" w:rsidRPr="008B296A" w14:paraId="41F82E09" w14:textId="77777777" w:rsidTr="006D570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D44E74F" w14:textId="5982BACE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Tamura&lt;/Author&gt;&lt;Year&gt;1996&lt;/Year&gt;&lt;RecNum&gt;188&lt;/RecNum&gt;&lt;DisplayText&gt;Tamura&lt;style face="italic"&gt; et al.&lt;/style&gt; (1996)&lt;/DisplayText&gt;&lt;record&gt;&lt;rec-number&gt;188&lt;/rec-number&gt;&lt;foreign-keys&gt;&lt;key app="EN" db-id="v2rszxxp3xx0fyexzth59awkavpre5tw2wez" timestamp="1533222573"&gt;188&lt;/key&gt;&lt;key app="ENWeb" db-id=""&gt;0&lt;/key&gt;&lt;/foreign-keys&gt;&lt;ref-type name="Journal Article"&gt;17&lt;/ref-type&gt;&lt;contributors&gt;&lt;authors&gt;&lt;author&gt;Tamura, T&lt;/author&gt;&lt;author&gt;Goldenberg, RL&lt;/author&gt;&lt;author&gt;Johnston, KE&lt;/author&gt;&lt;author&gt;Cliver, SP&lt;/author&gt;&lt;author&gt;Hickey, CA &lt;/author&gt;&lt;/authors&gt;&lt;/contributors&gt;&lt;titles&gt;&lt;title&gt;Serum ferritin: A predictor of early spontaneous preterm delivery&lt;/title&gt;&lt;secondary-title&gt;Obstetrics and gynecology&lt;/secondary-title&gt;&lt;/titles&gt;&lt;periodical&gt;&lt;full-title&gt;OBSTETRICS AND GYNECOLOGY&lt;/full-title&gt;&lt;/periodical&gt;&lt;pages&gt;360-365&lt;/pages&gt;&lt;volume&gt;87&lt;/volume&gt;&lt;number&gt;3&lt;/number&gt;&lt;dates&gt;&lt;year&gt;1996&lt;/year&gt;&lt;/dates&gt;&lt;urls&gt;&lt;/urls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Tamura et al. (199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0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76ABAE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Zinc, Copper, iron *</w:t>
            </w:r>
          </w:p>
        </w:tc>
        <w:tc>
          <w:tcPr>
            <w:tcW w:w="1559" w:type="dxa"/>
            <w:noWrap/>
            <w:hideMark/>
          </w:tcPr>
          <w:p w14:paraId="349238C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952" w:type="dxa"/>
            <w:noWrap/>
            <w:hideMark/>
          </w:tcPr>
          <w:p w14:paraId="68989E2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eastAsia="en-GB"/>
              </w:rPr>
            </w:pPr>
          </w:p>
        </w:tc>
      </w:tr>
      <w:tr w:rsidR="009B32BD" w:rsidRPr="008B296A" w14:paraId="1A787D5A" w14:textId="77777777" w:rsidTr="006D5701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90AF060" w14:textId="77777777" w:rsidR="009B32BD" w:rsidRPr="00B07C4C" w:rsidRDefault="009B32BD" w:rsidP="008B296A">
            <w:pPr>
              <w:spacing w:after="0" w:line="240" w:lineRule="auto"/>
              <w:rPr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3B47C4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erritin</w:t>
            </w:r>
          </w:p>
        </w:tc>
        <w:tc>
          <w:tcPr>
            <w:tcW w:w="1559" w:type="dxa"/>
            <w:noWrap/>
            <w:hideMark/>
          </w:tcPr>
          <w:p w14:paraId="1E115F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TL</w:t>
            </w:r>
          </w:p>
        </w:tc>
        <w:tc>
          <w:tcPr>
            <w:tcW w:w="952" w:type="dxa"/>
            <w:noWrap/>
            <w:hideMark/>
          </w:tcPr>
          <w:p w14:paraId="1B800CD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92</w:t>
            </w:r>
          </w:p>
        </w:tc>
      </w:tr>
      <w:tr w:rsidR="009B32BD" w:rsidRPr="008B296A" w14:paraId="1E574177" w14:textId="77777777" w:rsidTr="006D5701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B6DADD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9B35AF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ransferrin (Serotransferrin)</w:t>
            </w:r>
          </w:p>
        </w:tc>
        <w:tc>
          <w:tcPr>
            <w:tcW w:w="1559" w:type="dxa"/>
            <w:noWrap/>
            <w:hideMark/>
          </w:tcPr>
          <w:p w14:paraId="50B5763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F</w:t>
            </w:r>
          </w:p>
        </w:tc>
        <w:tc>
          <w:tcPr>
            <w:tcW w:w="952" w:type="dxa"/>
            <w:noWrap/>
            <w:hideMark/>
          </w:tcPr>
          <w:p w14:paraId="5C86116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87</w:t>
            </w:r>
          </w:p>
        </w:tc>
      </w:tr>
      <w:tr w:rsidR="009B32BD" w:rsidRPr="008B296A" w14:paraId="1070B274" w14:textId="77777777" w:rsidTr="006D5701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47734E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C35E82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bumin</w:t>
            </w:r>
          </w:p>
        </w:tc>
        <w:tc>
          <w:tcPr>
            <w:tcW w:w="1559" w:type="dxa"/>
            <w:noWrap/>
            <w:hideMark/>
          </w:tcPr>
          <w:p w14:paraId="7B18C0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B</w:t>
            </w:r>
          </w:p>
        </w:tc>
        <w:tc>
          <w:tcPr>
            <w:tcW w:w="952" w:type="dxa"/>
            <w:noWrap/>
            <w:hideMark/>
          </w:tcPr>
          <w:p w14:paraId="7FA8F94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68</w:t>
            </w:r>
          </w:p>
        </w:tc>
      </w:tr>
      <w:tr w:rsidR="009B32BD" w:rsidRPr="008B296A" w14:paraId="5C8874D6" w14:textId="77777777" w:rsidTr="006D5701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E7AB78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4DF700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1AD9F9B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374E93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4FA9DB5F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9F7286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9D50DF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2-macroglobulin</w:t>
            </w:r>
          </w:p>
        </w:tc>
        <w:tc>
          <w:tcPr>
            <w:tcW w:w="1559" w:type="dxa"/>
            <w:hideMark/>
          </w:tcPr>
          <w:p w14:paraId="1D86B3C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2M</w:t>
            </w:r>
          </w:p>
        </w:tc>
        <w:tc>
          <w:tcPr>
            <w:tcW w:w="952" w:type="dxa"/>
            <w:noWrap/>
            <w:hideMark/>
          </w:tcPr>
          <w:p w14:paraId="53AA847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023</w:t>
            </w:r>
          </w:p>
        </w:tc>
      </w:tr>
      <w:tr w:rsidR="009B32BD" w:rsidRPr="008B296A" w14:paraId="1D6976B7" w14:textId="77777777" w:rsidTr="006D5701">
        <w:trPr>
          <w:trHeight w:val="2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251A02E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07AE84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eruloplasmin</w:t>
            </w:r>
          </w:p>
        </w:tc>
        <w:tc>
          <w:tcPr>
            <w:tcW w:w="1559" w:type="dxa"/>
            <w:noWrap/>
            <w:hideMark/>
          </w:tcPr>
          <w:p w14:paraId="162E481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P</w:t>
            </w:r>
          </w:p>
        </w:tc>
        <w:tc>
          <w:tcPr>
            <w:tcW w:w="952" w:type="dxa"/>
            <w:noWrap/>
            <w:hideMark/>
          </w:tcPr>
          <w:p w14:paraId="0890285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0450</w:t>
            </w:r>
          </w:p>
        </w:tc>
      </w:tr>
      <w:tr w:rsidR="009B32BD" w:rsidRPr="008B296A" w14:paraId="084C44B1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1FC18C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F4F836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etinol-binding protein 1</w:t>
            </w:r>
          </w:p>
        </w:tc>
        <w:tc>
          <w:tcPr>
            <w:tcW w:w="1559" w:type="dxa"/>
            <w:noWrap/>
            <w:hideMark/>
          </w:tcPr>
          <w:p w14:paraId="586FE81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BP1</w:t>
            </w:r>
          </w:p>
        </w:tc>
        <w:tc>
          <w:tcPr>
            <w:tcW w:w="952" w:type="dxa"/>
            <w:noWrap/>
            <w:hideMark/>
          </w:tcPr>
          <w:p w14:paraId="5827C20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9455</w:t>
            </w:r>
          </w:p>
        </w:tc>
      </w:tr>
      <w:tr w:rsidR="009B32BD" w:rsidRPr="008B296A" w14:paraId="03AE7FA9" w14:textId="77777777" w:rsidTr="006D5701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0F3F737" w14:textId="21A688EA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Thorsen&lt;/Author&gt;&lt;Year&gt;2001&lt;/Year&gt;&lt;RecNum&gt;185&lt;/RecNum&gt;&lt;DisplayText&gt;Thorsen&lt;style face="italic"&gt; et al.&lt;/style&gt; (2001)&lt;/DisplayText&gt;&lt;record&gt;&lt;rec-number&gt;185&lt;/rec-number&gt;&lt;foreign-keys&gt;&lt;key app="EN" db-id="v2rszxxp3xx0fyexzth59awkavpre5tw2wez" timestamp="1533222564"&gt;185&lt;/key&gt;&lt;key app="ENWeb" db-id=""&gt;0&lt;/key&gt;&lt;/foreign-keys&gt;&lt;ref-type name="Journal Article"&gt;17&lt;/ref-type&gt;&lt;contributors&gt;&lt;authors&gt;&lt;author&gt;Thorsen, P&lt;/author&gt;&lt;author&gt;Schendel, DE&lt;/author&gt;&lt;author&gt;Deshpande, AD&lt;/author&gt;&lt;author&gt;Vogel, I&lt;/author&gt;&lt;author&gt;Dudley, DJ&lt;/author&gt;&lt;author&gt;Olsen, J &lt;/author&gt;&lt;/authors&gt;&lt;/contributors&gt;&lt;titles&gt;&lt;title&gt;Identification of biological biochemical marker(s) for preterm delivery&lt;/title&gt;&lt;secondary-title&gt;Paediatric and perinatal epidemiology&lt;/secondary-title&gt;&lt;/titles&gt;&lt;periodical&gt;&lt;full-title&gt;PAEDIATRIC AND PERINATAL EPIDEMIOLOGY&lt;/full-title&gt;&lt;/periodical&gt;&lt;pages&gt;90–103&lt;/pages&gt;&lt;volume&gt;15 (Suppl. 2)&lt;/volume&gt;&lt;dates&gt;&lt;year&gt;2001&lt;/year&gt;&lt;/dates&gt;&lt;urls&gt;&lt;/urls&gt;&lt;electronic-resource-num&gt;10.1046/j.1365-3016.2001.00011.x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Thorsen et al. (2001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1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5A5FEC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 beta (IL-1β)</w:t>
            </w:r>
          </w:p>
        </w:tc>
        <w:tc>
          <w:tcPr>
            <w:tcW w:w="1559" w:type="dxa"/>
            <w:noWrap/>
            <w:hideMark/>
          </w:tcPr>
          <w:p w14:paraId="2D07475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B</w:t>
            </w:r>
          </w:p>
        </w:tc>
        <w:tc>
          <w:tcPr>
            <w:tcW w:w="952" w:type="dxa"/>
            <w:noWrap/>
            <w:hideMark/>
          </w:tcPr>
          <w:p w14:paraId="0B48D20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4</w:t>
            </w:r>
          </w:p>
        </w:tc>
      </w:tr>
      <w:tr w:rsidR="009B32BD" w:rsidRPr="008B296A" w14:paraId="2C633ABF" w14:textId="77777777" w:rsidTr="006D5701">
        <w:trPr>
          <w:trHeight w:val="1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5864287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1570842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alpha (TNF-a)</w:t>
            </w:r>
          </w:p>
        </w:tc>
        <w:tc>
          <w:tcPr>
            <w:tcW w:w="1559" w:type="dxa"/>
            <w:noWrap/>
            <w:hideMark/>
          </w:tcPr>
          <w:p w14:paraId="188A340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</w:t>
            </w:r>
          </w:p>
        </w:tc>
        <w:tc>
          <w:tcPr>
            <w:tcW w:w="952" w:type="dxa"/>
            <w:noWrap/>
            <w:hideMark/>
          </w:tcPr>
          <w:p w14:paraId="08FB511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375</w:t>
            </w:r>
          </w:p>
        </w:tc>
      </w:tr>
      <w:tr w:rsidR="009B32BD" w:rsidRPr="008B296A" w14:paraId="5DF4EC50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5D1853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1F10C1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1769985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4904F34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25297017" w14:textId="77777777" w:rsidTr="006D5701">
        <w:trPr>
          <w:trHeight w:val="1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81AA1E4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0C15FB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10 (IL-10)</w:t>
            </w:r>
          </w:p>
        </w:tc>
        <w:tc>
          <w:tcPr>
            <w:tcW w:w="1559" w:type="dxa"/>
            <w:noWrap/>
            <w:hideMark/>
          </w:tcPr>
          <w:p w14:paraId="2582296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10</w:t>
            </w:r>
          </w:p>
        </w:tc>
        <w:tc>
          <w:tcPr>
            <w:tcW w:w="952" w:type="dxa"/>
            <w:noWrap/>
            <w:hideMark/>
          </w:tcPr>
          <w:p w14:paraId="0D7A3AA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2301</w:t>
            </w:r>
          </w:p>
        </w:tc>
      </w:tr>
      <w:tr w:rsidR="009B32BD" w:rsidRPr="008B296A" w14:paraId="2A35F68D" w14:textId="77777777" w:rsidTr="006D5701">
        <w:trPr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1BDDE26" w14:textId="16D19F33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Vogel&lt;/Author&gt;&lt;Year&gt;2006&lt;/Year&gt;&lt;RecNum&gt;183&lt;/RecNum&gt;&lt;DisplayText&gt;Vogel&lt;style face="italic"&gt; et al.&lt;/style&gt; (2006)&lt;/DisplayText&gt;&lt;record&gt;&lt;rec-number&gt;183&lt;/rec-number&gt;&lt;foreign-keys&gt;&lt;key app="EN" db-id="v2rszxxp3xx0fyexzth59awkavpre5tw2wez" timestamp="1533222559"&gt;183&lt;/key&gt;&lt;key app="ENWeb" db-id=""&gt;0&lt;/key&gt;&lt;/foreign-keys&gt;&lt;ref-type name="Journal Article"&gt;17&lt;/ref-type&gt;&lt;contributors&gt;&lt;authors&gt;&lt;author&gt;Vogel, I.&lt;/author&gt;&lt;author&gt;Thorsen, P.&lt;/author&gt;&lt;author&gt;Hundborg, H. H.&lt;/author&gt;&lt;author&gt;Uldbjerg, N.&lt;/author&gt;&lt;/authors&gt;&lt;/contributors&gt;&lt;auth-address&gt;NANEA, Institute for Public Health, Department of Epidemiology, University of Aarhus, Vennelyst Boulevard 6, 8000 Aarhus C, Denmark. iv@soci.au.dk&lt;/auth-address&gt;&lt;titles&gt;&lt;title&gt;Prediction of preterm delivery using changes in serum relaxin in low risk pregnancies&lt;/title&gt;&lt;secondary-title&gt;Eur J Obstet Gynecol Reprod Biol&lt;/secondary-title&gt;&lt;/titles&gt;&lt;periodical&gt;&lt;full-title&gt;Eur J Obstet Gynecol Reprod Biol&lt;/full-title&gt;&lt;/periodical&gt;&lt;pages&gt;113-8&lt;/pages&gt;&lt;volume&gt;128&lt;/volume&gt;&lt;number&gt;1-2&lt;/number&gt;&lt;keywords&gt;&lt;keyword&gt;Adult&lt;/keyword&gt;&lt;keyword&gt;Case-Control Studies&lt;/keyword&gt;&lt;keyword&gt;Female&lt;/keyword&gt;&lt;keyword&gt;Gestational Age&lt;/keyword&gt;&lt;keyword&gt;Humans&lt;/keyword&gt;&lt;keyword&gt;*Models, Theoretical&lt;/keyword&gt;&lt;keyword&gt;Predictive Value of Tests&lt;/keyword&gt;&lt;keyword&gt;Pregnancy&lt;/keyword&gt;&lt;keyword&gt;Pregnancy Trimesters&lt;/keyword&gt;&lt;keyword&gt;Premature Birth/*blood&lt;/keyword&gt;&lt;keyword&gt;Prospective Studies&lt;/keyword&gt;&lt;keyword&gt;Relaxin/*blood&lt;/keyword&gt;&lt;keyword&gt;Risk Factors&lt;/keyword&gt;&lt;/keywords&gt;&lt;dates&gt;&lt;year&gt;2006&lt;/year&gt;&lt;pub-dates&gt;&lt;date&gt;Sep-Oct&lt;/date&gt;&lt;/pub-dates&gt;&lt;/dates&gt;&lt;isbn&gt;0301-2115 (Print)&amp;#xD;0301-2115 (Linking)&lt;/isbn&gt;&lt;accession-num&gt;16337329&lt;/accession-num&gt;&lt;urls&gt;&lt;related-urls&gt;&lt;url&gt;https://www.ncbi.nlm.nih.gov/pubmed/16337329&lt;/url&gt;&lt;/related-urls&gt;&lt;/urls&gt;&lt;electronic-resource-num&gt;10.1016/j.ejogrb.2005.11.002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Vogel et al. (200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2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2C002FB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rorelax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H2 (or </w:t>
            </w:r>
            <w:proofErr w:type="spell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elaxin</w:t>
            </w:r>
            <w:proofErr w:type="spellEnd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1E329BF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RLN2</w:t>
            </w:r>
          </w:p>
        </w:tc>
        <w:tc>
          <w:tcPr>
            <w:tcW w:w="952" w:type="dxa"/>
            <w:noWrap/>
            <w:hideMark/>
          </w:tcPr>
          <w:p w14:paraId="1696974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090</w:t>
            </w:r>
          </w:p>
        </w:tc>
      </w:tr>
      <w:tr w:rsidR="009B32BD" w:rsidRPr="008B296A" w14:paraId="07FADE74" w14:textId="77777777" w:rsidTr="006D5701">
        <w:trPr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34059CF" w14:textId="56A340E8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XYWxsZW5zdGVpbjwvQXV0aG9y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XYWxsZW5zdGVpbjwvQXV0aG9y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Wallenstein et al. (2016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3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6C24B3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Vascular endothelial growth factor receptor 1</w:t>
            </w:r>
          </w:p>
        </w:tc>
        <w:tc>
          <w:tcPr>
            <w:tcW w:w="1559" w:type="dxa"/>
            <w:noWrap/>
            <w:hideMark/>
          </w:tcPr>
          <w:p w14:paraId="66CB6D5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FLT1</w:t>
            </w:r>
          </w:p>
        </w:tc>
        <w:tc>
          <w:tcPr>
            <w:tcW w:w="952" w:type="dxa"/>
            <w:noWrap/>
            <w:hideMark/>
          </w:tcPr>
          <w:p w14:paraId="252E9AF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7948</w:t>
            </w:r>
          </w:p>
        </w:tc>
      </w:tr>
      <w:tr w:rsidR="009B32BD" w:rsidRPr="008B296A" w14:paraId="3FB14E3E" w14:textId="77777777" w:rsidTr="006D5701">
        <w:trPr>
          <w:trHeight w:val="1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E34C5E2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09983C5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umour necrosis factor receptor 1 (TNFR1)</w:t>
            </w:r>
          </w:p>
        </w:tc>
        <w:tc>
          <w:tcPr>
            <w:tcW w:w="1559" w:type="dxa"/>
            <w:noWrap/>
            <w:hideMark/>
          </w:tcPr>
          <w:p w14:paraId="30502CF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TNFR1</w:t>
            </w:r>
          </w:p>
        </w:tc>
        <w:tc>
          <w:tcPr>
            <w:tcW w:w="952" w:type="dxa"/>
            <w:noWrap/>
            <w:hideMark/>
          </w:tcPr>
          <w:p w14:paraId="0ED9417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9438</w:t>
            </w:r>
          </w:p>
        </w:tc>
      </w:tr>
      <w:tr w:rsidR="009B32BD" w:rsidRPr="008B296A" w14:paraId="022E2DF6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0137C77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69A8FD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-2 receptor subunit alpha</w:t>
            </w:r>
          </w:p>
        </w:tc>
        <w:tc>
          <w:tcPr>
            <w:tcW w:w="1559" w:type="dxa"/>
            <w:noWrap/>
            <w:hideMark/>
          </w:tcPr>
          <w:p w14:paraId="028CDDD6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2RA</w:t>
            </w:r>
          </w:p>
        </w:tc>
        <w:tc>
          <w:tcPr>
            <w:tcW w:w="952" w:type="dxa"/>
            <w:noWrap/>
            <w:hideMark/>
          </w:tcPr>
          <w:p w14:paraId="71270D17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1589</w:t>
            </w:r>
          </w:p>
        </w:tc>
      </w:tr>
      <w:tr w:rsidR="009B32BD" w:rsidRPr="008B296A" w14:paraId="7264EC1C" w14:textId="77777777" w:rsidTr="006D5701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40A5F17C" w14:textId="57BB45C6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XaGl0Y29tYjwvQXV0aG9yPjxZ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XaGl0Y29tYjwvQXV0aG9yPjxZ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Whitcomb et al. (2009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4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392E07F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Granulocyte colony-stimulating factor (GCSF) or macrophage (GM-CSF)</w:t>
            </w:r>
          </w:p>
        </w:tc>
        <w:tc>
          <w:tcPr>
            <w:tcW w:w="1559" w:type="dxa"/>
            <w:noWrap/>
            <w:hideMark/>
          </w:tcPr>
          <w:p w14:paraId="35F3E75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SF2</w:t>
            </w:r>
          </w:p>
        </w:tc>
        <w:tc>
          <w:tcPr>
            <w:tcW w:w="952" w:type="dxa"/>
            <w:noWrap/>
            <w:hideMark/>
          </w:tcPr>
          <w:p w14:paraId="68FDF9C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4141</w:t>
            </w:r>
          </w:p>
        </w:tc>
      </w:tr>
      <w:tr w:rsidR="009B32BD" w:rsidRPr="008B296A" w14:paraId="18EDEB3C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4C2E8AE" w14:textId="668B69BB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aaGFuZzwvQXV0aG9yPjxZZWFy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>
                <w:fldData xml:space="preserve">PEVuZE5vdGU+PENpdGUgQXV0aG9yWWVhcj0iMSI+PEF1dGhvcj5aaGFuZzwvQXV0aG9yPjxZZWFy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</w:fldData>
              </w:fldCha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.DATA 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Zhang et al. (2017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5</w:t>
            </w:r>
            <w:r w:rsidR="006142BA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64653473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omplement decay-accelerating factor (CD55)</w:t>
            </w:r>
          </w:p>
        </w:tc>
        <w:tc>
          <w:tcPr>
            <w:tcW w:w="1559" w:type="dxa"/>
            <w:noWrap/>
            <w:hideMark/>
          </w:tcPr>
          <w:p w14:paraId="199A066F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D55</w:t>
            </w:r>
          </w:p>
        </w:tc>
        <w:tc>
          <w:tcPr>
            <w:tcW w:w="952" w:type="dxa"/>
            <w:noWrap/>
            <w:hideMark/>
          </w:tcPr>
          <w:p w14:paraId="44F57DF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8174</w:t>
            </w:r>
          </w:p>
        </w:tc>
      </w:tr>
      <w:tr w:rsidR="009B32BD" w:rsidRPr="008B296A" w14:paraId="149EBF00" w14:textId="77777777" w:rsidTr="006D5701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7A661E5B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AA786CA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Integrin </w:t>
            </w:r>
            <w:proofErr w:type="gramStart"/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alpha-M</w:t>
            </w:r>
            <w:proofErr w:type="gramEnd"/>
          </w:p>
        </w:tc>
        <w:tc>
          <w:tcPr>
            <w:tcW w:w="1559" w:type="dxa"/>
            <w:noWrap/>
            <w:hideMark/>
          </w:tcPr>
          <w:p w14:paraId="47EAC56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TGAM or CD11B</w:t>
            </w:r>
          </w:p>
        </w:tc>
        <w:tc>
          <w:tcPr>
            <w:tcW w:w="952" w:type="dxa"/>
            <w:noWrap/>
            <w:hideMark/>
          </w:tcPr>
          <w:p w14:paraId="14A4E2D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1215</w:t>
            </w:r>
          </w:p>
        </w:tc>
      </w:tr>
      <w:tr w:rsidR="009B32BD" w:rsidRPr="008B296A" w14:paraId="74A95A27" w14:textId="77777777" w:rsidTr="006D5701">
        <w:trPr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291230A1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39E04ADC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Hyaluronic acid receptor CD44</w:t>
            </w:r>
          </w:p>
        </w:tc>
        <w:tc>
          <w:tcPr>
            <w:tcW w:w="1559" w:type="dxa"/>
            <w:noWrap/>
            <w:hideMark/>
          </w:tcPr>
          <w:p w14:paraId="6CA4A08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D44</w:t>
            </w:r>
          </w:p>
        </w:tc>
        <w:tc>
          <w:tcPr>
            <w:tcW w:w="952" w:type="dxa"/>
            <w:noWrap/>
            <w:hideMark/>
          </w:tcPr>
          <w:p w14:paraId="02AE52C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16070</w:t>
            </w:r>
          </w:p>
        </w:tc>
      </w:tr>
      <w:tr w:rsidR="009B32BD" w:rsidRPr="008B296A" w14:paraId="18EC0158" w14:textId="77777777" w:rsidTr="006D5701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1FF4722C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7FCCD10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X-C chemokine receptor type 1</w:t>
            </w:r>
          </w:p>
        </w:tc>
        <w:tc>
          <w:tcPr>
            <w:tcW w:w="1559" w:type="dxa"/>
            <w:noWrap/>
            <w:hideMark/>
          </w:tcPr>
          <w:p w14:paraId="6F7C11F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XCR1</w:t>
            </w:r>
          </w:p>
        </w:tc>
        <w:tc>
          <w:tcPr>
            <w:tcW w:w="952" w:type="dxa"/>
            <w:noWrap/>
            <w:hideMark/>
          </w:tcPr>
          <w:p w14:paraId="05C95C71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25024</w:t>
            </w:r>
          </w:p>
        </w:tc>
      </w:tr>
      <w:tr w:rsidR="009B32BD" w:rsidRPr="008B296A" w14:paraId="2B048C74" w14:textId="77777777" w:rsidTr="006D5701">
        <w:trPr>
          <w:trHeight w:val="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30FC397A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735D31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C chemokine receptor type 2</w:t>
            </w:r>
          </w:p>
        </w:tc>
        <w:tc>
          <w:tcPr>
            <w:tcW w:w="1559" w:type="dxa"/>
            <w:noWrap/>
            <w:hideMark/>
          </w:tcPr>
          <w:p w14:paraId="46F0D88D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CR2</w:t>
            </w:r>
          </w:p>
        </w:tc>
        <w:tc>
          <w:tcPr>
            <w:tcW w:w="952" w:type="dxa"/>
            <w:noWrap/>
            <w:hideMark/>
          </w:tcPr>
          <w:p w14:paraId="20B06A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41597</w:t>
            </w:r>
          </w:p>
        </w:tc>
      </w:tr>
      <w:tr w:rsidR="009B32BD" w:rsidRPr="008B296A" w14:paraId="551A3447" w14:textId="77777777" w:rsidTr="006D5701">
        <w:trPr>
          <w:trHeight w:val="2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88D083E" w14:textId="72498F5C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begin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instrText xml:space="preserve"> ADDIN EN.CITE &lt;EndNote&gt;&lt;Cite AuthorYear="1"&gt;&lt;Author&gt;Zhu&lt;/Author&gt;&lt;Year&gt;2018&lt;/Year&gt;&lt;RecNum&gt;257&lt;/RecNum&gt;&lt;DisplayText&gt;Zhu and Yang (2018)&lt;/DisplayText&gt;&lt;record&gt;&lt;rec-number&gt;257&lt;/rec-number&gt;&lt;foreign-keys&gt;&lt;key app="EN" db-id="v2rszxxp3xx0fyexzth59awkavpre5tw2wez" timestamp="1533287251"&gt;257&lt;/key&gt;&lt;key app="ENWeb" db-id=""&gt;0&lt;/key&gt;&lt;/foreign-keys&gt;&lt;ref-type name="Journal Article"&gt;17&lt;/ref-type&gt;&lt;contributors&gt;&lt;authors&gt;&lt;author&gt;Zhu, H.&lt;/author&gt;&lt;author&gt;Yang, M. J.&lt;/author&gt;&lt;/authors&gt;&lt;/contributors&gt;&lt;auth-address&gt;Department of NICU, Fujian Provincial Hospital, Provincal Clinical College of Fujian Medical University, Fuzhou, Fujian 350001, China. Electronic address: zhuhfmu5910@163.com.&amp;#xD;Department of NICU, Fujian Provincial Hospital, Provincal Clinical College of Fujian Medical University, Fuzhou, Fujian 350001, China.&lt;/auth-address&gt;&lt;titles&gt;&lt;title&gt;Maternal plasma concentrations of macrophage migration inhibitory factor at first trimester as a predictive biomarker of preterm delivery in Chinese women&lt;/title&gt;&lt;secondary-title&gt;Clin Chim Acta&lt;/secondary-title&gt;&lt;/titles&gt;&lt;periodical&gt;&lt;full-title&gt;Clin Chim Acta&lt;/full-title&gt;&lt;/periodical&gt;&lt;pages&gt;286-290&lt;/pages&gt;&lt;volume&gt;483&lt;/volume&gt;&lt;keywords&gt;&lt;keyword&gt;Inflammatory response&lt;/keyword&gt;&lt;keyword&gt;Macrophage migration inhibitory factor&lt;/keyword&gt;&lt;keyword&gt;Predictive value&lt;/keyword&gt;&lt;keyword&gt;Preterm delivery&lt;/keyword&gt;&lt;/keywords&gt;&lt;dates&gt;&lt;year&gt;2018&lt;/year&gt;&lt;pub-dates&gt;&lt;date&gt;Aug&lt;/date&gt;&lt;/pub-dates&gt;&lt;/dates&gt;&lt;isbn&gt;1873-3492 (Electronic)&amp;#xD;0009-8981 (Linking)&lt;/isbn&gt;&lt;accession-num&gt;29684382&lt;/accession-num&gt;&lt;urls&gt;&lt;related-urls&gt;&lt;url&gt;https://www.ncbi.nlm.nih.gov/pubmed/29684382&lt;/url&gt;&lt;/related-urls&gt;&lt;/urls&gt;&lt;electronic-resource-num&gt;10.1016/j.cca.2018.04.029&lt;/electronic-resource-num&gt;&lt;/record&gt;&lt;/Cite&gt;&lt;/EndNote&gt;</w:instrTex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separate"/>
            </w:r>
            <w:r w:rsidRPr="00B07C4C">
              <w:rPr>
                <w:rFonts w:eastAsia="Times New Roman" w:cstheme="minorHAnsi"/>
                <w:noProof/>
                <w:sz w:val="18"/>
                <w:szCs w:val="18"/>
                <w:lang w:eastAsia="en-GB"/>
              </w:rPr>
              <w:t>Zhu and Yang (2018)</w:t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fldChar w:fldCharType="end"/>
            </w:r>
            <w:r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CD4325" w:rsidRPr="00B07C4C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 </w:t>
            </w:r>
            <w:r w:rsidR="006142BA"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106</w:t>
            </w:r>
            <w:r w:rsidR="006D5701">
              <w:rPr>
                <w:rFonts w:eastAsia="Times New Roman" w:cstheme="minorHAns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5388" w:type="dxa"/>
            <w:noWrap/>
            <w:hideMark/>
          </w:tcPr>
          <w:p w14:paraId="0582250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-reactive protein</w:t>
            </w:r>
          </w:p>
        </w:tc>
        <w:tc>
          <w:tcPr>
            <w:tcW w:w="1559" w:type="dxa"/>
            <w:noWrap/>
            <w:hideMark/>
          </w:tcPr>
          <w:p w14:paraId="6CD2D2E8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CRP</w:t>
            </w:r>
          </w:p>
        </w:tc>
        <w:tc>
          <w:tcPr>
            <w:tcW w:w="952" w:type="dxa"/>
            <w:noWrap/>
            <w:hideMark/>
          </w:tcPr>
          <w:p w14:paraId="6EF200EB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2741</w:t>
            </w:r>
          </w:p>
        </w:tc>
      </w:tr>
      <w:tr w:rsidR="009B32BD" w:rsidRPr="008B296A" w14:paraId="1568B395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95459D6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640762F9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nterleukin 6 (IL-6)</w:t>
            </w:r>
          </w:p>
        </w:tc>
        <w:tc>
          <w:tcPr>
            <w:tcW w:w="1559" w:type="dxa"/>
            <w:noWrap/>
            <w:hideMark/>
          </w:tcPr>
          <w:p w14:paraId="0A6CCA72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IL6</w:t>
            </w:r>
          </w:p>
        </w:tc>
        <w:tc>
          <w:tcPr>
            <w:tcW w:w="952" w:type="dxa"/>
            <w:noWrap/>
            <w:hideMark/>
          </w:tcPr>
          <w:p w14:paraId="0A9F1EAE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P05231</w:t>
            </w:r>
          </w:p>
        </w:tc>
      </w:tr>
      <w:tr w:rsidR="009B32BD" w:rsidRPr="008B296A" w14:paraId="10BB893B" w14:textId="77777777" w:rsidTr="006D5701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7" w:type="dxa"/>
            <w:noWrap/>
            <w:hideMark/>
          </w:tcPr>
          <w:p w14:paraId="6CBE21B5" w14:textId="77777777" w:rsidR="009B32BD" w:rsidRPr="00B07C4C" w:rsidRDefault="009B32BD" w:rsidP="008B296A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</w:p>
        </w:tc>
        <w:tc>
          <w:tcPr>
            <w:tcW w:w="5388" w:type="dxa"/>
            <w:noWrap/>
            <w:hideMark/>
          </w:tcPr>
          <w:p w14:paraId="55202100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acrophage migration inhibitory factor (MIF)</w:t>
            </w:r>
          </w:p>
        </w:tc>
        <w:tc>
          <w:tcPr>
            <w:tcW w:w="1559" w:type="dxa"/>
            <w:noWrap/>
            <w:hideMark/>
          </w:tcPr>
          <w:p w14:paraId="4C9EEDC4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>MIF</w:t>
            </w:r>
          </w:p>
        </w:tc>
        <w:tc>
          <w:tcPr>
            <w:tcW w:w="952" w:type="dxa"/>
            <w:noWrap/>
            <w:hideMark/>
          </w:tcPr>
          <w:p w14:paraId="08146035" w14:textId="77777777" w:rsidR="009B32BD" w:rsidRPr="008B296A" w:rsidRDefault="009B32BD" w:rsidP="008B296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8B296A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P14174 </w:t>
            </w:r>
          </w:p>
        </w:tc>
      </w:tr>
    </w:tbl>
    <w:bookmarkEnd w:id="4"/>
    <w:p w14:paraId="62DBC373" w14:textId="4063C107" w:rsidR="00A97AF1" w:rsidRPr="00672D31" w:rsidRDefault="00672D31" w:rsidP="00A97AF1">
      <w:pPr>
        <w:rPr>
          <w:sz w:val="20"/>
          <w:szCs w:val="20"/>
        </w:rPr>
      </w:pPr>
      <w:r w:rsidRPr="00672D31">
        <w:rPr>
          <w:sz w:val="20"/>
          <w:szCs w:val="20"/>
        </w:rPr>
        <w:t xml:space="preserve">*= no </w:t>
      </w:r>
      <w:proofErr w:type="spellStart"/>
      <w:r w:rsidRPr="00672D31">
        <w:rPr>
          <w:sz w:val="20"/>
          <w:szCs w:val="20"/>
        </w:rPr>
        <w:t>UniProt</w:t>
      </w:r>
      <w:proofErr w:type="spellEnd"/>
      <w:r w:rsidRPr="00672D31">
        <w:rPr>
          <w:sz w:val="20"/>
          <w:szCs w:val="20"/>
        </w:rPr>
        <w:t xml:space="preserve"> IDs were identified for </w:t>
      </w:r>
      <w:proofErr w:type="spellStart"/>
      <w:r w:rsidRPr="00672D31">
        <w:rPr>
          <w:sz w:val="20"/>
          <w:szCs w:val="18"/>
        </w:rPr>
        <w:t>nonesterified</w:t>
      </w:r>
      <w:proofErr w:type="spellEnd"/>
      <w:r w:rsidRPr="00672D31">
        <w:rPr>
          <w:sz w:val="20"/>
          <w:szCs w:val="18"/>
        </w:rPr>
        <w:t xml:space="preserve"> (free) fatty acids (NEFAs), iron, copper, zinc, thrombin-antithrombin (TAT) and advanced glycation end products (AGEs).</w:t>
      </w:r>
    </w:p>
    <w:p w14:paraId="21C6173E" w14:textId="77777777" w:rsidR="003B172E" w:rsidRDefault="003B172E" w:rsidP="003B172E">
      <w:pPr>
        <w:rPr>
          <w:b/>
        </w:rPr>
        <w:sectPr w:rsidR="003B172E" w:rsidSect="00177CA7">
          <w:pgSz w:w="11906" w:h="16838"/>
          <w:pgMar w:top="1440" w:right="1080" w:bottom="1440" w:left="1080" w:header="708" w:footer="708" w:gutter="0"/>
          <w:cols w:space="708"/>
          <w:titlePg/>
          <w:docGrid w:linePitch="360"/>
        </w:sectPr>
      </w:pPr>
    </w:p>
    <w:p w14:paraId="70157746" w14:textId="035FF698" w:rsidR="003B172E" w:rsidRPr="00672D31" w:rsidRDefault="00687556" w:rsidP="00672D31">
      <w:pPr>
        <w:pStyle w:val="Caption"/>
        <w:spacing w:after="0"/>
        <w:rPr>
          <w:b w:val="0"/>
          <w:sz w:val="22"/>
          <w:szCs w:val="20"/>
        </w:rPr>
      </w:pPr>
      <w:r w:rsidRPr="00672D31">
        <w:rPr>
          <w:sz w:val="22"/>
          <w:szCs w:val="20"/>
        </w:rPr>
        <w:lastRenderedPageBreak/>
        <w:t>Table S</w:t>
      </w:r>
      <w:r w:rsidR="00A97AF1" w:rsidRPr="00672D31">
        <w:rPr>
          <w:sz w:val="22"/>
          <w:szCs w:val="20"/>
        </w:rPr>
        <w:t>4</w:t>
      </w:r>
      <w:r w:rsidRPr="00672D31">
        <w:rPr>
          <w:sz w:val="22"/>
          <w:szCs w:val="20"/>
        </w:rPr>
        <w:t>.</w:t>
      </w:r>
      <w:r w:rsidRPr="00672D31">
        <w:rPr>
          <w:b w:val="0"/>
          <w:bCs w:val="0"/>
          <w:sz w:val="22"/>
          <w:szCs w:val="20"/>
        </w:rPr>
        <w:t xml:space="preserve"> </w:t>
      </w:r>
      <w:r w:rsidR="003B172E" w:rsidRPr="00672D31">
        <w:rPr>
          <w:b w:val="0"/>
          <w:sz w:val="22"/>
          <w:szCs w:val="20"/>
        </w:rPr>
        <w:t>Preterm birth metabolomics targeted methods reported in maternal biomarker discovery literature (n=</w:t>
      </w:r>
      <w:r w:rsidR="00885C1B" w:rsidRPr="00672D31">
        <w:rPr>
          <w:b w:val="0"/>
          <w:sz w:val="22"/>
          <w:szCs w:val="20"/>
        </w:rPr>
        <w:t>7</w:t>
      </w:r>
      <w:r w:rsidR="003B172E" w:rsidRPr="00672D31">
        <w:rPr>
          <w:b w:val="0"/>
          <w:sz w:val="22"/>
          <w:szCs w:val="20"/>
        </w:rPr>
        <w:t xml:space="preserve">). </w:t>
      </w:r>
    </w:p>
    <w:p w14:paraId="1B7F443B" w14:textId="77777777" w:rsidR="00A97AF1" w:rsidRPr="00A97AF1" w:rsidRDefault="00A97AF1" w:rsidP="00A97AF1">
      <w:pPr>
        <w:spacing w:after="0" w:line="240" w:lineRule="auto"/>
      </w:pPr>
    </w:p>
    <w:tbl>
      <w:tblPr>
        <w:tblStyle w:val="PlainTable2"/>
        <w:tblW w:w="1401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345"/>
        <w:gridCol w:w="3885"/>
        <w:gridCol w:w="1519"/>
        <w:gridCol w:w="1689"/>
        <w:gridCol w:w="2026"/>
        <w:gridCol w:w="2369"/>
        <w:gridCol w:w="1177"/>
      </w:tblGrid>
      <w:tr w:rsidR="00A97AF1" w:rsidRPr="00A97AF1" w14:paraId="4592490C" w14:textId="77777777" w:rsidTr="00A97A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  <w:hideMark/>
          </w:tcPr>
          <w:p w14:paraId="028DA23C" w14:textId="77777777" w:rsidR="00A97AF1" w:rsidRPr="00B07C4C" w:rsidRDefault="00A97AF1" w:rsidP="0068755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B07C4C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Study</w:t>
            </w:r>
          </w:p>
        </w:tc>
        <w:tc>
          <w:tcPr>
            <w:tcW w:w="3885" w:type="dxa"/>
            <w:hideMark/>
          </w:tcPr>
          <w:p w14:paraId="0E957732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Metabolites Identified</w:t>
            </w:r>
          </w:p>
        </w:tc>
        <w:tc>
          <w:tcPr>
            <w:tcW w:w="1519" w:type="dxa"/>
            <w:hideMark/>
          </w:tcPr>
          <w:p w14:paraId="170A70C4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Phenotype</w:t>
            </w:r>
          </w:p>
        </w:tc>
        <w:tc>
          <w:tcPr>
            <w:tcW w:w="1689" w:type="dxa"/>
            <w:hideMark/>
          </w:tcPr>
          <w:p w14:paraId="0694D125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Sample type</w:t>
            </w:r>
          </w:p>
        </w:tc>
        <w:tc>
          <w:tcPr>
            <w:tcW w:w="2026" w:type="dxa"/>
          </w:tcPr>
          <w:p w14:paraId="162825ED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sz w:val="18"/>
                <w:szCs w:val="18"/>
              </w:rPr>
              <w:t>Total number of maternal participants</w:t>
            </w:r>
          </w:p>
        </w:tc>
        <w:tc>
          <w:tcPr>
            <w:tcW w:w="2369" w:type="dxa"/>
            <w:hideMark/>
          </w:tcPr>
          <w:p w14:paraId="1D43B264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echnology/</w:t>
            </w:r>
          </w:p>
          <w:p w14:paraId="491F7022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echnique</w:t>
            </w:r>
          </w:p>
        </w:tc>
        <w:tc>
          <w:tcPr>
            <w:tcW w:w="1177" w:type="dxa"/>
            <w:hideMark/>
          </w:tcPr>
          <w:p w14:paraId="561D9EF8" w14:textId="77777777" w:rsidR="00A97AF1" w:rsidRPr="00A97AF1" w:rsidRDefault="00A97AF1" w:rsidP="00687556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Cs/>
                <w:sz w:val="18"/>
                <w:szCs w:val="18"/>
                <w:lang w:eastAsia="en-GB"/>
              </w:rPr>
            </w:pPr>
            <w:r w:rsidRPr="00A97AF1">
              <w:rPr>
                <w:iCs/>
                <w:sz w:val="18"/>
                <w:szCs w:val="18"/>
              </w:rPr>
              <w:t xml:space="preserve">P </w:t>
            </w:r>
            <w:r w:rsidRPr="00A97AF1">
              <w:rPr>
                <w:sz w:val="18"/>
                <w:szCs w:val="18"/>
              </w:rPr>
              <w:t>value</w:t>
            </w:r>
          </w:p>
        </w:tc>
      </w:tr>
      <w:tr w:rsidR="00A97AF1" w:rsidRPr="00A97AF1" w14:paraId="1D3330D6" w14:textId="77777777" w:rsidTr="00A97A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</w:tcPr>
          <w:p w14:paraId="055D2B6C" w14:textId="77777777" w:rsidR="00544AE1" w:rsidRDefault="00A97AF1" w:rsidP="00D97732">
            <w:pPr>
              <w:spacing w:after="0" w:line="240" w:lineRule="auto"/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</w:pPr>
            <w:r w:rsidRPr="00B07C4C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Patil et al. (2021)</w:t>
            </w:r>
            <w:r w:rsidR="00CD4325" w:rsidRPr="00B07C4C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 xml:space="preserve"> </w:t>
            </w:r>
          </w:p>
          <w:p w14:paraId="2ABA0F21" w14:textId="22A7405E" w:rsidR="00A97AF1" w:rsidRPr="00B07C4C" w:rsidRDefault="00544AE1" w:rsidP="00D97732">
            <w:pPr>
              <w:spacing w:after="0" w:line="240" w:lineRule="auto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107</w:t>
            </w:r>
            <w:r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</w:tcPr>
          <w:p w14:paraId="3EE32B32" w14:textId="18312C6E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1-deoxycorticosterone (DOC)</w:t>
            </w:r>
          </w:p>
        </w:tc>
        <w:tc>
          <w:tcPr>
            <w:tcW w:w="1519" w:type="dxa"/>
          </w:tcPr>
          <w:p w14:paraId="2BFCFE93" w14:textId="2B3D8C7E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PTB (&lt;32 weeks)</w:t>
            </w:r>
          </w:p>
        </w:tc>
        <w:tc>
          <w:tcPr>
            <w:tcW w:w="1689" w:type="dxa"/>
          </w:tcPr>
          <w:p w14:paraId="23BF05FA" w14:textId="00A01D40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Serum</w:t>
            </w:r>
          </w:p>
        </w:tc>
        <w:tc>
          <w:tcPr>
            <w:tcW w:w="2026" w:type="dxa"/>
          </w:tcPr>
          <w:p w14:paraId="16861412" w14:textId="77777777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>93</w:t>
            </w:r>
          </w:p>
          <w:p w14:paraId="7255009D" w14:textId="7D265CF2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>[n= 28 &lt; 32 weeks, n= 40 between 32 - 36 weeks and n=25 &gt; 37 weeks]</w:t>
            </w:r>
          </w:p>
        </w:tc>
        <w:tc>
          <w:tcPr>
            <w:tcW w:w="2369" w:type="dxa"/>
          </w:tcPr>
          <w:p w14:paraId="42057B19" w14:textId="0289FE9D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UPLC/MS-MS</w:t>
            </w:r>
          </w:p>
        </w:tc>
        <w:tc>
          <w:tcPr>
            <w:tcW w:w="1177" w:type="dxa"/>
          </w:tcPr>
          <w:p w14:paraId="675055DB" w14:textId="0C4C974B" w:rsidR="00A97AF1" w:rsidRPr="00A97AF1" w:rsidRDefault="00A97AF1" w:rsidP="00D97732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Cs/>
                <w:sz w:val="18"/>
                <w:szCs w:val="18"/>
              </w:rPr>
            </w:pPr>
            <w:r w:rsidRPr="00A97AF1">
              <w:rPr>
                <w:iCs/>
                <w:sz w:val="18"/>
                <w:szCs w:val="18"/>
              </w:rPr>
              <w:t>NA</w:t>
            </w:r>
          </w:p>
        </w:tc>
      </w:tr>
      <w:tr w:rsidR="00A97AF1" w:rsidRPr="00A97AF1" w14:paraId="7D348DCF" w14:textId="77777777" w:rsidTr="00A97AF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</w:tcPr>
          <w:p w14:paraId="5ED4B72C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hyperlink w:anchor="_ENREF_30" w:tooltip="Eick, 2020 #628" w:history="1"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FaWNrPC9BdXRob3I+PFllYXI+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instrText xml:space="preserve"> ADDIN EN.CITE </w:instrTex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FaWNrPC9BdXRob3I+PFllYXI+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instrText xml:space="preserve"> ADDIN EN.CITE.DATA </w:instrTex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end"/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sz w:val="18"/>
                  <w:szCs w:val="18"/>
                  <w:lang w:eastAsia="en-GB"/>
                </w:rPr>
                <w:t>Eick et al. (2020)</w: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 xml:space="preserve"> </w:t>
            </w:r>
          </w:p>
          <w:p w14:paraId="180935D7" w14:textId="0A9F3DC3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108</w:t>
            </w:r>
            <w:r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</w:tcPr>
          <w:p w14:paraId="346342D6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8-iso-prostaglandin F2α (8-iso-PGF2α) and prostaglandin F2α (PGF2α)</w:t>
            </w:r>
          </w:p>
        </w:tc>
        <w:tc>
          <w:tcPr>
            <w:tcW w:w="1519" w:type="dxa"/>
          </w:tcPr>
          <w:p w14:paraId="5F07DB64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TB</w:t>
            </w:r>
          </w:p>
          <w:p w14:paraId="4B786864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7 weeks)</w:t>
            </w:r>
          </w:p>
        </w:tc>
        <w:tc>
          <w:tcPr>
            <w:tcW w:w="1689" w:type="dxa"/>
          </w:tcPr>
          <w:p w14:paraId="65498EBB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Urine</w:t>
            </w:r>
          </w:p>
        </w:tc>
        <w:tc>
          <w:tcPr>
            <w:tcW w:w="2026" w:type="dxa"/>
          </w:tcPr>
          <w:p w14:paraId="51F583EF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>469</w:t>
            </w:r>
          </w:p>
          <w:p w14:paraId="52D34628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>[PTB n=50, control n=396]</w:t>
            </w:r>
          </w:p>
        </w:tc>
        <w:tc>
          <w:tcPr>
            <w:tcW w:w="2369" w:type="dxa"/>
          </w:tcPr>
          <w:p w14:paraId="0E3760AC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stable isotype</w:t>
            </w:r>
          </w:p>
          <w:p w14:paraId="7D846EC9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dilution gas chromatography-negative ion chemical ionization-mass</w:t>
            </w:r>
          </w:p>
          <w:p w14:paraId="5C9B2016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spectrometry</w:t>
            </w:r>
          </w:p>
        </w:tc>
        <w:tc>
          <w:tcPr>
            <w:tcW w:w="1177" w:type="dxa"/>
          </w:tcPr>
          <w:p w14:paraId="462ACAA0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Cs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iCs/>
                <w:sz w:val="18"/>
                <w:szCs w:val="18"/>
                <w:lang w:eastAsia="en-GB"/>
              </w:rPr>
              <w:t>P &lt;0.05</w:t>
            </w:r>
          </w:p>
        </w:tc>
      </w:tr>
      <w:tr w:rsidR="00A97AF1" w:rsidRPr="00A97AF1" w14:paraId="2E076AA3" w14:textId="77777777" w:rsidTr="00A97A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</w:tcPr>
          <w:p w14:paraId="64A24F83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hyperlink w:anchor="_ENREF_135" w:tooltip="Rosen, 2019 #627" w:history="1"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Sb3NlbjwvQXV0aG9yPjxZZWFy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instrText xml:space="preserve"> ADDIN EN.CITE </w:instrTex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Sb3NlbjwvQXV0aG9yPjxZZWFy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instrText xml:space="preserve"> ADDIN EN.CITE.DATA </w:instrTex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end"/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sz w:val="18"/>
                  <w:szCs w:val="18"/>
                  <w:lang w:eastAsia="en-GB"/>
                </w:rPr>
                <w:t>Rosen et al. (2019)</w:t>
              </w:r>
              <w:r w:rsidR="00A97AF1" w:rsidRPr="00B07C4C">
                <w:rPr>
                  <w:rFonts w:ascii="Calibri" w:eastAsia="Times New Roman" w:hAnsi="Calibri" w:cs="Calibri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 xml:space="preserve"> </w:t>
            </w:r>
          </w:p>
          <w:p w14:paraId="64313C14" w14:textId="5AD44E56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109</w:t>
            </w:r>
            <w:r>
              <w:rPr>
                <w:rFonts w:ascii="Calibri" w:eastAsia="Times New Roman" w:hAnsi="Calibri" w:cs="Calibri"/>
                <w:b w:val="0"/>
                <w:bCs w:val="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</w:tcPr>
          <w:p w14:paraId="4FDAAB19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Free 8-iso-PGF2α (including its metabolite: 2,3-dinor-5,6-</w:t>
            </w:r>
          </w:p>
          <w:p w14:paraId="12E2C423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dihydro-15-F2 t-</w:t>
            </w:r>
            <w:proofErr w:type="spellStart"/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isoprostanes</w:t>
            </w:r>
            <w:proofErr w:type="spellEnd"/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) and PGF2α.</w:t>
            </w:r>
          </w:p>
        </w:tc>
        <w:tc>
          <w:tcPr>
            <w:tcW w:w="1519" w:type="dxa"/>
          </w:tcPr>
          <w:p w14:paraId="208B3554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TB</w:t>
            </w:r>
          </w:p>
          <w:p w14:paraId="17899D5A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7 weeks)</w:t>
            </w:r>
          </w:p>
        </w:tc>
        <w:tc>
          <w:tcPr>
            <w:tcW w:w="1689" w:type="dxa"/>
          </w:tcPr>
          <w:p w14:paraId="15664443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Urine</w:t>
            </w:r>
          </w:p>
        </w:tc>
        <w:tc>
          <w:tcPr>
            <w:tcW w:w="2026" w:type="dxa"/>
          </w:tcPr>
          <w:p w14:paraId="0F558B85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 xml:space="preserve">740 </w:t>
            </w:r>
          </w:p>
          <w:p w14:paraId="5FD6243D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AF1">
              <w:rPr>
                <w:sz w:val="18"/>
                <w:szCs w:val="18"/>
              </w:rPr>
              <w:t>[PTB n=61, control n=679]</w:t>
            </w:r>
          </w:p>
        </w:tc>
        <w:tc>
          <w:tcPr>
            <w:tcW w:w="2369" w:type="dxa"/>
          </w:tcPr>
          <w:p w14:paraId="35391778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gas chromatography negative</w:t>
            </w:r>
          </w:p>
          <w:p w14:paraId="6A46323B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ion chemical ionization-mass spectrometry</w:t>
            </w:r>
          </w:p>
        </w:tc>
        <w:tc>
          <w:tcPr>
            <w:tcW w:w="1177" w:type="dxa"/>
          </w:tcPr>
          <w:p w14:paraId="2201E0E5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iCs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iCs/>
                <w:sz w:val="18"/>
                <w:szCs w:val="18"/>
                <w:lang w:eastAsia="en-GB"/>
              </w:rPr>
              <w:t>NA</w:t>
            </w:r>
          </w:p>
        </w:tc>
      </w:tr>
      <w:tr w:rsidR="00A97AF1" w:rsidRPr="00A97AF1" w14:paraId="7F285161" w14:textId="77777777" w:rsidTr="00A97AF1">
        <w:trPr>
          <w:trHeight w:val="5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  <w:hideMark/>
          </w:tcPr>
          <w:p w14:paraId="03A2598E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hyperlink w:anchor="_ENREF_39" w:tooltip="Ferguson, 2014 #284" w:history="1"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GZXJndXNvbjwvQXV0aG9yPjxZ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</w:fldData>
                </w:fldCha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 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GZXJndXNvbjwvQXV0aG9yPjxZ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</w:fldData>
                </w:fldCha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.DATA 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color w:val="000000"/>
                  <w:sz w:val="18"/>
                  <w:szCs w:val="18"/>
                  <w:lang w:eastAsia="en-GB"/>
                </w:rPr>
                <w:t>Ferguson et al. (2014)</w: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  <w:p w14:paraId="6D92B32C" w14:textId="063BC4BD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110</w:t>
            </w:r>
            <w:r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  <w:hideMark/>
          </w:tcPr>
          <w:p w14:paraId="2FF09586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hthalates</w:t>
            </w:r>
          </w:p>
        </w:tc>
        <w:tc>
          <w:tcPr>
            <w:tcW w:w="1519" w:type="dxa"/>
            <w:hideMark/>
          </w:tcPr>
          <w:p w14:paraId="3BA4F6F1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TB</w:t>
            </w:r>
          </w:p>
          <w:p w14:paraId="42A25D68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7 weeks)</w:t>
            </w:r>
          </w:p>
        </w:tc>
        <w:tc>
          <w:tcPr>
            <w:tcW w:w="1689" w:type="dxa"/>
            <w:hideMark/>
          </w:tcPr>
          <w:p w14:paraId="69E64129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Urine  </w:t>
            </w:r>
          </w:p>
        </w:tc>
        <w:tc>
          <w:tcPr>
            <w:tcW w:w="2026" w:type="dxa"/>
          </w:tcPr>
          <w:p w14:paraId="415EAEB1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82</w:t>
            </w:r>
          </w:p>
          <w:p w14:paraId="68608C3F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[PTB n=130, control n=352]</w:t>
            </w:r>
          </w:p>
        </w:tc>
        <w:tc>
          <w:tcPr>
            <w:tcW w:w="2369" w:type="dxa"/>
            <w:hideMark/>
          </w:tcPr>
          <w:p w14:paraId="5AF145D2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olid-phase extraction (SPE) and mass spectrometry</w:t>
            </w:r>
          </w:p>
        </w:tc>
        <w:tc>
          <w:tcPr>
            <w:tcW w:w="1177" w:type="dxa"/>
            <w:hideMark/>
          </w:tcPr>
          <w:p w14:paraId="75106992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A</w:t>
            </w:r>
          </w:p>
        </w:tc>
      </w:tr>
      <w:tr w:rsidR="00A97AF1" w:rsidRPr="00A97AF1" w14:paraId="126B66E1" w14:textId="77777777" w:rsidTr="00A97A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  <w:hideMark/>
          </w:tcPr>
          <w:p w14:paraId="50A94000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hyperlink w:anchor="_ENREF_46" w:tooltip="Giannella, 2011 #283" w:history="1"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/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 &lt;EndNote&gt;&lt;Cite AuthorYear="1"&gt;&lt;Author&gt;Giannella&lt;/Author&gt;&lt;Year&gt;2011&lt;/Year&gt;&lt;RecNum&gt;283&lt;/RecNum&gt;&lt;DisplayText&gt;Giannella&lt;style face="italic"&gt; et al.&lt;/style&gt; (2011)&lt;/DisplayText&gt;&lt;record&gt;&lt;rec-number&gt;283&lt;/rec-number&gt;&lt;foreign-keys&gt;&lt;key app="EN" db-id="v2rszxxp3xx0fyexzth59awkavpre5tw2wez" timestamp="1533314687"&gt;283&lt;/key&gt;&lt;key app="ENWeb" db-id=""&gt;0&lt;/key&gt;&lt;/foreign-keys&gt;&lt;ref-type name="Journal Article"&gt;17&lt;/ref-type&gt;&lt;contributors&gt;&lt;authors&gt;&lt;author&gt;Giannella, L.&lt;/author&gt;&lt;author&gt;Giulini, S.&lt;/author&gt;&lt;author&gt;Cerami, L. B.&lt;/author&gt;&lt;author&gt;La Marca, A.&lt;/author&gt;&lt;author&gt;Forabosco, A.&lt;/author&gt;&lt;author&gt;Volpe, A.&lt;/author&gt;&lt;/authors&gt;&lt;/contributors&gt;&lt;auth-address&gt;Division of Obstetrics and Gynaecology, Cesare Magati Hospital, Scandiano, Reggio Emilia, Italy. lucazeta1976@libero.it&lt;/auth-address&gt;&lt;titles&gt;&lt;title&gt;Periodontal disease and nitric oxide levels in low risk women with preterm labor&lt;/title&gt;&lt;secondary-title&gt;Eur J Obstet Gynecol Reprod Biol&lt;/secondary-title&gt;&lt;/titles&gt;&lt;periodical&gt;&lt;full-title&gt;Eur J Obstet Gynecol Reprod Biol&lt;/full-title&gt;&lt;/periodical&gt;&lt;pages&gt;47-51&lt;/pages&gt;&lt;volume&gt;158&lt;/volume&gt;&lt;number&gt;1&lt;/number&gt;&lt;keywords&gt;&lt;keyword&gt;Adult&lt;/keyword&gt;&lt;keyword&gt;Biomarkers/blood&lt;/keyword&gt;&lt;keyword&gt;Case-Control Studies&lt;/keyword&gt;&lt;keyword&gt;Female&lt;/keyword&gt;&lt;keyword&gt;Humans&lt;/keyword&gt;&lt;keyword&gt;Nitric Oxide/*blood&lt;/keyword&gt;&lt;keyword&gt;Obstetric Labor, Premature/blood/*etiology&lt;/keyword&gt;&lt;keyword&gt;Periodontal Diseases/*complications&lt;/keyword&gt;&lt;keyword&gt;Pregnancy&lt;/keyword&gt;&lt;keyword&gt;Pregnancy Outcome&lt;/keyword&gt;&lt;keyword&gt;Young Adult&lt;/keyword&gt;&lt;/keywords&gt;&lt;dates&gt;&lt;year&gt;2011&lt;/year&gt;&lt;pub-dates&gt;&lt;date&gt;Sep&lt;/date&gt;&lt;/pub-dates&gt;&lt;/dates&gt;&lt;isbn&gt;1872-7654 (Electronic)&amp;#xD;0301-2115 (Linking)&lt;/isbn&gt;&lt;accession-num&gt;21621901&lt;/accession-num&gt;&lt;urls&gt;&lt;related-urls&gt;&lt;url&gt;https://www.ncbi.nlm.nih.gov/pubmed/21621901&lt;/url&gt;&lt;/related-urls&gt;&lt;/urls&gt;&lt;electronic-resource-num&gt;10.1016/j.ejogrb.2011.04.034&lt;/electronic-resource-num&gt;&lt;/record&gt;&lt;/Cite&gt;&lt;/EndNote&gt;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color w:val="000000"/>
                  <w:sz w:val="18"/>
                  <w:szCs w:val="18"/>
                  <w:lang w:eastAsia="en-GB"/>
                </w:rPr>
                <w:t>Giannella et al. (2011)</w: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  <w:p w14:paraId="48C6E4AF" w14:textId="3647C45C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111</w:t>
            </w:r>
            <w:r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  <w:hideMark/>
          </w:tcPr>
          <w:p w14:paraId="113FDD87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itric oxide metabolite (NOx)</w:t>
            </w:r>
          </w:p>
        </w:tc>
        <w:tc>
          <w:tcPr>
            <w:tcW w:w="1519" w:type="dxa"/>
            <w:hideMark/>
          </w:tcPr>
          <w:p w14:paraId="5A223040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PTL </w:t>
            </w:r>
          </w:p>
          <w:p w14:paraId="6CA1E788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4 weeks)</w:t>
            </w:r>
          </w:p>
          <w:p w14:paraId="1A3C35E8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9" w:type="dxa"/>
            <w:hideMark/>
          </w:tcPr>
          <w:p w14:paraId="12ECD588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Cervical and gingival swabs</w:t>
            </w:r>
          </w:p>
        </w:tc>
        <w:tc>
          <w:tcPr>
            <w:tcW w:w="2026" w:type="dxa"/>
          </w:tcPr>
          <w:p w14:paraId="22C88A7D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820</w:t>
            </w:r>
          </w:p>
          <w:p w14:paraId="0275AD36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[PTL n=400, control n=420]</w:t>
            </w:r>
          </w:p>
        </w:tc>
        <w:tc>
          <w:tcPr>
            <w:tcW w:w="2369" w:type="dxa"/>
            <w:hideMark/>
          </w:tcPr>
          <w:p w14:paraId="7782B540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riess reaction</w:t>
            </w:r>
          </w:p>
        </w:tc>
        <w:tc>
          <w:tcPr>
            <w:tcW w:w="1177" w:type="dxa"/>
            <w:hideMark/>
          </w:tcPr>
          <w:p w14:paraId="6C7040C6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A</w:t>
            </w:r>
          </w:p>
        </w:tc>
      </w:tr>
      <w:tr w:rsidR="00A97AF1" w:rsidRPr="00A97AF1" w14:paraId="2F65C3C0" w14:textId="77777777" w:rsidTr="00A97AF1">
        <w:trPr>
          <w:trHeight w:val="8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  <w:hideMark/>
          </w:tcPr>
          <w:p w14:paraId="7750C2E9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hyperlink w:anchor="_ENREF_1" w:tooltip="Adibi, 2009 #296" w:history="1"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BZGliaTwvQXV0aG9yPjxZZWFy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>
                  <w:fldData xml:space="preserve">PEVuZE5vdGU+PENpdGUgQXV0aG9yWWVhcj0iMSI+PEF1dGhvcj5BZGliaTwvQXV0aG9yPjxZZWFy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</w:fldData>
                </w:fldCha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.DATA 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color w:val="000000"/>
                  <w:sz w:val="18"/>
                  <w:szCs w:val="18"/>
                  <w:lang w:eastAsia="en-GB"/>
                </w:rPr>
                <w:t>Adibi et al. (2009)</w: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  <w:p w14:paraId="3D567219" w14:textId="39CCABA0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112</w:t>
            </w:r>
            <w:r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  <w:hideMark/>
          </w:tcPr>
          <w:p w14:paraId="3863F0F0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Mono-2-ethylhexyl phthalate </w:t>
            </w:r>
          </w:p>
          <w:p w14:paraId="6D1F0871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ono-2-ethyl-5-oxohexyl phthalate</w:t>
            </w:r>
          </w:p>
        </w:tc>
        <w:tc>
          <w:tcPr>
            <w:tcW w:w="1519" w:type="dxa"/>
            <w:hideMark/>
          </w:tcPr>
          <w:p w14:paraId="5A93CE69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TB</w:t>
            </w:r>
          </w:p>
          <w:p w14:paraId="7362799E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7 weeks)</w:t>
            </w:r>
          </w:p>
        </w:tc>
        <w:tc>
          <w:tcPr>
            <w:tcW w:w="1689" w:type="dxa"/>
            <w:hideMark/>
          </w:tcPr>
          <w:p w14:paraId="23E09CAF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Urine  </w:t>
            </w:r>
          </w:p>
        </w:tc>
        <w:tc>
          <w:tcPr>
            <w:tcW w:w="2026" w:type="dxa"/>
          </w:tcPr>
          <w:p w14:paraId="7AE7A9D5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41</w:t>
            </w:r>
          </w:p>
        </w:tc>
        <w:tc>
          <w:tcPr>
            <w:tcW w:w="2369" w:type="dxa"/>
            <w:hideMark/>
          </w:tcPr>
          <w:p w14:paraId="246B3C6D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olid-phase extraction (SPE) and mass spectrometry</w:t>
            </w:r>
          </w:p>
        </w:tc>
        <w:tc>
          <w:tcPr>
            <w:tcW w:w="1177" w:type="dxa"/>
            <w:hideMark/>
          </w:tcPr>
          <w:p w14:paraId="40F9F8BD" w14:textId="77777777" w:rsidR="00A97AF1" w:rsidRPr="00A97AF1" w:rsidRDefault="00A97AF1" w:rsidP="0068755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A</w:t>
            </w:r>
          </w:p>
        </w:tc>
      </w:tr>
      <w:tr w:rsidR="00A97AF1" w:rsidRPr="00A97AF1" w14:paraId="6E191D3F" w14:textId="77777777" w:rsidTr="00A97A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5" w:type="dxa"/>
            <w:hideMark/>
          </w:tcPr>
          <w:p w14:paraId="66004A43" w14:textId="77777777" w:rsidR="00544AE1" w:rsidRDefault="003E250D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hyperlink w:anchor="_ENREF_87" w:tooltip="Longini, 2007 #282" w:history="1"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begin"/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instrText xml:space="preserve"> ADDIN EN.CITE &lt;EndNote&gt;&lt;Cite AuthorYear="1"&gt;&lt;Author&gt;Longini&lt;/Author&gt;&lt;Year&gt;2007&lt;/Year&gt;&lt;RecNum&gt;282&lt;/RecNum&gt;&lt;DisplayText&gt;Longini&lt;style face="italic"&gt; et al.&lt;/style&gt; (2007)&lt;/DisplayText&gt;&lt;record&gt;&lt;rec-number&gt;282&lt;/rec-number&gt;&lt;foreign-keys&gt;&lt;key app="EN" db-id="v2rszxxp3xx0fyexzth59awkavpre5tw2wez" timestamp="1533314683"&gt;282&lt;/key&gt;&lt;key app="ENWeb" db-id=""&gt;0&lt;/key&gt;&lt;/foreign-keys&gt;&lt;ref-type name="Journal Article"&gt;17&lt;/ref-type&gt;&lt;contributors&gt;&lt;authors&gt;&lt;author&gt;Longini, M.&lt;/author&gt;&lt;author&gt;Perrone, S.&lt;/author&gt;&lt;author&gt;Vezzosi, P.&lt;/author&gt;&lt;author&gt;Marzocchi, B.&lt;/author&gt;&lt;author&gt;Kenanidis, A.&lt;/author&gt;&lt;author&gt;Centini, G.&lt;/author&gt;&lt;author&gt;Rosignoli, L.&lt;/author&gt;&lt;author&gt;Buonocore, G.&lt;/author&gt;&lt;/authors&gt;&lt;/contributors&gt;&lt;auth-address&gt;Department of Pediatrics, Obstetrics and Reproductive Medicine, University of Siena, Policlinico Le Scotte, V le Bracci 36, Siena, Italy.&lt;/auth-address&gt;&lt;titles&gt;&lt;title&gt;Association between oxidative stress in pregnancy and preterm premature rupture of membranes&lt;/title&gt;&lt;secondary-title&gt;Clin Biochem&lt;/secondary-title&gt;&lt;/titles&gt;&lt;periodical&gt;&lt;full-title&gt;Clin Biochem&lt;/full-title&gt;&lt;/periodical&gt;&lt;pages&gt;793-7&lt;/pages&gt;&lt;volume&gt;40&lt;/volume&gt;&lt;number&gt;11&lt;/number&gt;&lt;keywords&gt;&lt;keyword&gt;Adolescent&lt;/keyword&gt;&lt;keyword&gt;Adult&lt;/keyword&gt;&lt;keyword&gt;Amniotic Fluid/metabolism&lt;/keyword&gt;&lt;keyword&gt;F2-Isoprostanes/metabolism&lt;/keyword&gt;&lt;keyword&gt;Female&lt;/keyword&gt;&lt;keyword&gt;Fetal Membranes, Premature Rupture/*metabolism/pathology&lt;/keyword&gt;&lt;keyword&gt;Humans&lt;/keyword&gt;&lt;keyword&gt;Infant, Newborn&lt;/keyword&gt;&lt;keyword&gt;*Oxidative Stress&lt;/keyword&gt;&lt;keyword&gt;Pregnancy&lt;/keyword&gt;&lt;/keywords&gt;&lt;dates&gt;&lt;year&gt;2007&lt;/year&gt;&lt;pub-dates&gt;&lt;date&gt;Jul&lt;/date&gt;&lt;/pub-dates&gt;&lt;/dates&gt;&lt;isbn&gt;0009-9120 (Print)&amp;#xD;0009-9120 (Linking)&lt;/isbn&gt;&lt;accession-num&gt;17442295&lt;/accession-num&gt;&lt;urls&gt;&lt;related-urls&gt;&lt;url&gt;https://www.ncbi.nlm.nih.gov/pubmed/17442295&lt;/url&gt;&lt;/related-urls&gt;&lt;/urls&gt;&lt;electronic-resource-num&gt;10.1016/j.clinbiochem.2007.03.004&lt;/electronic-resource-num&gt;&lt;/record&gt;&lt;/Cite&gt;&lt;/EndNote&gt;</w:instrTex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separate"/>
              </w:r>
              <w:r w:rsidR="00A97AF1" w:rsidRPr="00B07C4C">
                <w:rPr>
                  <w:rFonts w:ascii="Calibri" w:eastAsia="Times New Roman" w:hAnsi="Calibri" w:cs="Calibri"/>
                  <w:noProof/>
                  <w:color w:val="000000"/>
                  <w:sz w:val="18"/>
                  <w:szCs w:val="18"/>
                  <w:lang w:eastAsia="en-GB"/>
                </w:rPr>
                <w:t>Longini et al. (2007)</w:t>
              </w:r>
              <w:r w:rsidR="00A97AF1" w:rsidRPr="00B07C4C">
                <w:rPr>
                  <w:rFonts w:ascii="Calibri" w:eastAsia="Times New Roman" w:hAnsi="Calibri" w:cs="Calibri"/>
                  <w:color w:val="000000"/>
                  <w:sz w:val="18"/>
                  <w:szCs w:val="18"/>
                  <w:lang w:eastAsia="en-GB"/>
                </w:rPr>
                <w:fldChar w:fldCharType="end"/>
              </w:r>
            </w:hyperlink>
            <w:r w:rsidR="00A97AF1" w:rsidRPr="00B07C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  <w:p w14:paraId="6E135D7C" w14:textId="470FC1ED" w:rsidR="00A97AF1" w:rsidRPr="00B07C4C" w:rsidRDefault="00544AE1" w:rsidP="0068755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>
              <w:rPr>
                <w:b w:val="0"/>
                <w:bCs w:val="0"/>
                <w:sz w:val="18"/>
                <w:szCs w:val="18"/>
              </w:rPr>
              <w:t xml:space="preserve">(Ref. </w:t>
            </w:r>
            <w:r w:rsidR="00CD4325" w:rsidRPr="00B07C4C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113</w:t>
            </w:r>
            <w:r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3885" w:type="dxa"/>
            <w:hideMark/>
          </w:tcPr>
          <w:p w14:paraId="77F65BD9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F2-IP (</w:t>
            </w:r>
            <w:proofErr w:type="spellStart"/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soprostanes</w:t>
            </w:r>
            <w:proofErr w:type="spellEnd"/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519" w:type="dxa"/>
            <w:hideMark/>
          </w:tcPr>
          <w:p w14:paraId="412E9323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PROM</w:t>
            </w:r>
          </w:p>
          <w:p w14:paraId="32CF7092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&lt;37 weeks)</w:t>
            </w:r>
          </w:p>
        </w:tc>
        <w:tc>
          <w:tcPr>
            <w:tcW w:w="1689" w:type="dxa"/>
            <w:hideMark/>
          </w:tcPr>
          <w:p w14:paraId="5B1E561F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mniotic fluid</w:t>
            </w:r>
          </w:p>
        </w:tc>
        <w:tc>
          <w:tcPr>
            <w:tcW w:w="2026" w:type="dxa"/>
          </w:tcPr>
          <w:p w14:paraId="35DACF3C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13</w:t>
            </w:r>
          </w:p>
          <w:p w14:paraId="264D00D2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[PPROM n=16, no PPROM n=97]</w:t>
            </w:r>
          </w:p>
        </w:tc>
        <w:tc>
          <w:tcPr>
            <w:tcW w:w="2369" w:type="dxa"/>
            <w:hideMark/>
          </w:tcPr>
          <w:p w14:paraId="732551D3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mmunoassay</w:t>
            </w:r>
          </w:p>
        </w:tc>
        <w:tc>
          <w:tcPr>
            <w:tcW w:w="1177" w:type="dxa"/>
            <w:hideMark/>
          </w:tcPr>
          <w:p w14:paraId="79C10E2D" w14:textId="77777777" w:rsidR="00A97AF1" w:rsidRPr="00A97AF1" w:rsidRDefault="00A97AF1" w:rsidP="0068755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A97AF1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p&lt;0.0001</w:t>
            </w:r>
          </w:p>
        </w:tc>
      </w:tr>
    </w:tbl>
    <w:p w14:paraId="45EBC184" w14:textId="3EBFF7B9" w:rsidR="00672D31" w:rsidRPr="00672D31" w:rsidRDefault="00672D31" w:rsidP="00672D31">
      <w:pPr>
        <w:pStyle w:val="Caption"/>
        <w:spacing w:after="0"/>
        <w:rPr>
          <w:b w:val="0"/>
        </w:rPr>
      </w:pPr>
      <w:r w:rsidRPr="00672D31">
        <w:rPr>
          <w:b w:val="0"/>
        </w:rPr>
        <w:t>UPLC/MS-MS = ultraperformance</w:t>
      </w:r>
      <w:r>
        <w:rPr>
          <w:b w:val="0"/>
        </w:rPr>
        <w:t xml:space="preserve"> </w:t>
      </w:r>
      <w:r w:rsidRPr="00672D31">
        <w:rPr>
          <w:b w:val="0"/>
        </w:rPr>
        <w:t>liquid chromatography-tandem mass spectrometry.</w:t>
      </w:r>
    </w:p>
    <w:p w14:paraId="44DA6932" w14:textId="21B6B0D8" w:rsidR="003B172E" w:rsidRDefault="00672D31" w:rsidP="00672D31">
      <w:pPr>
        <w:tabs>
          <w:tab w:val="left" w:pos="9942"/>
        </w:tabs>
      </w:pPr>
      <w:r>
        <w:tab/>
      </w:r>
    </w:p>
    <w:p w14:paraId="5483F8E4" w14:textId="1B90EBE7" w:rsidR="00672D31" w:rsidRPr="00672D31" w:rsidRDefault="00672D31" w:rsidP="00672D31">
      <w:pPr>
        <w:tabs>
          <w:tab w:val="left" w:pos="9942"/>
        </w:tabs>
        <w:sectPr w:rsidR="00672D31" w:rsidRPr="00672D31" w:rsidSect="00177CA7">
          <w:pgSz w:w="16838" w:h="11906" w:orient="landscape"/>
          <w:pgMar w:top="1134" w:right="1134" w:bottom="1134" w:left="1134" w:header="708" w:footer="708" w:gutter="0"/>
          <w:cols w:space="708"/>
          <w:titlePg/>
          <w:docGrid w:linePitch="360"/>
        </w:sectPr>
      </w:pPr>
      <w:r>
        <w:tab/>
      </w:r>
    </w:p>
    <w:p w14:paraId="7FE29882" w14:textId="2F81347A" w:rsidR="003F6EB2" w:rsidRDefault="003F6EB2" w:rsidP="003F6EB2">
      <w:pPr>
        <w:pStyle w:val="Caption"/>
        <w:spacing w:after="0" w:line="360" w:lineRule="auto"/>
        <w:jc w:val="both"/>
        <w:rPr>
          <w:b w:val="0"/>
          <w:bCs w:val="0"/>
          <w:sz w:val="22"/>
          <w:szCs w:val="20"/>
        </w:rPr>
      </w:pPr>
      <w:r w:rsidRPr="003F6EB2">
        <w:rPr>
          <w:sz w:val="22"/>
          <w:szCs w:val="22"/>
        </w:rPr>
        <w:lastRenderedPageBreak/>
        <w:t>Table S5.</w:t>
      </w:r>
      <w:r>
        <w:rPr>
          <w:b w:val="0"/>
          <w:bCs w:val="0"/>
        </w:rPr>
        <w:t xml:space="preserve"> </w:t>
      </w:r>
      <w:r>
        <w:rPr>
          <w:b w:val="0"/>
          <w:bCs w:val="0"/>
          <w:sz w:val="22"/>
          <w:szCs w:val="20"/>
        </w:rPr>
        <w:t xml:space="preserve">Top significant pathways (FDR p&lt;0.05, or p&lt;0.05 for genomics) of biomarkers reported in PTB omics literature using </w:t>
      </w:r>
      <w:proofErr w:type="spellStart"/>
      <w:r>
        <w:rPr>
          <w:b w:val="0"/>
          <w:bCs w:val="0"/>
          <w:sz w:val="22"/>
          <w:szCs w:val="20"/>
        </w:rPr>
        <w:t>Reactome</w:t>
      </w:r>
      <w:proofErr w:type="spellEnd"/>
      <w:r>
        <w:rPr>
          <w:b w:val="0"/>
          <w:bCs w:val="0"/>
          <w:sz w:val="22"/>
          <w:szCs w:val="20"/>
        </w:rPr>
        <w:t xml:space="preserve"> pathway analysis tool </w:t>
      </w:r>
      <w:r w:rsidRPr="007D487C">
        <w:rPr>
          <w:b w:val="0"/>
          <w:bCs w:val="0"/>
          <w:sz w:val="22"/>
          <w:szCs w:val="20"/>
        </w:rPr>
        <w:t>(Refs</w:t>
      </w:r>
      <w:r w:rsidRPr="007D487C">
        <w:rPr>
          <w:sz w:val="22"/>
          <w:szCs w:val="20"/>
        </w:rPr>
        <w:t xml:space="preserve"> </w:t>
      </w:r>
      <w:r w:rsidR="007D487C" w:rsidRPr="007D487C">
        <w:rPr>
          <w:b w:val="0"/>
          <w:bCs w:val="0"/>
          <w:sz w:val="22"/>
          <w:szCs w:val="22"/>
        </w:rPr>
        <w:t>114</w:t>
      </w:r>
      <w:r w:rsidRPr="007D487C">
        <w:rPr>
          <w:b w:val="0"/>
          <w:bCs w:val="0"/>
          <w:sz w:val="22"/>
          <w:szCs w:val="22"/>
        </w:rPr>
        <w:t xml:space="preserve">, </w:t>
      </w:r>
      <w:r w:rsidR="007D487C" w:rsidRPr="007D487C">
        <w:rPr>
          <w:b w:val="0"/>
          <w:bCs w:val="0"/>
          <w:sz w:val="22"/>
          <w:szCs w:val="22"/>
        </w:rPr>
        <w:t>115</w:t>
      </w:r>
      <w:r w:rsidRPr="007D487C">
        <w:rPr>
          <w:b w:val="0"/>
          <w:bCs w:val="0"/>
          <w:sz w:val="22"/>
          <w:szCs w:val="22"/>
        </w:rPr>
        <w:t>).</w:t>
      </w:r>
    </w:p>
    <w:tbl>
      <w:tblPr>
        <w:tblStyle w:val="GridTable1Light-Accent3"/>
        <w:tblW w:w="9852" w:type="dxa"/>
        <w:tblInd w:w="0" w:type="dxa"/>
        <w:tblLook w:val="04A0" w:firstRow="1" w:lastRow="0" w:firstColumn="1" w:lastColumn="0" w:noHBand="0" w:noVBand="1"/>
      </w:tblPr>
      <w:tblGrid>
        <w:gridCol w:w="1668"/>
        <w:gridCol w:w="1559"/>
        <w:gridCol w:w="3260"/>
        <w:gridCol w:w="901"/>
        <w:gridCol w:w="1108"/>
        <w:gridCol w:w="1356"/>
      </w:tblGrid>
      <w:tr w:rsidR="003F6EB2" w14:paraId="00C7CA8A" w14:textId="77777777" w:rsidTr="003F6E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301BFDE" w14:textId="77777777" w:rsidR="003F6EB2" w:rsidRDefault="003F6EB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mics</w:t>
            </w:r>
          </w:p>
        </w:tc>
        <w:tc>
          <w:tcPr>
            <w:tcW w:w="1559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652A7F3D" w14:textId="77777777" w:rsidR="003F6EB2" w:rsidRDefault="003F6EB2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athway identifier</w:t>
            </w:r>
          </w:p>
        </w:tc>
        <w:tc>
          <w:tcPr>
            <w:tcW w:w="3260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A602DF7" w14:textId="77777777" w:rsidR="003F6EB2" w:rsidRDefault="003F6EB2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athway name</w:t>
            </w:r>
          </w:p>
        </w:tc>
        <w:tc>
          <w:tcPr>
            <w:tcW w:w="901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46D0184C" w14:textId="77777777" w:rsidR="003F6EB2" w:rsidRDefault="003F6EB2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ntities found</w:t>
            </w:r>
          </w:p>
        </w:tc>
        <w:tc>
          <w:tcPr>
            <w:tcW w:w="110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84104F6" w14:textId="77777777" w:rsidR="003F6EB2" w:rsidRDefault="003F6EB2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ntities p</w:t>
            </w:r>
          </w:p>
        </w:tc>
        <w:tc>
          <w:tcPr>
            <w:tcW w:w="1356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16813AE" w14:textId="77777777" w:rsidR="003F6EB2" w:rsidRDefault="003F6EB2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ntities FDR</w:t>
            </w:r>
          </w:p>
        </w:tc>
      </w:tr>
      <w:tr w:rsidR="003F6EB2" w14:paraId="2E9517A2" w14:textId="77777777" w:rsidTr="003F6EB2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0BB1B8D3" w14:textId="77777777" w:rsidR="003F6EB2" w:rsidRDefault="003F6EB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nomics</w:t>
            </w:r>
          </w:p>
        </w:tc>
        <w:tc>
          <w:tcPr>
            <w:tcW w:w="1559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C0C1BF8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HSA-373080</w:t>
            </w:r>
          </w:p>
        </w:tc>
        <w:tc>
          <w:tcPr>
            <w:tcW w:w="3260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799C99B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lass B/2 (Secretin family receptors)</w:t>
            </w:r>
          </w:p>
        </w:tc>
        <w:tc>
          <w:tcPr>
            <w:tcW w:w="901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1D80CA3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0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78698E12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003784</w:t>
            </w:r>
          </w:p>
        </w:tc>
        <w:tc>
          <w:tcPr>
            <w:tcW w:w="1356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047C45F9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198288</w:t>
            </w:r>
          </w:p>
        </w:tc>
      </w:tr>
      <w:tr w:rsidR="003F6EB2" w14:paraId="7A54F73D" w14:textId="77777777" w:rsidTr="003F6EB2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8B861D8" w14:textId="77777777" w:rsidR="003F6EB2" w:rsidRDefault="003F6EB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ranscriptomics</w:t>
            </w:r>
          </w:p>
        </w:tc>
        <w:tc>
          <w:tcPr>
            <w:tcW w:w="1559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448E5397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HSA-9029569</w:t>
            </w:r>
          </w:p>
        </w:tc>
        <w:tc>
          <w:tcPr>
            <w:tcW w:w="3260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329A392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R1H3 &amp; NR1H2 regulate gene expression linked to cholesterol transport and efflux</w:t>
            </w:r>
          </w:p>
        </w:tc>
        <w:tc>
          <w:tcPr>
            <w:tcW w:w="901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0F74D81B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10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109342E7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.47E-04</w:t>
            </w:r>
          </w:p>
        </w:tc>
        <w:tc>
          <w:tcPr>
            <w:tcW w:w="1356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7C7A4924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019023</w:t>
            </w:r>
          </w:p>
        </w:tc>
      </w:tr>
      <w:tr w:rsidR="003F6EB2" w14:paraId="4531BBFE" w14:textId="77777777" w:rsidTr="003F6EB2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89DE775" w14:textId="77777777" w:rsidR="003F6EB2" w:rsidRDefault="003F6EB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teomics</w:t>
            </w:r>
          </w:p>
        </w:tc>
        <w:tc>
          <w:tcPr>
            <w:tcW w:w="1559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4CC53690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HSA-381426</w:t>
            </w:r>
          </w:p>
        </w:tc>
        <w:tc>
          <w:tcPr>
            <w:tcW w:w="3260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44CB21F5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gulation of Insulin-like Growth Factor (IGF) transport and uptake by Insulin-like Growth Factor Binding Proteins (IGFBPs)</w:t>
            </w:r>
          </w:p>
        </w:tc>
        <w:tc>
          <w:tcPr>
            <w:tcW w:w="901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FE28035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10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6F5D40AD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</w:rPr>
              <w:t>1.11E-16</w:t>
            </w:r>
          </w:p>
        </w:tc>
        <w:tc>
          <w:tcPr>
            <w:tcW w:w="1356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67871B5D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</w:rPr>
              <w:t>7.18E-14</w:t>
            </w:r>
          </w:p>
        </w:tc>
      </w:tr>
      <w:tr w:rsidR="003F6EB2" w14:paraId="2A01E63D" w14:textId="77777777" w:rsidTr="003F6EB2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005C6C2" w14:textId="77777777" w:rsidR="003F6EB2" w:rsidRDefault="003F6EB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Metabolomics</w:t>
            </w:r>
          </w:p>
        </w:tc>
        <w:tc>
          <w:tcPr>
            <w:tcW w:w="1559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18A6BEE5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HSA-425407</w:t>
            </w:r>
          </w:p>
        </w:tc>
        <w:tc>
          <w:tcPr>
            <w:tcW w:w="3260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4FF6166E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LC-mediated transmembrane transport</w:t>
            </w:r>
          </w:p>
        </w:tc>
        <w:tc>
          <w:tcPr>
            <w:tcW w:w="901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2EC75F7D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108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31A71CF9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</w:rPr>
              <w:t>6.63E-07</w:t>
            </w:r>
          </w:p>
        </w:tc>
        <w:tc>
          <w:tcPr>
            <w:tcW w:w="1356" w:type="dxa"/>
            <w:tcBorders>
              <w:top w:val="single" w:sz="4" w:space="0" w:color="DBDBDB" w:themeColor="accent3" w:themeTint="66"/>
              <w:left w:val="single" w:sz="4" w:space="0" w:color="DBDBDB" w:themeColor="accent3" w:themeTint="66"/>
              <w:bottom w:val="single" w:sz="4" w:space="0" w:color="DBDBDB" w:themeColor="accent3" w:themeTint="66"/>
              <w:right w:val="single" w:sz="4" w:space="0" w:color="DBDBDB" w:themeColor="accent3" w:themeTint="66"/>
            </w:tcBorders>
            <w:noWrap/>
            <w:hideMark/>
          </w:tcPr>
          <w:p w14:paraId="730F38C6" w14:textId="77777777" w:rsidR="003F6EB2" w:rsidRDefault="003F6EB2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</w:rPr>
              <w:t>5.02E-04</w:t>
            </w:r>
          </w:p>
        </w:tc>
      </w:tr>
    </w:tbl>
    <w:p w14:paraId="27BAEED7" w14:textId="26A2DB88" w:rsidR="003F6EB2" w:rsidRDefault="003F6EB2">
      <w:pPr>
        <w:rPr>
          <w:b/>
          <w:bCs/>
        </w:rPr>
      </w:pPr>
    </w:p>
    <w:p w14:paraId="50CCB258" w14:textId="57E2ADD0" w:rsidR="00602BFA" w:rsidRDefault="00602BFA">
      <w:pPr>
        <w:rPr>
          <w:b/>
          <w:bCs/>
        </w:rPr>
      </w:pPr>
    </w:p>
    <w:p w14:paraId="2E32E838" w14:textId="77777777" w:rsidR="00602BFA" w:rsidRDefault="00602BFA">
      <w:pPr>
        <w:rPr>
          <w:b/>
          <w:bCs/>
        </w:rPr>
      </w:pPr>
    </w:p>
    <w:p w14:paraId="0C65076F" w14:textId="2F3675BC" w:rsidR="00602BFA" w:rsidRPr="003F6EB2" w:rsidRDefault="00602BFA" w:rsidP="00602BFA">
      <w:pPr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10A3C64C" wp14:editId="1D2EC75C">
            <wp:extent cx="4544060" cy="3411220"/>
            <wp:effectExtent l="0" t="0" r="8890" b="0"/>
            <wp:docPr id="1" name="Picture 1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4060" cy="3411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B22815" w14:textId="1EBF1F7F" w:rsidR="00602BFA" w:rsidRDefault="00602BFA" w:rsidP="00602BFA">
      <w:pPr>
        <w:spacing w:after="0" w:line="360" w:lineRule="auto"/>
        <w:jc w:val="both"/>
      </w:pPr>
      <w:r>
        <w:rPr>
          <w:b/>
          <w:bCs/>
        </w:rPr>
        <w:t>Figure S1</w:t>
      </w:r>
      <w:r>
        <w:t>. Distribution of gestation (in weeks) threshold applied for PTB in omics biomarker studies identified in this review. This plot was generated using ‘Matplotlib’ v3.3.3 package in Python 3.8.</w:t>
      </w:r>
    </w:p>
    <w:p w14:paraId="6CBA0CD0" w14:textId="72037625" w:rsidR="003F6EB2" w:rsidRDefault="003F6EB2"/>
    <w:p w14:paraId="09D8666D" w14:textId="4DDE162C" w:rsidR="00602BFA" w:rsidRDefault="00602BFA"/>
    <w:p w14:paraId="5C058720" w14:textId="5B1DBB1A" w:rsidR="00602BFA" w:rsidRDefault="00602BFA"/>
    <w:p w14:paraId="1E9FC48A" w14:textId="7243B1C7" w:rsidR="00602BFA" w:rsidRDefault="00602BFA"/>
    <w:p w14:paraId="2A0822B8" w14:textId="77777777" w:rsidR="00602BFA" w:rsidRPr="003F6EB2" w:rsidRDefault="00602BFA"/>
    <w:p w14:paraId="39EBABEA" w14:textId="49696E52" w:rsidR="007B7B04" w:rsidRPr="00795511" w:rsidRDefault="00795511">
      <w:pPr>
        <w:rPr>
          <w:b/>
          <w:bCs/>
          <w:sz w:val="24"/>
          <w:szCs w:val="24"/>
        </w:rPr>
      </w:pPr>
      <w:r w:rsidRPr="00795511">
        <w:rPr>
          <w:b/>
          <w:bCs/>
          <w:sz w:val="24"/>
          <w:szCs w:val="24"/>
        </w:rPr>
        <w:lastRenderedPageBreak/>
        <w:t>References</w:t>
      </w:r>
    </w:p>
    <w:p w14:paraId="7B5931E9" w14:textId="4CC4BBDC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andey M</w:t>
      </w:r>
      <w:r w:rsidR="0095065A">
        <w:t>.</w:t>
      </w:r>
      <w:r>
        <w:t xml:space="preserve">, Awasthi </w:t>
      </w:r>
      <w:proofErr w:type="gramStart"/>
      <w:r>
        <w:t>S</w:t>
      </w:r>
      <w:r w:rsidR="0095065A">
        <w:t>.</w:t>
      </w:r>
      <w:proofErr w:type="gramEnd"/>
      <w:r>
        <w:t xml:space="preserve"> and </w:t>
      </w:r>
      <w:proofErr w:type="spellStart"/>
      <w:r>
        <w:t>Baranwal</w:t>
      </w:r>
      <w:proofErr w:type="spellEnd"/>
      <w:r>
        <w:t xml:space="preserve"> S</w:t>
      </w:r>
      <w:r w:rsidR="003C3DE8">
        <w:t>.</w:t>
      </w:r>
      <w:r w:rsidR="0095065A" w:rsidRPr="0095065A">
        <w:t xml:space="preserve"> </w:t>
      </w:r>
      <w:r w:rsidR="0095065A">
        <w:t>(2020)</w:t>
      </w:r>
      <w:r>
        <w:t xml:space="preserve"> IL-6: An endogenous activator of MMP-9 in preterm birth. </w:t>
      </w:r>
      <w:r w:rsidRPr="003C3DE8">
        <w:rPr>
          <w:i/>
          <w:iCs/>
        </w:rPr>
        <w:t xml:space="preserve">J </w:t>
      </w:r>
      <w:proofErr w:type="spellStart"/>
      <w:r w:rsidRPr="003C3DE8">
        <w:rPr>
          <w:i/>
          <w:iCs/>
        </w:rPr>
        <w:t>Reprod</w:t>
      </w:r>
      <w:proofErr w:type="spellEnd"/>
      <w:r w:rsidRPr="003C3DE8">
        <w:rPr>
          <w:i/>
          <w:iCs/>
        </w:rPr>
        <w:t xml:space="preserve"> Immunol</w:t>
      </w:r>
      <w:r>
        <w:t xml:space="preserve"> </w:t>
      </w:r>
      <w:r w:rsidRPr="003C3DE8">
        <w:rPr>
          <w:b/>
          <w:bCs/>
        </w:rPr>
        <w:t>141</w:t>
      </w:r>
      <w:r w:rsidR="0095065A">
        <w:t>,</w:t>
      </w:r>
      <w:r>
        <w:t xml:space="preserve"> 103147</w:t>
      </w:r>
      <w:r w:rsidR="003C3DE8">
        <w:t>.</w:t>
      </w:r>
    </w:p>
    <w:p w14:paraId="36901821" w14:textId="1BC34D4C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Hao Y</w:t>
      </w:r>
      <w:r w:rsidR="0095065A">
        <w:t>.</w:t>
      </w:r>
      <w:r>
        <w:t>, Yan L</w:t>
      </w:r>
      <w:r w:rsidR="0095065A">
        <w:t>.</w:t>
      </w:r>
      <w:r>
        <w:t>, Pang Y</w:t>
      </w:r>
      <w:r w:rsidR="0095065A" w:rsidRPr="0095065A">
        <w:rPr>
          <w:i/>
          <w:iCs/>
        </w:rPr>
        <w:t>.</w:t>
      </w:r>
      <w:r w:rsidRPr="0095065A">
        <w:rPr>
          <w:i/>
          <w:iCs/>
        </w:rPr>
        <w:t xml:space="preserve"> </w:t>
      </w:r>
      <w:r w:rsidR="003C3DE8" w:rsidRPr="0095065A">
        <w:t>et al.</w:t>
      </w:r>
      <w:r w:rsidR="0095065A" w:rsidRPr="0095065A">
        <w:t xml:space="preserve"> </w:t>
      </w:r>
      <w:r w:rsidR="0095065A">
        <w:t>(2020)</w:t>
      </w:r>
      <w:r>
        <w:t xml:space="preserve"> Maternal serum level of manganese, single nucleotide polymorphisms, and risk of spontaneous preterm birth: A nested case-control study in China. </w:t>
      </w:r>
      <w:r w:rsidRPr="003C3DE8">
        <w:rPr>
          <w:i/>
          <w:iCs/>
        </w:rPr>
        <w:t>Environmental Pollution</w:t>
      </w:r>
      <w:r>
        <w:t xml:space="preserve"> </w:t>
      </w:r>
      <w:r w:rsidRPr="003C3DE8">
        <w:rPr>
          <w:b/>
          <w:bCs/>
        </w:rPr>
        <w:t>262</w:t>
      </w:r>
      <w:r w:rsidR="0095065A">
        <w:t>,</w:t>
      </w:r>
      <w:r>
        <w:t xml:space="preserve"> 114187</w:t>
      </w:r>
      <w:r w:rsidR="003C3DE8">
        <w:t>.</w:t>
      </w:r>
    </w:p>
    <w:p w14:paraId="7E28FF34" w14:textId="2A23FA7D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Gillespie S</w:t>
      </w:r>
      <w:r w:rsidR="00B76D8C">
        <w:t>.</w:t>
      </w:r>
      <w:r>
        <w:t>L</w:t>
      </w:r>
      <w:r w:rsidR="00B76D8C">
        <w:t>.</w:t>
      </w:r>
      <w:r>
        <w:t>, Neal J</w:t>
      </w:r>
      <w:r w:rsidR="00B76D8C">
        <w:t>.</w:t>
      </w:r>
      <w:r>
        <w:t>L</w:t>
      </w:r>
      <w:r w:rsidR="00B76D8C">
        <w:t>.</w:t>
      </w:r>
      <w:r>
        <w:t>, Christian L</w:t>
      </w:r>
      <w:r w:rsidR="00B76D8C">
        <w:t>.</w:t>
      </w:r>
      <w:r>
        <w:t>M</w:t>
      </w:r>
      <w:r w:rsidR="00B76D8C">
        <w:t>.</w:t>
      </w:r>
      <w:r w:rsidR="00FB709E">
        <w:t xml:space="preserve"> et al. </w:t>
      </w:r>
      <w:r w:rsidR="00B76D8C">
        <w:t xml:space="preserve">(2017) </w:t>
      </w:r>
      <w:r>
        <w:t xml:space="preserve">Interleukin-1 Receptor Antagonist Polymorphism and Birth Timing: Pathway Analysis Among African American Women. </w:t>
      </w:r>
      <w:proofErr w:type="spellStart"/>
      <w:r w:rsidRPr="002A7806">
        <w:rPr>
          <w:i/>
          <w:iCs/>
        </w:rPr>
        <w:t>Nurs</w:t>
      </w:r>
      <w:proofErr w:type="spellEnd"/>
      <w:r w:rsidRPr="002A7806">
        <w:rPr>
          <w:i/>
          <w:iCs/>
        </w:rPr>
        <w:t xml:space="preserve"> Res</w:t>
      </w:r>
      <w:r>
        <w:t xml:space="preserve"> </w:t>
      </w:r>
      <w:r w:rsidRPr="002A7806">
        <w:rPr>
          <w:b/>
          <w:bCs/>
        </w:rPr>
        <w:t>66</w:t>
      </w:r>
      <w:r w:rsidR="00B76D8C">
        <w:t>,</w:t>
      </w:r>
      <w:r>
        <w:t xml:space="preserve"> 95-104</w:t>
      </w:r>
      <w:r w:rsidR="002A7806">
        <w:t>.</w:t>
      </w:r>
    </w:p>
    <w:p w14:paraId="532B7D34" w14:textId="3E51207A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Frey H</w:t>
      </w:r>
      <w:r w:rsidR="00B94E9F">
        <w:t>.</w:t>
      </w:r>
      <w:r>
        <w:t>A</w:t>
      </w:r>
      <w:r w:rsidR="00B94E9F">
        <w:t>.</w:t>
      </w:r>
      <w:r>
        <w:t>, Stout M</w:t>
      </w:r>
      <w:r w:rsidR="00B94E9F">
        <w:t>.</w:t>
      </w:r>
      <w:r>
        <w:t>J</w:t>
      </w:r>
      <w:r w:rsidR="00B94E9F">
        <w:t>.</w:t>
      </w:r>
      <w:r>
        <w:t>, Pearson L</w:t>
      </w:r>
      <w:r w:rsidR="00B94E9F">
        <w:t>.</w:t>
      </w:r>
      <w:r>
        <w:t>N</w:t>
      </w:r>
      <w:r w:rsidR="00B94E9F">
        <w:t>.</w:t>
      </w:r>
      <w:r>
        <w:t xml:space="preserve"> </w:t>
      </w:r>
      <w:r w:rsidR="002A7806" w:rsidRPr="00B94E9F">
        <w:t>et al.</w:t>
      </w:r>
      <w:r>
        <w:t xml:space="preserve"> </w:t>
      </w:r>
      <w:r w:rsidR="00B94E9F">
        <w:t xml:space="preserve">(2016) </w:t>
      </w:r>
      <w:r>
        <w:t xml:space="preserve">Genetic variation associated with preterm birth in </w:t>
      </w:r>
      <w:proofErr w:type="gramStart"/>
      <w:r>
        <w:t>African-American</w:t>
      </w:r>
      <w:proofErr w:type="gramEnd"/>
      <w:r>
        <w:t xml:space="preserve"> women. </w:t>
      </w:r>
      <w:r w:rsidRPr="002A7806">
        <w:rPr>
          <w:i/>
          <w:iCs/>
        </w:rPr>
        <w:t xml:space="preserve">Am J </w:t>
      </w:r>
      <w:proofErr w:type="spellStart"/>
      <w:r w:rsidRPr="002A7806">
        <w:rPr>
          <w:i/>
          <w:iCs/>
        </w:rPr>
        <w:t>Obstet</w:t>
      </w:r>
      <w:proofErr w:type="spellEnd"/>
      <w:r w:rsidRPr="002A7806">
        <w:rPr>
          <w:i/>
          <w:iCs/>
        </w:rPr>
        <w:t xml:space="preserve"> </w:t>
      </w:r>
      <w:proofErr w:type="spellStart"/>
      <w:r w:rsidRPr="002A7806">
        <w:rPr>
          <w:i/>
          <w:iCs/>
        </w:rPr>
        <w:t>Gynecol</w:t>
      </w:r>
      <w:proofErr w:type="spellEnd"/>
      <w:r>
        <w:t xml:space="preserve"> </w:t>
      </w:r>
      <w:r w:rsidRPr="002A7806">
        <w:rPr>
          <w:b/>
          <w:bCs/>
        </w:rPr>
        <w:t>215</w:t>
      </w:r>
      <w:r w:rsidR="00B94E9F">
        <w:t>,</w:t>
      </w:r>
      <w:r>
        <w:t xml:space="preserve"> 235.e231–235.e2358</w:t>
      </w:r>
      <w:r w:rsidR="002A7806">
        <w:t>.</w:t>
      </w:r>
    </w:p>
    <w:p w14:paraId="41CE6671" w14:textId="76D2261F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Langmia</w:t>
      </w:r>
      <w:proofErr w:type="spellEnd"/>
      <w:r>
        <w:t xml:space="preserve"> I</w:t>
      </w:r>
      <w:r w:rsidR="00260CF0">
        <w:t>.</w:t>
      </w:r>
      <w:r>
        <w:t>M</w:t>
      </w:r>
      <w:r w:rsidR="00260CF0">
        <w:t>.</w:t>
      </w:r>
      <w:r>
        <w:t xml:space="preserve">, </w:t>
      </w:r>
      <w:proofErr w:type="spellStart"/>
      <w:r>
        <w:t>Apalasamy</w:t>
      </w:r>
      <w:proofErr w:type="spellEnd"/>
      <w:r>
        <w:t xml:space="preserve"> Y</w:t>
      </w:r>
      <w:r w:rsidR="00260CF0">
        <w:t>.</w:t>
      </w:r>
      <w:r>
        <w:t>D</w:t>
      </w:r>
      <w:r w:rsidR="00260CF0">
        <w:t>.</w:t>
      </w:r>
      <w:r>
        <w:t>, Omar S</w:t>
      </w:r>
      <w:r w:rsidR="00260CF0">
        <w:t>.</w:t>
      </w:r>
      <w:r>
        <w:t>Z</w:t>
      </w:r>
      <w:r w:rsidR="00260CF0">
        <w:t>.</w:t>
      </w:r>
      <w:r>
        <w:t xml:space="preserve"> </w:t>
      </w:r>
      <w:r w:rsidR="00BC05D1">
        <w:t>et al</w:t>
      </w:r>
      <w:r w:rsidR="002A7806">
        <w:t>.</w:t>
      </w:r>
      <w:r>
        <w:t xml:space="preserve"> </w:t>
      </w:r>
      <w:r w:rsidR="00260CF0">
        <w:t xml:space="preserve">(2016) </w:t>
      </w:r>
      <w:r>
        <w:t xml:space="preserve">Interleukin 1 receptor type 2 gene polymorphism is associated with reduced risk of preterm birth. </w:t>
      </w:r>
      <w:r w:rsidRPr="002A7806">
        <w:rPr>
          <w:i/>
          <w:iCs/>
        </w:rPr>
        <w:t xml:space="preserve">J </w:t>
      </w:r>
      <w:proofErr w:type="spellStart"/>
      <w:r w:rsidRPr="002A7806">
        <w:rPr>
          <w:i/>
          <w:iCs/>
        </w:rPr>
        <w:t>Matern</w:t>
      </w:r>
      <w:proofErr w:type="spellEnd"/>
      <w:r w:rsidRPr="002A7806">
        <w:rPr>
          <w:i/>
          <w:iCs/>
        </w:rPr>
        <w:t xml:space="preserve"> </w:t>
      </w:r>
      <w:proofErr w:type="spellStart"/>
      <w:r w:rsidRPr="002A7806">
        <w:rPr>
          <w:i/>
          <w:iCs/>
        </w:rPr>
        <w:t>Fetal</w:t>
      </w:r>
      <w:proofErr w:type="spellEnd"/>
      <w:r w:rsidRPr="002A7806">
        <w:rPr>
          <w:i/>
          <w:iCs/>
        </w:rPr>
        <w:t xml:space="preserve"> Neonatal Med</w:t>
      </w:r>
      <w:r>
        <w:t xml:space="preserve"> </w:t>
      </w:r>
      <w:r w:rsidRPr="002A7806">
        <w:rPr>
          <w:b/>
          <w:bCs/>
        </w:rPr>
        <w:t>29</w:t>
      </w:r>
      <w:r w:rsidR="00260CF0">
        <w:t>,</w:t>
      </w:r>
      <w:r>
        <w:t xml:space="preserve"> 3347-3350</w:t>
      </w:r>
      <w:r w:rsidR="002A7806">
        <w:t>.</w:t>
      </w:r>
    </w:p>
    <w:p w14:paraId="0D1408F4" w14:textId="571F6FEA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amos B</w:t>
      </w:r>
      <w:r w:rsidR="00674CB7">
        <w:t>.</w:t>
      </w:r>
      <w:r>
        <w:t>R</w:t>
      </w:r>
      <w:r w:rsidR="00674CB7">
        <w:t>.</w:t>
      </w:r>
      <w:r>
        <w:t>, Mendes N</w:t>
      </w:r>
      <w:r w:rsidR="00674CB7">
        <w:t>.</w:t>
      </w:r>
      <w:r>
        <w:t>D</w:t>
      </w:r>
      <w:r w:rsidR="00674CB7">
        <w:t>.</w:t>
      </w:r>
      <w:r>
        <w:t>, Tanikawa A</w:t>
      </w:r>
      <w:r w:rsidR="00674CB7">
        <w:t>.</w:t>
      </w:r>
      <w:r>
        <w:t>A</w:t>
      </w:r>
      <w:r w:rsidR="00674CB7">
        <w:t>.</w:t>
      </w:r>
      <w:r>
        <w:t xml:space="preserve"> </w:t>
      </w:r>
      <w:r w:rsidR="002A7806" w:rsidRPr="00674CB7">
        <w:t>et al.</w:t>
      </w:r>
      <w:r>
        <w:t xml:space="preserve"> </w:t>
      </w:r>
      <w:r w:rsidR="00674CB7">
        <w:t xml:space="preserve">(2016) </w:t>
      </w:r>
      <w:r>
        <w:t xml:space="preserve">Ancestry informative markers and selected single nucleotide polymorphisms in immunoregulatory genes on preterm </w:t>
      </w:r>
      <w:proofErr w:type="spellStart"/>
      <w:r>
        <w:t>labor</w:t>
      </w:r>
      <w:proofErr w:type="spellEnd"/>
      <w:r>
        <w:t xml:space="preserve"> and preterm premature rupture of membranes: a case control study. </w:t>
      </w:r>
      <w:r w:rsidRPr="002A7806">
        <w:rPr>
          <w:i/>
          <w:iCs/>
        </w:rPr>
        <w:t>BMC Pregnancy Childbirth</w:t>
      </w:r>
      <w:r>
        <w:t xml:space="preserve"> </w:t>
      </w:r>
      <w:r w:rsidRPr="002A7806">
        <w:rPr>
          <w:b/>
          <w:bCs/>
        </w:rPr>
        <w:t>16</w:t>
      </w:r>
      <w:r w:rsidR="00674CB7">
        <w:t>,</w:t>
      </w:r>
      <w:r>
        <w:t xml:space="preserve"> 30</w:t>
      </w:r>
      <w:r w:rsidR="002A7806">
        <w:t>.</w:t>
      </w:r>
    </w:p>
    <w:p w14:paraId="02AA7626" w14:textId="41109BB4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Bream E</w:t>
      </w:r>
      <w:r w:rsidR="008B67C5">
        <w:t>.</w:t>
      </w:r>
      <w:r>
        <w:t>N</w:t>
      </w:r>
      <w:r w:rsidR="008B67C5">
        <w:t>.</w:t>
      </w:r>
      <w:r>
        <w:t xml:space="preserve">, </w:t>
      </w:r>
      <w:proofErr w:type="spellStart"/>
      <w:r>
        <w:t>Leppellere</w:t>
      </w:r>
      <w:proofErr w:type="spellEnd"/>
      <w:r>
        <w:t xml:space="preserve"> C</w:t>
      </w:r>
      <w:r w:rsidR="008B67C5">
        <w:t>.</w:t>
      </w:r>
      <w:r>
        <w:t>R</w:t>
      </w:r>
      <w:r w:rsidR="008B67C5">
        <w:t>.</w:t>
      </w:r>
      <w:r>
        <w:t>, Cooper M</w:t>
      </w:r>
      <w:r w:rsidR="008B67C5">
        <w:t>.</w:t>
      </w:r>
      <w:r>
        <w:t>E</w:t>
      </w:r>
      <w:r w:rsidR="008B67C5">
        <w:t>.</w:t>
      </w:r>
      <w:r>
        <w:t xml:space="preserve"> </w:t>
      </w:r>
      <w:r w:rsidR="0080087D" w:rsidRPr="008B67C5">
        <w:t>et al.</w:t>
      </w:r>
      <w:r>
        <w:t xml:space="preserve"> </w:t>
      </w:r>
      <w:r w:rsidR="008B67C5">
        <w:t xml:space="preserve">(2013) </w:t>
      </w:r>
      <w:r>
        <w:t xml:space="preserve">Candidate gene linkage approach to identify DNA variants that predispose to preterm birth. </w:t>
      </w:r>
      <w:proofErr w:type="spellStart"/>
      <w:r w:rsidRPr="0080087D">
        <w:rPr>
          <w:i/>
          <w:iCs/>
        </w:rPr>
        <w:t>Pediatr</w:t>
      </w:r>
      <w:proofErr w:type="spellEnd"/>
      <w:r w:rsidRPr="0080087D">
        <w:rPr>
          <w:i/>
          <w:iCs/>
        </w:rPr>
        <w:t xml:space="preserve"> Res</w:t>
      </w:r>
      <w:r>
        <w:t xml:space="preserve"> </w:t>
      </w:r>
      <w:r w:rsidRPr="0080087D">
        <w:rPr>
          <w:b/>
          <w:bCs/>
        </w:rPr>
        <w:t>73</w:t>
      </w:r>
      <w:r w:rsidR="008B67C5">
        <w:t>,</w:t>
      </w:r>
      <w:r>
        <w:t xml:space="preserve"> 135-141</w:t>
      </w:r>
      <w:r w:rsidR="0080087D">
        <w:t>.</w:t>
      </w:r>
    </w:p>
    <w:p w14:paraId="5DB669A9" w14:textId="18324B02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Falah N</w:t>
      </w:r>
      <w:r w:rsidR="008B67C5">
        <w:t>.</w:t>
      </w:r>
      <w:r>
        <w:t>, McElroy J</w:t>
      </w:r>
      <w:r w:rsidR="00245F0D">
        <w:t>.</w:t>
      </w:r>
      <w:r>
        <w:t xml:space="preserve">, </w:t>
      </w:r>
      <w:proofErr w:type="spellStart"/>
      <w:r>
        <w:t>Snegovskikh</w:t>
      </w:r>
      <w:proofErr w:type="spellEnd"/>
      <w:r>
        <w:t xml:space="preserve"> V</w:t>
      </w:r>
      <w:r w:rsidR="00245F0D">
        <w:t>.</w:t>
      </w:r>
      <w:r>
        <w:t xml:space="preserve"> </w:t>
      </w:r>
      <w:r w:rsidR="00783814" w:rsidRPr="00245F0D">
        <w:t>et al.</w:t>
      </w:r>
      <w:r>
        <w:t xml:space="preserve"> </w:t>
      </w:r>
      <w:r w:rsidR="00245F0D">
        <w:t xml:space="preserve">(2013) </w:t>
      </w:r>
      <w:r>
        <w:t xml:space="preserve">Investigation of genetic risk factors for chronic adult diseases for association with preterm birth. </w:t>
      </w:r>
      <w:r w:rsidRPr="00783814">
        <w:rPr>
          <w:i/>
          <w:iCs/>
        </w:rPr>
        <w:t>Hum Genet</w:t>
      </w:r>
      <w:r>
        <w:t xml:space="preserve"> </w:t>
      </w:r>
      <w:r w:rsidRPr="00783814">
        <w:rPr>
          <w:b/>
          <w:bCs/>
        </w:rPr>
        <w:t>132</w:t>
      </w:r>
      <w:r w:rsidR="00245F0D">
        <w:t>,</w:t>
      </w:r>
      <w:r>
        <w:t xml:space="preserve"> 57-67</w:t>
      </w:r>
      <w:r w:rsidR="00783814">
        <w:t>.</w:t>
      </w:r>
    </w:p>
    <w:p w14:paraId="16DFC8B0" w14:textId="75D41B17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Harmon Q</w:t>
      </w:r>
      <w:r w:rsidR="00524E67">
        <w:t>.</w:t>
      </w:r>
      <w:r>
        <w:t>E</w:t>
      </w:r>
      <w:r w:rsidR="00524E67">
        <w:t>.</w:t>
      </w:r>
      <w:r>
        <w:t>, Engel S</w:t>
      </w:r>
      <w:r w:rsidR="00524E67">
        <w:t>.</w:t>
      </w:r>
      <w:r>
        <w:t>M</w:t>
      </w:r>
      <w:r w:rsidR="00524E67">
        <w:t>.</w:t>
      </w:r>
      <w:r>
        <w:t>, Olshan A</w:t>
      </w:r>
      <w:r w:rsidR="00524E67">
        <w:t>.</w:t>
      </w:r>
      <w:r>
        <w:t>F</w:t>
      </w:r>
      <w:r w:rsidR="00524E67">
        <w:t>.</w:t>
      </w:r>
      <w:r>
        <w:t xml:space="preserve"> </w:t>
      </w:r>
      <w:r w:rsidR="00AB535D" w:rsidRPr="00524E67">
        <w:t>et al.</w:t>
      </w:r>
      <w:r>
        <w:t xml:space="preserve"> </w:t>
      </w:r>
      <w:r w:rsidR="00524E67">
        <w:t xml:space="preserve">(2013) </w:t>
      </w:r>
      <w:r>
        <w:t xml:space="preserve">Association of polymorphisms in natural killer cell-related genes with preterm birth. </w:t>
      </w:r>
      <w:r w:rsidRPr="00AB535D">
        <w:rPr>
          <w:i/>
          <w:iCs/>
        </w:rPr>
        <w:t xml:space="preserve">Am J </w:t>
      </w:r>
      <w:proofErr w:type="spellStart"/>
      <w:r w:rsidRPr="00AB535D">
        <w:rPr>
          <w:i/>
          <w:iCs/>
        </w:rPr>
        <w:t>Epidemiol</w:t>
      </w:r>
      <w:proofErr w:type="spellEnd"/>
      <w:r>
        <w:t xml:space="preserve"> </w:t>
      </w:r>
      <w:r w:rsidRPr="00AB535D">
        <w:rPr>
          <w:b/>
          <w:bCs/>
        </w:rPr>
        <w:t>178</w:t>
      </w:r>
      <w:r w:rsidR="00524E67">
        <w:t>,</w:t>
      </w:r>
      <w:r>
        <w:t xml:space="preserve"> 1208-1218</w:t>
      </w:r>
      <w:r w:rsidR="00AB535D">
        <w:t>.</w:t>
      </w:r>
    </w:p>
    <w:p w14:paraId="4D7411E1" w14:textId="1FBF70E0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Iwanaga R</w:t>
      </w:r>
      <w:r w:rsidR="0085546F">
        <w:t>.</w:t>
      </w:r>
      <w:r>
        <w:t>, Sugita N</w:t>
      </w:r>
      <w:r w:rsidR="0085546F">
        <w:t>.</w:t>
      </w:r>
      <w:r>
        <w:t>, Hirano E</w:t>
      </w:r>
      <w:r w:rsidR="0085546F">
        <w:t>.</w:t>
      </w:r>
      <w:r>
        <w:t xml:space="preserve"> </w:t>
      </w:r>
      <w:r w:rsidR="00AB535D" w:rsidRPr="0085546F">
        <w:t>et al.</w:t>
      </w:r>
      <w:r>
        <w:t xml:space="preserve"> </w:t>
      </w:r>
      <w:r w:rsidR="0085546F">
        <w:t xml:space="preserve">(2011) </w:t>
      </w:r>
      <w:proofErr w:type="spellStart"/>
      <w:r>
        <w:t>FcgammaRIIB</w:t>
      </w:r>
      <w:proofErr w:type="spellEnd"/>
      <w:r>
        <w:t xml:space="preserve"> polymorphisms, </w:t>
      </w:r>
      <w:proofErr w:type="gramStart"/>
      <w:r>
        <w:t>periodontitis</w:t>
      </w:r>
      <w:proofErr w:type="gramEnd"/>
      <w:r>
        <w:t xml:space="preserve"> and preterm birth in Japanese pregnant women. </w:t>
      </w:r>
      <w:r w:rsidRPr="00AB535D">
        <w:rPr>
          <w:i/>
          <w:iCs/>
        </w:rPr>
        <w:t>J Periodontal Res</w:t>
      </w:r>
      <w:r>
        <w:t xml:space="preserve"> </w:t>
      </w:r>
      <w:r w:rsidRPr="00AB535D">
        <w:rPr>
          <w:b/>
          <w:bCs/>
        </w:rPr>
        <w:t>46</w:t>
      </w:r>
      <w:r w:rsidR="0085546F">
        <w:t>,</w:t>
      </w:r>
      <w:r>
        <w:t xml:space="preserve"> 292-302</w:t>
      </w:r>
      <w:r w:rsidR="00AB535D">
        <w:t>.</w:t>
      </w:r>
    </w:p>
    <w:p w14:paraId="1DC48DB6" w14:textId="2BA8C5A7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omero R</w:t>
      </w:r>
      <w:r w:rsidR="005F6D71">
        <w:t>.</w:t>
      </w:r>
      <w:r>
        <w:t>, Velez Edwards D</w:t>
      </w:r>
      <w:r w:rsidR="005F6D71">
        <w:t>.</w:t>
      </w:r>
      <w:r>
        <w:t>R</w:t>
      </w:r>
      <w:r w:rsidR="005F6D71">
        <w:t>.</w:t>
      </w:r>
      <w:r>
        <w:t xml:space="preserve">, </w:t>
      </w:r>
      <w:proofErr w:type="spellStart"/>
      <w:r>
        <w:t>Kusanovic</w:t>
      </w:r>
      <w:proofErr w:type="spellEnd"/>
      <w:r>
        <w:t xml:space="preserve"> J</w:t>
      </w:r>
      <w:r w:rsidR="005F6D71">
        <w:t>.</w:t>
      </w:r>
      <w:r>
        <w:t>P</w:t>
      </w:r>
      <w:r w:rsidR="005F6D71">
        <w:t>.</w:t>
      </w:r>
      <w:r>
        <w:t xml:space="preserve"> </w:t>
      </w:r>
      <w:r w:rsidR="00A51F15" w:rsidRPr="005F6D71">
        <w:t>et al.</w:t>
      </w:r>
      <w:r>
        <w:t xml:space="preserve"> </w:t>
      </w:r>
      <w:r w:rsidR="005F6D71">
        <w:t xml:space="preserve">(2010) </w:t>
      </w:r>
      <w:r>
        <w:t xml:space="preserve">Identification of </w:t>
      </w:r>
      <w:proofErr w:type="spellStart"/>
      <w:r>
        <w:t>fetal</w:t>
      </w:r>
      <w:proofErr w:type="spellEnd"/>
      <w:r>
        <w:t xml:space="preserve"> and maternal single nucleotide polymorphisms in candidate genes that predispose to spontaneous preterm </w:t>
      </w:r>
      <w:proofErr w:type="spellStart"/>
      <w:r>
        <w:t>labor</w:t>
      </w:r>
      <w:proofErr w:type="spellEnd"/>
      <w:r>
        <w:t xml:space="preserve"> with intact membranes. </w:t>
      </w:r>
      <w:r w:rsidRPr="00A51F15">
        <w:rPr>
          <w:i/>
          <w:iCs/>
        </w:rPr>
        <w:t xml:space="preserve">Am J </w:t>
      </w:r>
      <w:proofErr w:type="spellStart"/>
      <w:r w:rsidRPr="00A51F15">
        <w:rPr>
          <w:i/>
          <w:iCs/>
        </w:rPr>
        <w:t>Obstet</w:t>
      </w:r>
      <w:proofErr w:type="spellEnd"/>
      <w:r w:rsidRPr="00A51F15">
        <w:rPr>
          <w:i/>
          <w:iCs/>
        </w:rPr>
        <w:t xml:space="preserve"> </w:t>
      </w:r>
      <w:proofErr w:type="spellStart"/>
      <w:r w:rsidRPr="00A51F15">
        <w:rPr>
          <w:i/>
          <w:iCs/>
        </w:rPr>
        <w:t>Gynecol</w:t>
      </w:r>
      <w:proofErr w:type="spellEnd"/>
      <w:r>
        <w:t xml:space="preserve"> </w:t>
      </w:r>
      <w:r w:rsidRPr="00A51F15">
        <w:rPr>
          <w:b/>
          <w:bCs/>
        </w:rPr>
        <w:t>202</w:t>
      </w:r>
      <w:r w:rsidR="005F6D71">
        <w:t>,</w:t>
      </w:r>
      <w:r>
        <w:t xml:space="preserve"> 431.e431–431.e4334</w:t>
      </w:r>
      <w:r w:rsidR="00A51F15">
        <w:t>.</w:t>
      </w:r>
    </w:p>
    <w:p w14:paraId="78B137AF" w14:textId="72DFBC5A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ustafa M</w:t>
      </w:r>
      <w:r w:rsidR="007000F1">
        <w:t>.</w:t>
      </w:r>
      <w:r>
        <w:t>D</w:t>
      </w:r>
      <w:r w:rsidR="007000F1">
        <w:t>.</w:t>
      </w:r>
      <w:r>
        <w:t>, Pathak R</w:t>
      </w:r>
      <w:r w:rsidR="007000F1">
        <w:t>.</w:t>
      </w:r>
      <w:r>
        <w:t>, Ahmed T</w:t>
      </w:r>
      <w:r w:rsidR="007000F1">
        <w:t>.</w:t>
      </w:r>
      <w:r>
        <w:t xml:space="preserve"> </w:t>
      </w:r>
      <w:r w:rsidR="006A3C1D" w:rsidRPr="007000F1">
        <w:t>et al.</w:t>
      </w:r>
      <w:r w:rsidR="006A3C1D">
        <w:t xml:space="preserve"> </w:t>
      </w:r>
      <w:r w:rsidR="007000F1">
        <w:t xml:space="preserve">(2010) </w:t>
      </w:r>
      <w:r>
        <w:t xml:space="preserve">Association of glutathione S-transferase M1 and T1 gene polymorphisms and oxidative stress markers in preterm </w:t>
      </w:r>
      <w:proofErr w:type="spellStart"/>
      <w:r>
        <w:t>labor</w:t>
      </w:r>
      <w:proofErr w:type="spellEnd"/>
      <w:r>
        <w:t xml:space="preserve">. </w:t>
      </w:r>
      <w:r w:rsidRPr="006A3C1D">
        <w:rPr>
          <w:i/>
          <w:iCs/>
        </w:rPr>
        <w:t xml:space="preserve">Clin </w:t>
      </w:r>
      <w:proofErr w:type="spellStart"/>
      <w:r w:rsidRPr="006A3C1D">
        <w:rPr>
          <w:i/>
          <w:iCs/>
        </w:rPr>
        <w:t>Biochem</w:t>
      </w:r>
      <w:proofErr w:type="spellEnd"/>
      <w:r>
        <w:t xml:space="preserve"> </w:t>
      </w:r>
      <w:r w:rsidRPr="006A3C1D">
        <w:rPr>
          <w:b/>
          <w:bCs/>
        </w:rPr>
        <w:t>43</w:t>
      </w:r>
      <w:r w:rsidR="007000F1">
        <w:t>,</w:t>
      </w:r>
      <w:r>
        <w:t xml:space="preserve"> 1124-1128</w:t>
      </w:r>
      <w:r w:rsidR="006A3C1D">
        <w:t>.</w:t>
      </w:r>
    </w:p>
    <w:p w14:paraId="2A84DC52" w14:textId="05D80F71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omero R</w:t>
      </w:r>
      <w:r w:rsidR="00A878FF">
        <w:t>.</w:t>
      </w:r>
      <w:r>
        <w:t>, Friel L</w:t>
      </w:r>
      <w:r w:rsidR="00A878FF">
        <w:t>.</w:t>
      </w:r>
      <w:r>
        <w:t>A</w:t>
      </w:r>
      <w:r w:rsidR="00A878FF">
        <w:t>.</w:t>
      </w:r>
      <w:r>
        <w:t>, Velez Edwards D</w:t>
      </w:r>
      <w:r w:rsidR="00A878FF">
        <w:t>.</w:t>
      </w:r>
      <w:r>
        <w:t>R</w:t>
      </w:r>
      <w:r w:rsidR="00A878FF">
        <w:t>.</w:t>
      </w:r>
      <w:r>
        <w:t xml:space="preserve"> </w:t>
      </w:r>
      <w:r w:rsidR="006A3C1D" w:rsidRPr="00A878FF">
        <w:t>et al.</w:t>
      </w:r>
      <w:r w:rsidR="00A878FF" w:rsidRPr="00A878FF">
        <w:t xml:space="preserve"> </w:t>
      </w:r>
      <w:r w:rsidR="00A878FF">
        <w:t>(2010)</w:t>
      </w:r>
      <w:r>
        <w:t xml:space="preserve"> A genetic association study of maternal and </w:t>
      </w:r>
      <w:proofErr w:type="spellStart"/>
      <w:r>
        <w:t>fetal</w:t>
      </w:r>
      <w:proofErr w:type="spellEnd"/>
      <w:r>
        <w:t xml:space="preserve"> candidate genes that predispose to preterm </w:t>
      </w:r>
      <w:proofErr w:type="spellStart"/>
      <w:r>
        <w:t>prelabor</w:t>
      </w:r>
      <w:proofErr w:type="spellEnd"/>
      <w:r>
        <w:t xml:space="preserve"> rupture of membranes (PROM). </w:t>
      </w:r>
      <w:r w:rsidRPr="006A3C1D">
        <w:rPr>
          <w:i/>
          <w:iCs/>
        </w:rPr>
        <w:t xml:space="preserve">Am J </w:t>
      </w:r>
      <w:proofErr w:type="spellStart"/>
      <w:r w:rsidRPr="006A3C1D">
        <w:rPr>
          <w:i/>
          <w:iCs/>
        </w:rPr>
        <w:t>Obstet</w:t>
      </w:r>
      <w:proofErr w:type="spellEnd"/>
      <w:r w:rsidRPr="006A3C1D">
        <w:rPr>
          <w:i/>
          <w:iCs/>
        </w:rPr>
        <w:t xml:space="preserve"> </w:t>
      </w:r>
      <w:proofErr w:type="spellStart"/>
      <w:r w:rsidRPr="006A3C1D">
        <w:rPr>
          <w:i/>
          <w:iCs/>
        </w:rPr>
        <w:t>Gynecol</w:t>
      </w:r>
      <w:proofErr w:type="spellEnd"/>
      <w:r>
        <w:t xml:space="preserve"> </w:t>
      </w:r>
      <w:r w:rsidRPr="006A3C1D">
        <w:rPr>
          <w:b/>
          <w:bCs/>
        </w:rPr>
        <w:t>203</w:t>
      </w:r>
      <w:r w:rsidR="00A878FF">
        <w:t>,</w:t>
      </w:r>
      <w:r>
        <w:t xml:space="preserve"> 361.e361–361.e330</w:t>
      </w:r>
      <w:r w:rsidR="006A3C1D">
        <w:t>.</w:t>
      </w:r>
    </w:p>
    <w:p w14:paraId="16CA949D" w14:textId="1F7AFDE4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Kwon H</w:t>
      </w:r>
      <w:r w:rsidR="00D747D7">
        <w:t>.</w:t>
      </w:r>
      <w:r>
        <w:t>S</w:t>
      </w:r>
      <w:r w:rsidR="00D747D7">
        <w:t>.</w:t>
      </w:r>
      <w:r>
        <w:t>, Sohn I</w:t>
      </w:r>
      <w:r w:rsidR="00D747D7">
        <w:t>.</w:t>
      </w:r>
      <w:r>
        <w:t>S</w:t>
      </w:r>
      <w:r w:rsidR="00D747D7">
        <w:t>.</w:t>
      </w:r>
      <w:r>
        <w:t>, Lee J</w:t>
      </w:r>
      <w:r w:rsidR="00D747D7">
        <w:t>.</w:t>
      </w:r>
      <w:r>
        <w:t>Y</w:t>
      </w:r>
      <w:r w:rsidR="00D747D7">
        <w:t>.</w:t>
      </w:r>
      <w:r>
        <w:t xml:space="preserve"> </w:t>
      </w:r>
      <w:r w:rsidR="002E61DF">
        <w:t>et al</w:t>
      </w:r>
      <w:r w:rsidR="00140CB7">
        <w:t>.</w:t>
      </w:r>
      <w:r w:rsidR="00D747D7" w:rsidRPr="00D747D7">
        <w:t xml:space="preserve"> </w:t>
      </w:r>
      <w:r w:rsidR="00D747D7">
        <w:t xml:space="preserve">(2009) </w:t>
      </w:r>
      <w:r>
        <w:t xml:space="preserve">Intercellular adhesion molecule-1 K469E polymorphism in Korean patients with spontaneous preterm delivery. </w:t>
      </w:r>
      <w:r w:rsidRPr="00140CB7">
        <w:rPr>
          <w:i/>
          <w:iCs/>
        </w:rPr>
        <w:t xml:space="preserve">Int J </w:t>
      </w:r>
      <w:proofErr w:type="spellStart"/>
      <w:r w:rsidRPr="00140CB7">
        <w:rPr>
          <w:i/>
          <w:iCs/>
        </w:rPr>
        <w:t>Gynaecol</w:t>
      </w:r>
      <w:proofErr w:type="spellEnd"/>
      <w:r w:rsidRPr="00140CB7">
        <w:rPr>
          <w:i/>
          <w:iCs/>
        </w:rPr>
        <w:t xml:space="preserve"> </w:t>
      </w:r>
      <w:proofErr w:type="spellStart"/>
      <w:r w:rsidRPr="00140CB7">
        <w:rPr>
          <w:i/>
          <w:iCs/>
        </w:rPr>
        <w:t>Obstet</w:t>
      </w:r>
      <w:proofErr w:type="spellEnd"/>
      <w:r>
        <w:t xml:space="preserve"> </w:t>
      </w:r>
      <w:r w:rsidRPr="00140CB7">
        <w:rPr>
          <w:b/>
          <w:bCs/>
        </w:rPr>
        <w:t>104</w:t>
      </w:r>
      <w:r w:rsidR="00D747D7">
        <w:t>,</w:t>
      </w:r>
      <w:r>
        <w:t xml:space="preserve"> 37-39</w:t>
      </w:r>
      <w:r w:rsidR="00140CB7">
        <w:t>.</w:t>
      </w:r>
    </w:p>
    <w:p w14:paraId="7DC22FE9" w14:textId="311F8F75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Gebhardt S</w:t>
      </w:r>
      <w:r w:rsidR="00057891">
        <w:t>.</w:t>
      </w:r>
      <w:r>
        <w:t xml:space="preserve">, </w:t>
      </w:r>
      <w:proofErr w:type="spellStart"/>
      <w:r>
        <w:t>Bruiners</w:t>
      </w:r>
      <w:proofErr w:type="spellEnd"/>
      <w:r>
        <w:t xml:space="preserve"> N</w:t>
      </w:r>
      <w:r w:rsidR="00057891">
        <w:t>.</w:t>
      </w:r>
      <w:r>
        <w:t xml:space="preserve"> and </w:t>
      </w:r>
      <w:proofErr w:type="spellStart"/>
      <w:r>
        <w:t>Hillermann</w:t>
      </w:r>
      <w:proofErr w:type="spellEnd"/>
      <w:r>
        <w:t xml:space="preserve"> R</w:t>
      </w:r>
      <w:r w:rsidR="00140CB7">
        <w:t>.</w:t>
      </w:r>
      <w:r>
        <w:t xml:space="preserve"> </w:t>
      </w:r>
      <w:r w:rsidR="00057891">
        <w:t xml:space="preserve">(2009) </w:t>
      </w:r>
      <w:r>
        <w:t xml:space="preserve">A novel </w:t>
      </w:r>
      <w:proofErr w:type="spellStart"/>
      <w:r>
        <w:t>exonic</w:t>
      </w:r>
      <w:proofErr w:type="spellEnd"/>
      <w:r>
        <w:t xml:space="preserve"> variant (221delT) in the LGALS13 gene encoding placental protein 13 (PP13) is associated with preterm labour in a </w:t>
      </w:r>
      <w:proofErr w:type="gramStart"/>
      <w:r>
        <w:t>low risk</w:t>
      </w:r>
      <w:proofErr w:type="gramEnd"/>
      <w:r>
        <w:t xml:space="preserve"> population. </w:t>
      </w:r>
      <w:r w:rsidRPr="00140CB7">
        <w:rPr>
          <w:i/>
          <w:iCs/>
        </w:rPr>
        <w:t xml:space="preserve">J </w:t>
      </w:r>
      <w:proofErr w:type="spellStart"/>
      <w:r w:rsidRPr="00140CB7">
        <w:rPr>
          <w:i/>
          <w:iCs/>
        </w:rPr>
        <w:t>Reprod</w:t>
      </w:r>
      <w:proofErr w:type="spellEnd"/>
      <w:r w:rsidRPr="00140CB7">
        <w:rPr>
          <w:i/>
          <w:iCs/>
        </w:rPr>
        <w:t xml:space="preserve"> Immunol</w:t>
      </w:r>
      <w:r>
        <w:t xml:space="preserve"> </w:t>
      </w:r>
      <w:r w:rsidRPr="00140CB7">
        <w:rPr>
          <w:b/>
          <w:bCs/>
        </w:rPr>
        <w:t>82</w:t>
      </w:r>
      <w:r w:rsidR="00057891">
        <w:t>,</w:t>
      </w:r>
      <w:r>
        <w:t xml:space="preserve"> 166-173</w:t>
      </w:r>
      <w:r w:rsidR="00140CB7">
        <w:t>.</w:t>
      </w:r>
    </w:p>
    <w:p w14:paraId="042F83B1" w14:textId="03D1D774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enon R</w:t>
      </w:r>
      <w:r w:rsidR="00057891">
        <w:t>.</w:t>
      </w:r>
      <w:r>
        <w:t>, Velez D</w:t>
      </w:r>
      <w:r w:rsidR="00057891">
        <w:t>.</w:t>
      </w:r>
      <w:r>
        <w:t>, Morgan N</w:t>
      </w:r>
      <w:r w:rsidR="00057891">
        <w:t>.</w:t>
      </w:r>
      <w:r>
        <w:t xml:space="preserve"> </w:t>
      </w:r>
      <w:r w:rsidR="002E61DF">
        <w:t>et al</w:t>
      </w:r>
      <w:r w:rsidR="00140CB7">
        <w:t>.</w:t>
      </w:r>
      <w:r>
        <w:t xml:space="preserve"> </w:t>
      </w:r>
      <w:r w:rsidR="00057891">
        <w:t xml:space="preserve">(2008) </w:t>
      </w:r>
      <w:r>
        <w:t xml:space="preserve">Genetic regulation of amniotic fluid TNF-alpha and soluble TNF receptor concentrations affected by race and preterm birth. </w:t>
      </w:r>
      <w:r w:rsidRPr="00140CB7">
        <w:rPr>
          <w:i/>
          <w:iCs/>
        </w:rPr>
        <w:t>Human genetics</w:t>
      </w:r>
      <w:r>
        <w:t xml:space="preserve"> </w:t>
      </w:r>
      <w:r w:rsidRPr="00140CB7">
        <w:rPr>
          <w:b/>
          <w:bCs/>
        </w:rPr>
        <w:t>124</w:t>
      </w:r>
      <w:r w:rsidR="00057891">
        <w:t>,</w:t>
      </w:r>
      <w:r>
        <w:t xml:space="preserve"> 243-253</w:t>
      </w:r>
      <w:r w:rsidR="00140CB7">
        <w:t>.</w:t>
      </w:r>
    </w:p>
    <w:p w14:paraId="25EDAE9A" w14:textId="6720164D" w:rsidR="00CC42C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Velez D</w:t>
      </w:r>
      <w:r w:rsidR="00F8229E">
        <w:t>.</w:t>
      </w:r>
      <w:r>
        <w:t>R</w:t>
      </w:r>
      <w:r w:rsidR="00F8229E">
        <w:t>.</w:t>
      </w:r>
      <w:r>
        <w:t>, Fortunato S</w:t>
      </w:r>
      <w:r w:rsidR="00F8229E">
        <w:t>.</w:t>
      </w:r>
      <w:r>
        <w:t>J</w:t>
      </w:r>
      <w:r w:rsidR="00F8229E">
        <w:t>.</w:t>
      </w:r>
      <w:r>
        <w:t>, Thorsen P</w:t>
      </w:r>
      <w:r w:rsidR="00F8229E">
        <w:t>.</w:t>
      </w:r>
      <w:r>
        <w:t xml:space="preserve"> </w:t>
      </w:r>
      <w:r w:rsidR="003B4E4C">
        <w:t>et al</w:t>
      </w:r>
      <w:r w:rsidR="00A13B49">
        <w:t>.</w:t>
      </w:r>
      <w:r>
        <w:t xml:space="preserve"> </w:t>
      </w:r>
      <w:r w:rsidR="00F8229E">
        <w:t xml:space="preserve">(2008) </w:t>
      </w:r>
      <w:r>
        <w:t xml:space="preserve">Preterm birth in Caucasians is associated with coagulation and inflammation pathway gene variants. </w:t>
      </w:r>
      <w:proofErr w:type="spellStart"/>
      <w:r w:rsidRPr="00A13B49">
        <w:rPr>
          <w:i/>
          <w:iCs/>
        </w:rPr>
        <w:t>PLoS</w:t>
      </w:r>
      <w:proofErr w:type="spellEnd"/>
      <w:r w:rsidRPr="00A13B49">
        <w:rPr>
          <w:i/>
          <w:iCs/>
        </w:rPr>
        <w:t xml:space="preserve"> One </w:t>
      </w:r>
      <w:r w:rsidRPr="00A13B49">
        <w:rPr>
          <w:b/>
          <w:bCs/>
        </w:rPr>
        <w:t>3</w:t>
      </w:r>
      <w:r w:rsidR="00F8229E">
        <w:t>,</w:t>
      </w:r>
      <w:r>
        <w:t xml:space="preserve"> e3283</w:t>
      </w:r>
      <w:r w:rsidR="00A13B49">
        <w:t>.</w:t>
      </w:r>
    </w:p>
    <w:p w14:paraId="685EA06F" w14:textId="280BCD7D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Steffen K</w:t>
      </w:r>
      <w:r w:rsidR="00B5183E">
        <w:t>.</w:t>
      </w:r>
      <w:r>
        <w:t>M</w:t>
      </w:r>
      <w:r w:rsidR="00B5183E">
        <w:t>.</w:t>
      </w:r>
      <w:r>
        <w:t>, Cooper M</w:t>
      </w:r>
      <w:r w:rsidR="00B5183E">
        <w:t>.</w:t>
      </w:r>
      <w:r>
        <w:t>E</w:t>
      </w:r>
      <w:r w:rsidR="00B5183E">
        <w:t>.</w:t>
      </w:r>
      <w:r>
        <w:t>, Shi M</w:t>
      </w:r>
      <w:r w:rsidR="00B5183E">
        <w:t>.</w:t>
      </w:r>
      <w:r>
        <w:t xml:space="preserve"> </w:t>
      </w:r>
      <w:r w:rsidR="00147A3C" w:rsidRPr="00B5183E">
        <w:t>et al.</w:t>
      </w:r>
      <w:r>
        <w:t xml:space="preserve"> </w:t>
      </w:r>
      <w:r w:rsidR="00B5183E">
        <w:t xml:space="preserve">(2007) </w:t>
      </w:r>
      <w:r>
        <w:t xml:space="preserve">Maternal and </w:t>
      </w:r>
      <w:proofErr w:type="spellStart"/>
      <w:r>
        <w:t>fetal</w:t>
      </w:r>
      <w:proofErr w:type="spellEnd"/>
      <w:r>
        <w:t xml:space="preserve"> variation in genes of cholesterol metabolism is associated with preterm delivery. </w:t>
      </w:r>
      <w:r w:rsidRPr="00147A3C">
        <w:rPr>
          <w:i/>
          <w:iCs/>
        </w:rPr>
        <w:t xml:space="preserve">J </w:t>
      </w:r>
      <w:proofErr w:type="spellStart"/>
      <w:r w:rsidRPr="00147A3C">
        <w:rPr>
          <w:i/>
          <w:iCs/>
        </w:rPr>
        <w:t>Perinatol</w:t>
      </w:r>
      <w:proofErr w:type="spellEnd"/>
      <w:r>
        <w:t xml:space="preserve"> </w:t>
      </w:r>
      <w:r w:rsidRPr="00147A3C">
        <w:rPr>
          <w:b/>
          <w:bCs/>
        </w:rPr>
        <w:t>27</w:t>
      </w:r>
      <w:r w:rsidR="00B5183E">
        <w:t>,</w:t>
      </w:r>
      <w:r>
        <w:t xml:space="preserve"> 672-680</w:t>
      </w:r>
      <w:r w:rsidR="00147A3C">
        <w:t>.</w:t>
      </w:r>
    </w:p>
    <w:p w14:paraId="2F541552" w14:textId="3F420AD2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Ehn</w:t>
      </w:r>
      <w:proofErr w:type="spellEnd"/>
      <w:r>
        <w:t xml:space="preserve"> N</w:t>
      </w:r>
      <w:r w:rsidR="00B5183E">
        <w:t>.</w:t>
      </w:r>
      <w:r>
        <w:t>L</w:t>
      </w:r>
      <w:r w:rsidR="00B5183E">
        <w:t>.</w:t>
      </w:r>
      <w:r>
        <w:t>, Cooper M</w:t>
      </w:r>
      <w:r w:rsidR="00B5183E">
        <w:t>.</w:t>
      </w:r>
      <w:r>
        <w:t>E</w:t>
      </w:r>
      <w:r w:rsidR="00B5183E">
        <w:t>.</w:t>
      </w:r>
      <w:r>
        <w:t>, Orr K</w:t>
      </w:r>
      <w:r w:rsidR="00B5183E">
        <w:t>.</w:t>
      </w:r>
      <w:r>
        <w:t xml:space="preserve"> </w:t>
      </w:r>
      <w:r w:rsidR="006F215E" w:rsidRPr="00B5183E">
        <w:t>et al.</w:t>
      </w:r>
      <w:r>
        <w:t xml:space="preserve"> </w:t>
      </w:r>
      <w:r w:rsidR="00B5183E">
        <w:t xml:space="preserve">(2007) </w:t>
      </w:r>
      <w:r>
        <w:t xml:space="preserve">Evaluation of </w:t>
      </w:r>
      <w:proofErr w:type="spellStart"/>
      <w:r>
        <w:t>fetal</w:t>
      </w:r>
      <w:proofErr w:type="spellEnd"/>
      <w:r>
        <w:t xml:space="preserve"> and maternal genetic variation in the progesterone receptor gene for contributions to preterm birth. </w:t>
      </w:r>
      <w:proofErr w:type="spellStart"/>
      <w:r w:rsidRPr="006F215E">
        <w:rPr>
          <w:i/>
          <w:iCs/>
        </w:rPr>
        <w:t>Pediatr</w:t>
      </w:r>
      <w:proofErr w:type="spellEnd"/>
      <w:r w:rsidRPr="006F215E">
        <w:rPr>
          <w:i/>
          <w:iCs/>
        </w:rPr>
        <w:t xml:space="preserve"> Res</w:t>
      </w:r>
      <w:r>
        <w:t xml:space="preserve"> </w:t>
      </w:r>
      <w:r w:rsidRPr="006F215E">
        <w:rPr>
          <w:b/>
          <w:bCs/>
        </w:rPr>
        <w:t>62</w:t>
      </w:r>
      <w:r w:rsidR="00B5183E">
        <w:t>,</w:t>
      </w:r>
      <w:r>
        <w:t xml:space="preserve"> 630-635</w:t>
      </w:r>
      <w:r w:rsidR="006F215E">
        <w:t>.</w:t>
      </w:r>
    </w:p>
    <w:p w14:paraId="0F226014" w14:textId="63A5EF2E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enon R</w:t>
      </w:r>
      <w:r w:rsidR="00094706">
        <w:t>.</w:t>
      </w:r>
      <w:r>
        <w:t>, Velez D</w:t>
      </w:r>
      <w:r w:rsidR="00094706">
        <w:t>.</w:t>
      </w:r>
      <w:r>
        <w:t>R</w:t>
      </w:r>
      <w:r w:rsidR="00094706">
        <w:t>.</w:t>
      </w:r>
      <w:r>
        <w:t xml:space="preserve">, </w:t>
      </w:r>
      <w:proofErr w:type="spellStart"/>
      <w:r>
        <w:t>Simhan</w:t>
      </w:r>
      <w:proofErr w:type="spellEnd"/>
      <w:r>
        <w:t xml:space="preserve"> H</w:t>
      </w:r>
      <w:r w:rsidR="00094706">
        <w:t>.</w:t>
      </w:r>
      <w:r>
        <w:t xml:space="preserve"> </w:t>
      </w:r>
      <w:r w:rsidR="006F215E" w:rsidRPr="00094706">
        <w:t>et al.</w:t>
      </w:r>
      <w:r>
        <w:t xml:space="preserve"> </w:t>
      </w:r>
      <w:r w:rsidR="00094706">
        <w:t xml:space="preserve">(2006) </w:t>
      </w:r>
      <w:proofErr w:type="spellStart"/>
      <w:r>
        <w:t>Multilocus</w:t>
      </w:r>
      <w:proofErr w:type="spellEnd"/>
      <w:r>
        <w:t xml:space="preserve"> interactions at maternal </w:t>
      </w:r>
      <w:proofErr w:type="spellStart"/>
      <w:r>
        <w:t>tumor</w:t>
      </w:r>
      <w:proofErr w:type="spellEnd"/>
      <w:r>
        <w:t xml:space="preserve"> necrosis factor-alpha, </w:t>
      </w:r>
      <w:proofErr w:type="spellStart"/>
      <w:r>
        <w:t>tumor</w:t>
      </w:r>
      <w:proofErr w:type="spellEnd"/>
      <w:r>
        <w:t xml:space="preserve"> necrosis factor receptors, interleukin-6 and interleukin-6 receptor genes predict spontaneous preterm </w:t>
      </w:r>
      <w:proofErr w:type="spellStart"/>
      <w:r>
        <w:t>labor</w:t>
      </w:r>
      <w:proofErr w:type="spellEnd"/>
      <w:r>
        <w:t xml:space="preserve"> in European-American women. </w:t>
      </w:r>
      <w:r w:rsidRPr="006F215E">
        <w:rPr>
          <w:i/>
          <w:iCs/>
        </w:rPr>
        <w:t xml:space="preserve">Am J </w:t>
      </w:r>
      <w:proofErr w:type="spellStart"/>
      <w:r w:rsidRPr="006F215E">
        <w:rPr>
          <w:i/>
          <w:iCs/>
        </w:rPr>
        <w:t>Obstet</w:t>
      </w:r>
      <w:proofErr w:type="spellEnd"/>
      <w:r w:rsidRPr="006F215E">
        <w:rPr>
          <w:i/>
          <w:iCs/>
        </w:rPr>
        <w:t xml:space="preserve"> </w:t>
      </w:r>
      <w:proofErr w:type="spellStart"/>
      <w:r w:rsidRPr="006F215E">
        <w:rPr>
          <w:i/>
          <w:iCs/>
        </w:rPr>
        <w:t>Gynecol</w:t>
      </w:r>
      <w:proofErr w:type="spellEnd"/>
      <w:r>
        <w:t xml:space="preserve"> </w:t>
      </w:r>
      <w:r w:rsidRPr="006F215E">
        <w:rPr>
          <w:b/>
          <w:bCs/>
        </w:rPr>
        <w:t>194</w:t>
      </w:r>
      <w:r w:rsidR="00094706">
        <w:t>,</w:t>
      </w:r>
      <w:r>
        <w:t xml:space="preserve"> 1616-1624</w:t>
      </w:r>
      <w:r w:rsidR="006F215E">
        <w:t>.</w:t>
      </w:r>
    </w:p>
    <w:p w14:paraId="4F9D67C2" w14:textId="2F929AE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lastRenderedPageBreak/>
        <w:t>Kalish R</w:t>
      </w:r>
      <w:r w:rsidR="00094706">
        <w:t>.</w:t>
      </w:r>
      <w:r>
        <w:t>B</w:t>
      </w:r>
      <w:r w:rsidR="00094706">
        <w:t>.</w:t>
      </w:r>
      <w:r>
        <w:t xml:space="preserve">, </w:t>
      </w:r>
      <w:proofErr w:type="spellStart"/>
      <w:r>
        <w:t>Vardhana</w:t>
      </w:r>
      <w:proofErr w:type="spellEnd"/>
      <w:r>
        <w:t xml:space="preserve"> S</w:t>
      </w:r>
      <w:r w:rsidR="00094706">
        <w:t>.</w:t>
      </w:r>
      <w:r>
        <w:t>, Normand N</w:t>
      </w:r>
      <w:r w:rsidR="00094706">
        <w:t>.</w:t>
      </w:r>
      <w:r>
        <w:t>J</w:t>
      </w:r>
      <w:r w:rsidR="00094706">
        <w:t>.</w:t>
      </w:r>
      <w:r>
        <w:t xml:space="preserve"> </w:t>
      </w:r>
      <w:r w:rsidR="00AA3734">
        <w:t>et al</w:t>
      </w:r>
      <w:r w:rsidR="009121BF">
        <w:t>.</w:t>
      </w:r>
      <w:r>
        <w:t xml:space="preserve"> </w:t>
      </w:r>
      <w:r w:rsidR="00094706">
        <w:t xml:space="preserve">(2006) </w:t>
      </w:r>
      <w:r>
        <w:t>Association of a maternal CD14 -159 gene polymorphism with preterm premature rupture of membranes and spontaneous preterm birth in multi-</w:t>
      </w:r>
      <w:proofErr w:type="spellStart"/>
      <w:r>
        <w:t>fetal</w:t>
      </w:r>
      <w:proofErr w:type="spellEnd"/>
      <w:r>
        <w:t xml:space="preserve"> pregnancies. </w:t>
      </w:r>
      <w:r w:rsidRPr="009121BF">
        <w:rPr>
          <w:i/>
          <w:iCs/>
        </w:rPr>
        <w:t xml:space="preserve">J </w:t>
      </w:r>
      <w:proofErr w:type="spellStart"/>
      <w:r w:rsidRPr="009121BF">
        <w:rPr>
          <w:i/>
          <w:iCs/>
        </w:rPr>
        <w:t>Reprod</w:t>
      </w:r>
      <w:proofErr w:type="spellEnd"/>
      <w:r w:rsidRPr="009121BF">
        <w:rPr>
          <w:i/>
          <w:iCs/>
        </w:rPr>
        <w:t xml:space="preserve"> Immunol</w:t>
      </w:r>
      <w:r>
        <w:t xml:space="preserve"> </w:t>
      </w:r>
      <w:r w:rsidRPr="009121BF">
        <w:rPr>
          <w:b/>
          <w:bCs/>
        </w:rPr>
        <w:t>70</w:t>
      </w:r>
      <w:r w:rsidR="00094706">
        <w:t>,</w:t>
      </w:r>
      <w:r>
        <w:t xml:space="preserve"> 109-117</w:t>
      </w:r>
      <w:r w:rsidR="009121BF">
        <w:t>.</w:t>
      </w:r>
    </w:p>
    <w:p w14:paraId="2C8EFD70" w14:textId="180971D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Kalish R</w:t>
      </w:r>
      <w:r w:rsidR="00974885">
        <w:t>.</w:t>
      </w:r>
      <w:r>
        <w:t>B</w:t>
      </w:r>
      <w:r w:rsidR="00974885">
        <w:t>.</w:t>
      </w:r>
      <w:r>
        <w:t>, Nguyen D</w:t>
      </w:r>
      <w:r w:rsidR="00974885">
        <w:t>.</w:t>
      </w:r>
      <w:r>
        <w:t>P</w:t>
      </w:r>
      <w:r w:rsidR="00974885">
        <w:t>.</w:t>
      </w:r>
      <w:r>
        <w:t xml:space="preserve">, </w:t>
      </w:r>
      <w:proofErr w:type="spellStart"/>
      <w:r>
        <w:t>Vardhana</w:t>
      </w:r>
      <w:proofErr w:type="spellEnd"/>
      <w:r>
        <w:t xml:space="preserve"> S</w:t>
      </w:r>
      <w:r w:rsidR="00974885">
        <w:t>.</w:t>
      </w:r>
      <w:r>
        <w:t xml:space="preserve"> </w:t>
      </w:r>
      <w:r w:rsidR="006D476F">
        <w:t>et al</w:t>
      </w:r>
      <w:r w:rsidR="00AA6100">
        <w:t>.</w:t>
      </w:r>
      <w:r>
        <w:t xml:space="preserve"> </w:t>
      </w:r>
      <w:r w:rsidR="00974885">
        <w:t xml:space="preserve">(2005) </w:t>
      </w:r>
      <w:r>
        <w:t xml:space="preserve">A single nucleotide A&gt;G polymorphism at position -670 in the </w:t>
      </w:r>
      <w:proofErr w:type="spellStart"/>
      <w:r>
        <w:t>Fas</w:t>
      </w:r>
      <w:proofErr w:type="spellEnd"/>
      <w:r>
        <w:t xml:space="preserve"> gene promoter: relationship to preterm premature rupture of </w:t>
      </w:r>
      <w:proofErr w:type="spellStart"/>
      <w:r>
        <w:t>fetal</w:t>
      </w:r>
      <w:proofErr w:type="spellEnd"/>
      <w:r>
        <w:t xml:space="preserve"> membranes in multifetal pregnancies. </w:t>
      </w:r>
      <w:r w:rsidRPr="00AA6100">
        <w:rPr>
          <w:i/>
          <w:iCs/>
        </w:rPr>
        <w:t xml:space="preserve">Am J </w:t>
      </w:r>
      <w:proofErr w:type="spellStart"/>
      <w:r w:rsidRPr="00AA6100">
        <w:rPr>
          <w:i/>
          <w:iCs/>
        </w:rPr>
        <w:t>Obstet</w:t>
      </w:r>
      <w:proofErr w:type="spellEnd"/>
      <w:r w:rsidRPr="00AA6100">
        <w:rPr>
          <w:i/>
          <w:iCs/>
        </w:rPr>
        <w:t xml:space="preserve"> </w:t>
      </w:r>
      <w:proofErr w:type="spellStart"/>
      <w:r w:rsidRPr="00AA6100">
        <w:rPr>
          <w:i/>
          <w:iCs/>
        </w:rPr>
        <w:t>Gynecol</w:t>
      </w:r>
      <w:proofErr w:type="spellEnd"/>
      <w:r>
        <w:t xml:space="preserve"> </w:t>
      </w:r>
      <w:r w:rsidRPr="00AA6100">
        <w:rPr>
          <w:b/>
          <w:bCs/>
        </w:rPr>
        <w:t>192</w:t>
      </w:r>
      <w:r w:rsidR="00974885">
        <w:t>,</w:t>
      </w:r>
      <w:r>
        <w:t xml:space="preserve"> 208-212</w:t>
      </w:r>
      <w:r w:rsidR="00AA6100">
        <w:t>.</w:t>
      </w:r>
    </w:p>
    <w:p w14:paraId="26D91C2D" w14:textId="46B55CC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Annells</w:t>
      </w:r>
      <w:proofErr w:type="spellEnd"/>
      <w:r>
        <w:t xml:space="preserve"> M</w:t>
      </w:r>
      <w:r w:rsidR="00974885">
        <w:t>.</w:t>
      </w:r>
      <w:r>
        <w:t>F</w:t>
      </w:r>
      <w:r w:rsidR="00974885">
        <w:t>.</w:t>
      </w:r>
      <w:r>
        <w:t>, Hart P</w:t>
      </w:r>
      <w:r w:rsidR="00974885">
        <w:t>.</w:t>
      </w:r>
      <w:r>
        <w:t>H</w:t>
      </w:r>
      <w:r w:rsidR="00974885">
        <w:t>.</w:t>
      </w:r>
      <w:r>
        <w:t xml:space="preserve">, </w:t>
      </w:r>
      <w:proofErr w:type="spellStart"/>
      <w:r>
        <w:t>Mullighan</w:t>
      </w:r>
      <w:proofErr w:type="spellEnd"/>
      <w:r>
        <w:t xml:space="preserve"> C</w:t>
      </w:r>
      <w:r w:rsidR="00974885">
        <w:t>.</w:t>
      </w:r>
      <w:r>
        <w:t>G</w:t>
      </w:r>
      <w:r w:rsidR="00974885">
        <w:t>.</w:t>
      </w:r>
      <w:r>
        <w:t xml:space="preserve"> </w:t>
      </w:r>
      <w:r w:rsidR="003A4976" w:rsidRPr="004F462B">
        <w:t>et al.</w:t>
      </w:r>
      <w:r>
        <w:t xml:space="preserve"> </w:t>
      </w:r>
      <w:r w:rsidR="004F462B">
        <w:t xml:space="preserve">(2004) </w:t>
      </w:r>
      <w:r>
        <w:t xml:space="preserve">Interleukins-1, -4, -6, -10, </w:t>
      </w:r>
      <w:proofErr w:type="spellStart"/>
      <w:r>
        <w:t>tumor</w:t>
      </w:r>
      <w:proofErr w:type="spellEnd"/>
      <w:r>
        <w:t xml:space="preserve"> necrosis factor, transforming growth factor-beta, FAS, and mannose-binding protein C gene polymorphisms in Australian women: Risk of preterm birth. </w:t>
      </w:r>
      <w:r w:rsidRPr="003A4976">
        <w:rPr>
          <w:i/>
          <w:iCs/>
        </w:rPr>
        <w:t xml:space="preserve">Am J </w:t>
      </w:r>
      <w:proofErr w:type="spellStart"/>
      <w:r w:rsidRPr="003A4976">
        <w:rPr>
          <w:i/>
          <w:iCs/>
        </w:rPr>
        <w:t>Obstet</w:t>
      </w:r>
      <w:proofErr w:type="spellEnd"/>
      <w:r w:rsidRPr="003A4976">
        <w:rPr>
          <w:i/>
          <w:iCs/>
        </w:rPr>
        <w:t xml:space="preserve"> </w:t>
      </w:r>
      <w:proofErr w:type="spellStart"/>
      <w:r w:rsidRPr="003A4976">
        <w:rPr>
          <w:i/>
          <w:iCs/>
        </w:rPr>
        <w:t>Gynecol</w:t>
      </w:r>
      <w:proofErr w:type="spellEnd"/>
      <w:r>
        <w:t xml:space="preserve"> </w:t>
      </w:r>
      <w:r w:rsidRPr="003A4976">
        <w:rPr>
          <w:b/>
          <w:bCs/>
        </w:rPr>
        <w:t>191</w:t>
      </w:r>
      <w:r w:rsidR="004F462B">
        <w:t>,</w:t>
      </w:r>
      <w:r>
        <w:t xml:space="preserve"> 2056-2067</w:t>
      </w:r>
      <w:r w:rsidR="003A4976">
        <w:t>.</w:t>
      </w:r>
    </w:p>
    <w:p w14:paraId="41CCAED8" w14:textId="63E8EBC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Hartel</w:t>
      </w:r>
      <w:proofErr w:type="spellEnd"/>
      <w:r>
        <w:t xml:space="preserve"> C</w:t>
      </w:r>
      <w:r w:rsidR="00CE28BB">
        <w:t>.</w:t>
      </w:r>
      <w:r>
        <w:t xml:space="preserve">, </w:t>
      </w:r>
      <w:proofErr w:type="spellStart"/>
      <w:r>
        <w:t>Finas</w:t>
      </w:r>
      <w:proofErr w:type="spellEnd"/>
      <w:r>
        <w:t xml:space="preserve"> D</w:t>
      </w:r>
      <w:r w:rsidR="00CE28BB">
        <w:t>.</w:t>
      </w:r>
      <w:r>
        <w:t>, Ahrens P</w:t>
      </w:r>
      <w:r w:rsidR="00CE28BB">
        <w:t>.</w:t>
      </w:r>
      <w:r>
        <w:t xml:space="preserve"> </w:t>
      </w:r>
      <w:r w:rsidR="00A908BA" w:rsidRPr="00CE28BB">
        <w:t>et al.</w:t>
      </w:r>
      <w:r w:rsidR="00CE28BB" w:rsidRPr="00CE28BB">
        <w:t xml:space="preserve"> </w:t>
      </w:r>
      <w:r w:rsidR="00CE28BB">
        <w:t>(2004)</w:t>
      </w:r>
      <w:r>
        <w:t xml:space="preserve"> Polymorphisms of genes involved in innate immunity: association with preterm delivery. </w:t>
      </w:r>
      <w:r w:rsidRPr="00A908BA">
        <w:rPr>
          <w:i/>
          <w:iCs/>
        </w:rPr>
        <w:t xml:space="preserve">Mol Hum </w:t>
      </w:r>
      <w:proofErr w:type="spellStart"/>
      <w:r w:rsidRPr="00A908BA">
        <w:rPr>
          <w:i/>
          <w:iCs/>
        </w:rPr>
        <w:t>Reprod</w:t>
      </w:r>
      <w:proofErr w:type="spellEnd"/>
      <w:r>
        <w:t xml:space="preserve"> </w:t>
      </w:r>
      <w:r w:rsidRPr="00A908BA">
        <w:rPr>
          <w:b/>
          <w:bCs/>
        </w:rPr>
        <w:t>10</w:t>
      </w:r>
      <w:r w:rsidR="00CE28BB">
        <w:t>,</w:t>
      </w:r>
      <w:r>
        <w:t xml:space="preserve"> 911-915</w:t>
      </w:r>
      <w:r w:rsidR="00A908BA">
        <w:t>.</w:t>
      </w:r>
    </w:p>
    <w:p w14:paraId="1804A109" w14:textId="766C3B82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Valdez L</w:t>
      </w:r>
      <w:r w:rsidR="00CE28BB">
        <w:t>.</w:t>
      </w:r>
      <w:r>
        <w:t>L</w:t>
      </w:r>
      <w:r w:rsidR="00CE28BB">
        <w:t>.</w:t>
      </w:r>
      <w:r>
        <w:t>, Quintero A</w:t>
      </w:r>
      <w:r w:rsidR="00BC79BF">
        <w:t>.</w:t>
      </w:r>
      <w:r>
        <w:t>, Garcia E</w:t>
      </w:r>
      <w:r w:rsidR="00BC79BF">
        <w:t>.</w:t>
      </w:r>
      <w:r>
        <w:t xml:space="preserve"> </w:t>
      </w:r>
      <w:r w:rsidR="00C9619A" w:rsidRPr="00BC79BF">
        <w:t>et al.</w:t>
      </w:r>
      <w:r>
        <w:t xml:space="preserve"> </w:t>
      </w:r>
      <w:r w:rsidR="00BC79BF">
        <w:t xml:space="preserve">(2004) </w:t>
      </w:r>
      <w:proofErr w:type="spellStart"/>
      <w:r>
        <w:t>Thrombophilic</w:t>
      </w:r>
      <w:proofErr w:type="spellEnd"/>
      <w:r>
        <w:t xml:space="preserve"> polymorphisms in preterm delivery. </w:t>
      </w:r>
      <w:r w:rsidRPr="00C9619A">
        <w:rPr>
          <w:i/>
          <w:iCs/>
        </w:rPr>
        <w:t>Blood Cells Mol Dis</w:t>
      </w:r>
      <w:r>
        <w:t xml:space="preserve"> </w:t>
      </w:r>
      <w:r w:rsidRPr="00C9619A">
        <w:rPr>
          <w:b/>
          <w:bCs/>
        </w:rPr>
        <w:t>33</w:t>
      </w:r>
      <w:r w:rsidR="00BC79BF">
        <w:t>,</w:t>
      </w:r>
      <w:r>
        <w:t xml:space="preserve"> 51-56</w:t>
      </w:r>
      <w:r w:rsidR="00C9619A">
        <w:t>.</w:t>
      </w:r>
    </w:p>
    <w:p w14:paraId="06B7687A" w14:textId="2C4B770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iller R</w:t>
      </w:r>
      <w:r w:rsidR="00BC79BF">
        <w:t>.</w:t>
      </w:r>
      <w:r>
        <w:t>, Smiley R</w:t>
      </w:r>
      <w:r w:rsidR="00BC79BF">
        <w:t>.</w:t>
      </w:r>
      <w:r>
        <w:t>, Thom E</w:t>
      </w:r>
      <w:r w:rsidR="00BC79BF">
        <w:t>.</w:t>
      </w:r>
      <w:r>
        <w:t>A</w:t>
      </w:r>
      <w:r w:rsidR="00BC79BF">
        <w:t>.</w:t>
      </w:r>
      <w:r>
        <w:t xml:space="preserve"> </w:t>
      </w:r>
      <w:r w:rsidR="000E4C5C" w:rsidRPr="00BC79BF">
        <w:t>et al.</w:t>
      </w:r>
      <w:r>
        <w:t xml:space="preserve"> </w:t>
      </w:r>
      <w:r w:rsidR="00BC79BF">
        <w:t xml:space="preserve">(2015) </w:t>
      </w:r>
      <w:r>
        <w:t xml:space="preserve">The association of beta-2 adrenoceptor genotype with short-cervix mediated preterm birth: a case-control study. </w:t>
      </w:r>
      <w:r w:rsidRPr="000E4C5C">
        <w:rPr>
          <w:i/>
          <w:iCs/>
        </w:rPr>
        <w:t xml:space="preserve">BJOG </w:t>
      </w:r>
      <w:r w:rsidRPr="000E4C5C">
        <w:rPr>
          <w:b/>
          <w:bCs/>
        </w:rPr>
        <w:t>122</w:t>
      </w:r>
      <w:r w:rsidR="00BC79BF">
        <w:t>,</w:t>
      </w:r>
      <w:r>
        <w:t xml:space="preserve"> 1387-1394</w:t>
      </w:r>
      <w:r w:rsidR="000E4C5C">
        <w:t>.</w:t>
      </w:r>
    </w:p>
    <w:p w14:paraId="716260AF" w14:textId="6E3D31A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Schmid M</w:t>
      </w:r>
      <w:r w:rsidR="00BC79BF">
        <w:t>.</w:t>
      </w:r>
      <w:r>
        <w:t>, Grimm C</w:t>
      </w:r>
      <w:r w:rsidR="00BC79BF">
        <w:t>.</w:t>
      </w:r>
      <w:r>
        <w:t xml:space="preserve">, </w:t>
      </w:r>
      <w:proofErr w:type="spellStart"/>
      <w:r>
        <w:t>Leipold</w:t>
      </w:r>
      <w:proofErr w:type="spellEnd"/>
      <w:r>
        <w:t xml:space="preserve"> H</w:t>
      </w:r>
      <w:r w:rsidR="00BC79BF">
        <w:t>.</w:t>
      </w:r>
      <w:r w:rsidR="006D476F">
        <w:t xml:space="preserve"> et al</w:t>
      </w:r>
      <w:r w:rsidR="00F30137">
        <w:t>.</w:t>
      </w:r>
      <w:r>
        <w:t xml:space="preserve"> </w:t>
      </w:r>
      <w:r w:rsidR="00BC79BF">
        <w:t xml:space="preserve">(2010) </w:t>
      </w:r>
      <w:r>
        <w:t xml:space="preserve">A polymorphism of the corticotropin-releasing hormone receptor 2 (CRHR2) and preterm birth. </w:t>
      </w:r>
      <w:r w:rsidRPr="00F30137">
        <w:rPr>
          <w:i/>
          <w:iCs/>
        </w:rPr>
        <w:t>Dis Markers</w:t>
      </w:r>
      <w:r>
        <w:t xml:space="preserve"> </w:t>
      </w:r>
      <w:r w:rsidRPr="00F30137">
        <w:rPr>
          <w:b/>
          <w:bCs/>
        </w:rPr>
        <w:t>28</w:t>
      </w:r>
      <w:r w:rsidR="00BC79BF">
        <w:t>,</w:t>
      </w:r>
      <w:r>
        <w:t xml:space="preserve"> 37-42</w:t>
      </w:r>
      <w:r w:rsidR="00F30137">
        <w:t>.</w:t>
      </w:r>
    </w:p>
    <w:p w14:paraId="7D987ACC" w14:textId="02BC428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Uvuz</w:t>
      </w:r>
      <w:proofErr w:type="spellEnd"/>
      <w:r>
        <w:t xml:space="preserve"> F</w:t>
      </w:r>
      <w:r w:rsidR="006E07E1">
        <w:t>.</w:t>
      </w:r>
      <w:r>
        <w:t xml:space="preserve">, </w:t>
      </w:r>
      <w:proofErr w:type="spellStart"/>
      <w:r>
        <w:t>Kilic</w:t>
      </w:r>
      <w:proofErr w:type="spellEnd"/>
      <w:r>
        <w:t xml:space="preserve"> S</w:t>
      </w:r>
      <w:r w:rsidR="006E07E1">
        <w:t>.</w:t>
      </w:r>
      <w:r>
        <w:t>, Yilmaz N</w:t>
      </w:r>
      <w:r w:rsidR="006E07E1">
        <w:t>.</w:t>
      </w:r>
      <w:r>
        <w:t xml:space="preserve"> </w:t>
      </w:r>
      <w:r w:rsidR="002F0B33" w:rsidRPr="006E07E1">
        <w:t>et al.</w:t>
      </w:r>
      <w:r>
        <w:t xml:space="preserve"> </w:t>
      </w:r>
      <w:r w:rsidR="006E07E1">
        <w:t xml:space="preserve">(2009) </w:t>
      </w:r>
      <w:r>
        <w:t xml:space="preserve">Relationship between preterm </w:t>
      </w:r>
      <w:proofErr w:type="spellStart"/>
      <w:r>
        <w:t>labor</w:t>
      </w:r>
      <w:proofErr w:type="spellEnd"/>
      <w:r>
        <w:t xml:space="preserve"> and </w:t>
      </w:r>
      <w:proofErr w:type="spellStart"/>
      <w:r>
        <w:t>thrombophilic</w:t>
      </w:r>
      <w:proofErr w:type="spellEnd"/>
      <w:r>
        <w:t xml:space="preserve"> gene polymorphism: A prospective sequential cohort study. </w:t>
      </w:r>
      <w:proofErr w:type="spellStart"/>
      <w:r w:rsidRPr="002F0B33">
        <w:rPr>
          <w:i/>
          <w:iCs/>
        </w:rPr>
        <w:t>Gynecol</w:t>
      </w:r>
      <w:proofErr w:type="spellEnd"/>
      <w:r w:rsidRPr="002F0B33">
        <w:rPr>
          <w:i/>
          <w:iCs/>
        </w:rPr>
        <w:t xml:space="preserve"> </w:t>
      </w:r>
      <w:proofErr w:type="spellStart"/>
      <w:r w:rsidRPr="002F0B33">
        <w:rPr>
          <w:i/>
          <w:iCs/>
        </w:rPr>
        <w:t>Obstet</w:t>
      </w:r>
      <w:proofErr w:type="spellEnd"/>
      <w:r w:rsidRPr="002F0B33">
        <w:rPr>
          <w:i/>
          <w:iCs/>
        </w:rPr>
        <w:t xml:space="preserve"> Invest</w:t>
      </w:r>
      <w:r>
        <w:t xml:space="preserve"> </w:t>
      </w:r>
      <w:r w:rsidRPr="002F0B33">
        <w:rPr>
          <w:b/>
          <w:bCs/>
        </w:rPr>
        <w:t>68</w:t>
      </w:r>
      <w:r w:rsidR="006E07E1">
        <w:t>,</w:t>
      </w:r>
      <w:r>
        <w:t xml:space="preserve"> 234-238</w:t>
      </w:r>
      <w:r w:rsidR="002F0B33">
        <w:t>.</w:t>
      </w:r>
    </w:p>
    <w:p w14:paraId="4EE5359A" w14:textId="1CCB488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Wang L</w:t>
      </w:r>
      <w:r w:rsidR="0064407B">
        <w:t>.</w:t>
      </w:r>
      <w:r>
        <w:t>K</w:t>
      </w:r>
      <w:r w:rsidR="0064407B">
        <w:t>.</w:t>
      </w:r>
      <w:r>
        <w:t>, Huang M</w:t>
      </w:r>
      <w:r w:rsidR="0064407B">
        <w:t>.</w:t>
      </w:r>
      <w:r>
        <w:t>C</w:t>
      </w:r>
      <w:r w:rsidR="0064407B">
        <w:t>.</w:t>
      </w:r>
      <w:r>
        <w:t>, Liu C</w:t>
      </w:r>
      <w:r w:rsidR="0064407B">
        <w:t>.</w:t>
      </w:r>
      <w:r>
        <w:t>C</w:t>
      </w:r>
      <w:r w:rsidR="0064407B">
        <w:t>.</w:t>
      </w:r>
      <w:r>
        <w:t xml:space="preserve"> </w:t>
      </w:r>
      <w:r w:rsidR="00FB4353">
        <w:t>et al</w:t>
      </w:r>
      <w:r w:rsidR="008F1217">
        <w:t>.</w:t>
      </w:r>
      <w:r>
        <w:t xml:space="preserve"> </w:t>
      </w:r>
      <w:r w:rsidR="0064407B">
        <w:t xml:space="preserve">(2017) </w:t>
      </w:r>
      <w:r>
        <w:t xml:space="preserve">Second-trimester plasma mannose-binding lectin levels and risk of preterm birth. </w:t>
      </w:r>
      <w:r w:rsidRPr="008F1217">
        <w:rPr>
          <w:i/>
          <w:iCs/>
        </w:rPr>
        <w:t xml:space="preserve">J </w:t>
      </w:r>
      <w:proofErr w:type="spellStart"/>
      <w:r w:rsidRPr="008F1217">
        <w:rPr>
          <w:i/>
          <w:iCs/>
        </w:rPr>
        <w:t>Matern</w:t>
      </w:r>
      <w:proofErr w:type="spellEnd"/>
      <w:r w:rsidRPr="008F1217">
        <w:rPr>
          <w:i/>
          <w:iCs/>
        </w:rPr>
        <w:t xml:space="preserve"> </w:t>
      </w:r>
      <w:proofErr w:type="spellStart"/>
      <w:r w:rsidRPr="008F1217">
        <w:rPr>
          <w:i/>
          <w:iCs/>
        </w:rPr>
        <w:t>Fetal</w:t>
      </w:r>
      <w:proofErr w:type="spellEnd"/>
      <w:r w:rsidRPr="008F1217">
        <w:rPr>
          <w:i/>
          <w:iCs/>
        </w:rPr>
        <w:t xml:space="preserve"> Neonatal Med</w:t>
      </w:r>
      <w:r>
        <w:t xml:space="preserve"> </w:t>
      </w:r>
      <w:r w:rsidRPr="008F1217">
        <w:rPr>
          <w:b/>
          <w:bCs/>
        </w:rPr>
        <w:t>30</w:t>
      </w:r>
      <w:r w:rsidR="0064407B">
        <w:t>,</w:t>
      </w:r>
      <w:r>
        <w:t xml:space="preserve"> 678-683</w:t>
      </w:r>
      <w:r w:rsidR="008F1217">
        <w:t>.</w:t>
      </w:r>
    </w:p>
    <w:p w14:paraId="0DF24CD8" w14:textId="34BF35D1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Fortunato S</w:t>
      </w:r>
      <w:r w:rsidR="0064407B">
        <w:t>.</w:t>
      </w:r>
      <w:r>
        <w:t>J</w:t>
      </w:r>
      <w:r w:rsidR="0064407B">
        <w:t>.</w:t>
      </w:r>
      <w:r>
        <w:t>, Menon R</w:t>
      </w:r>
      <w:r w:rsidR="0064407B">
        <w:t>.</w:t>
      </w:r>
      <w:r>
        <w:t>, Velez D</w:t>
      </w:r>
      <w:r w:rsidR="0064407B">
        <w:t>.</w:t>
      </w:r>
      <w:r>
        <w:t>R</w:t>
      </w:r>
      <w:r w:rsidR="0064407B">
        <w:t>.</w:t>
      </w:r>
      <w:r>
        <w:t xml:space="preserve"> </w:t>
      </w:r>
      <w:r w:rsidR="00FB4353">
        <w:t>et al</w:t>
      </w:r>
      <w:r w:rsidR="00FB3A1F">
        <w:t>.</w:t>
      </w:r>
      <w:r>
        <w:t xml:space="preserve"> </w:t>
      </w:r>
      <w:r w:rsidR="0064407B">
        <w:t xml:space="preserve">(2008) </w:t>
      </w:r>
      <w:r>
        <w:t>Racial disparity in maternal-</w:t>
      </w:r>
      <w:proofErr w:type="spellStart"/>
      <w:r>
        <w:t>fetal</w:t>
      </w:r>
      <w:proofErr w:type="spellEnd"/>
      <w:r>
        <w:t xml:space="preserve"> genetic epistasis in spontaneous preterm birth. </w:t>
      </w:r>
      <w:r w:rsidRPr="00FB3A1F">
        <w:rPr>
          <w:i/>
          <w:iCs/>
        </w:rPr>
        <w:t xml:space="preserve">Am J </w:t>
      </w:r>
      <w:proofErr w:type="spellStart"/>
      <w:r w:rsidRPr="00FB3A1F">
        <w:rPr>
          <w:i/>
          <w:iCs/>
        </w:rPr>
        <w:t>Obstet</w:t>
      </w:r>
      <w:proofErr w:type="spellEnd"/>
      <w:r w:rsidRPr="00FB3A1F">
        <w:rPr>
          <w:i/>
          <w:iCs/>
        </w:rPr>
        <w:t xml:space="preserve"> </w:t>
      </w:r>
      <w:proofErr w:type="spellStart"/>
      <w:r w:rsidRPr="00FB3A1F">
        <w:rPr>
          <w:i/>
          <w:iCs/>
        </w:rPr>
        <w:t>Gynecol</w:t>
      </w:r>
      <w:proofErr w:type="spellEnd"/>
      <w:r>
        <w:t xml:space="preserve"> </w:t>
      </w:r>
      <w:r w:rsidRPr="00FB3A1F">
        <w:rPr>
          <w:b/>
          <w:bCs/>
        </w:rPr>
        <w:t>198</w:t>
      </w:r>
      <w:r w:rsidR="00FB3A1F">
        <w:t>.</w:t>
      </w:r>
    </w:p>
    <w:p w14:paraId="51CB8AD8" w14:textId="2521CC2C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Manuck</w:t>
      </w:r>
      <w:proofErr w:type="spellEnd"/>
      <w:r>
        <w:t xml:space="preserve"> T</w:t>
      </w:r>
      <w:r w:rsidR="0064407B">
        <w:t>.</w:t>
      </w:r>
      <w:r>
        <w:t>A</w:t>
      </w:r>
      <w:r w:rsidR="0064407B">
        <w:t>.</w:t>
      </w:r>
      <w:r>
        <w:t>, Lai Y</w:t>
      </w:r>
      <w:r w:rsidR="0064407B">
        <w:t>.</w:t>
      </w:r>
      <w:r>
        <w:t xml:space="preserve">, </w:t>
      </w:r>
      <w:proofErr w:type="spellStart"/>
      <w:r>
        <w:t>Meis</w:t>
      </w:r>
      <w:proofErr w:type="spellEnd"/>
      <w:r>
        <w:t xml:space="preserve"> P</w:t>
      </w:r>
      <w:r w:rsidR="0064407B">
        <w:t>.</w:t>
      </w:r>
      <w:r>
        <w:t>J</w:t>
      </w:r>
      <w:r w:rsidR="0064407B">
        <w:t>.</w:t>
      </w:r>
      <w:r>
        <w:t xml:space="preserve"> </w:t>
      </w:r>
      <w:r w:rsidR="007802FC" w:rsidRPr="0064407B">
        <w:t>et al.</w:t>
      </w:r>
      <w:r>
        <w:t xml:space="preserve"> </w:t>
      </w:r>
      <w:r w:rsidR="0064407B">
        <w:t xml:space="preserve">(2011) </w:t>
      </w:r>
      <w:r>
        <w:t xml:space="preserve">Admixture mapping to identify spontaneous preterm birth susceptibility loci in African Americans. </w:t>
      </w:r>
      <w:proofErr w:type="spellStart"/>
      <w:r w:rsidRPr="007802FC">
        <w:rPr>
          <w:i/>
          <w:iCs/>
        </w:rPr>
        <w:t>Obstet</w:t>
      </w:r>
      <w:proofErr w:type="spellEnd"/>
      <w:r w:rsidRPr="007802FC">
        <w:rPr>
          <w:i/>
          <w:iCs/>
        </w:rPr>
        <w:t xml:space="preserve"> </w:t>
      </w:r>
      <w:proofErr w:type="spellStart"/>
      <w:r w:rsidRPr="007802FC">
        <w:rPr>
          <w:i/>
          <w:iCs/>
        </w:rPr>
        <w:t>Gynecol</w:t>
      </w:r>
      <w:proofErr w:type="spellEnd"/>
      <w:r>
        <w:t xml:space="preserve"> </w:t>
      </w:r>
      <w:r w:rsidRPr="007802FC">
        <w:rPr>
          <w:b/>
          <w:bCs/>
        </w:rPr>
        <w:t>117</w:t>
      </w:r>
      <w:r w:rsidR="0064407B">
        <w:t>,</w:t>
      </w:r>
      <w:r>
        <w:t xml:space="preserve"> 1078-1084</w:t>
      </w:r>
      <w:r w:rsidR="007802FC">
        <w:t>.</w:t>
      </w:r>
    </w:p>
    <w:p w14:paraId="4BEE6501" w14:textId="2310AA5C" w:rsidR="00A81C98" w:rsidRDefault="00A81C98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 w:rsidRPr="00886F5D">
        <w:t xml:space="preserve">Zhou, G., Holzman, C., Chen, B. </w:t>
      </w:r>
      <w:r w:rsidRPr="00B93143">
        <w:t>et al.</w:t>
      </w:r>
      <w:r w:rsidRPr="00886F5D">
        <w:t xml:space="preserve"> (2021) EBF1-Correlated Long Non-coding RNA Transcript Levels in 3rd Trimester Maternal Blood and Risk of Spontaneous Preterm Birth. </w:t>
      </w:r>
      <w:r w:rsidRPr="00A81C98">
        <w:rPr>
          <w:i/>
          <w:iCs/>
        </w:rPr>
        <w:t>Reproductive sciences</w:t>
      </w:r>
      <w:r w:rsidRPr="00886F5D">
        <w:t xml:space="preserve"> </w:t>
      </w:r>
      <w:r w:rsidRPr="00A81C98">
        <w:rPr>
          <w:b/>
          <w:bCs/>
        </w:rPr>
        <w:t>28</w:t>
      </w:r>
      <w:r w:rsidRPr="00886F5D">
        <w:t>, 541–549.</w:t>
      </w:r>
    </w:p>
    <w:p w14:paraId="4DDD8034" w14:textId="3BE84789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Zhou G</w:t>
      </w:r>
      <w:r w:rsidR="000D0B25">
        <w:t>.</w:t>
      </w:r>
      <w:r>
        <w:t>, Holzman C</w:t>
      </w:r>
      <w:r w:rsidR="000D0B25">
        <w:t>.</w:t>
      </w:r>
      <w:r>
        <w:t>, Heng Y</w:t>
      </w:r>
      <w:r w:rsidR="000D0B25">
        <w:t>.</w:t>
      </w:r>
      <w:r>
        <w:t>J</w:t>
      </w:r>
      <w:r w:rsidR="000D0B25">
        <w:t>.</w:t>
      </w:r>
      <w:r>
        <w:t xml:space="preserve"> </w:t>
      </w:r>
      <w:r w:rsidR="00FB4353">
        <w:t>et al</w:t>
      </w:r>
      <w:r w:rsidR="00AA780A">
        <w:t>.</w:t>
      </w:r>
      <w:r>
        <w:t xml:space="preserve"> </w:t>
      </w:r>
      <w:r w:rsidR="000D0B25">
        <w:t xml:space="preserve">(2020) </w:t>
      </w:r>
      <w:r>
        <w:t xml:space="preserve">Maternal blood EBF1-based microRNA transcripts as biomarkers for detecting risk of spontaneous preterm birth: a nested case-control study. </w:t>
      </w:r>
      <w:r w:rsidRPr="00AA780A">
        <w:rPr>
          <w:i/>
          <w:iCs/>
        </w:rPr>
        <w:t xml:space="preserve">J </w:t>
      </w:r>
      <w:proofErr w:type="spellStart"/>
      <w:r w:rsidRPr="00AA780A">
        <w:rPr>
          <w:i/>
          <w:iCs/>
        </w:rPr>
        <w:t>Matern</w:t>
      </w:r>
      <w:proofErr w:type="spellEnd"/>
      <w:r w:rsidRPr="00AA780A">
        <w:rPr>
          <w:i/>
          <w:iCs/>
        </w:rPr>
        <w:t xml:space="preserve"> </w:t>
      </w:r>
      <w:proofErr w:type="spellStart"/>
      <w:r w:rsidRPr="00AA780A">
        <w:rPr>
          <w:i/>
          <w:iCs/>
        </w:rPr>
        <w:t>Fetal</w:t>
      </w:r>
      <w:proofErr w:type="spellEnd"/>
      <w:r w:rsidRPr="00AA780A">
        <w:rPr>
          <w:i/>
          <w:iCs/>
        </w:rPr>
        <w:t xml:space="preserve"> Neonatal Med</w:t>
      </w:r>
      <w:r w:rsidR="00AA780A">
        <w:t xml:space="preserve"> </w:t>
      </w:r>
      <w:r>
        <w:t>1-9</w:t>
      </w:r>
      <w:r w:rsidR="00AA780A">
        <w:t>.</w:t>
      </w:r>
    </w:p>
    <w:p w14:paraId="6BA856FA" w14:textId="4738321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Awasthi S</w:t>
      </w:r>
      <w:r w:rsidR="00117CF2">
        <w:t>.</w:t>
      </w:r>
      <w:r>
        <w:t xml:space="preserve"> and Pandey M. </w:t>
      </w:r>
      <w:r w:rsidR="00117CF2">
        <w:t xml:space="preserve">(2019) </w:t>
      </w:r>
      <w:r>
        <w:t xml:space="preserve">Association of TLR4 and TNF-α Gene Polymorphisms and TLR4 mRNA Levels in Preterm Birth in a Northern Indian Population. </w:t>
      </w:r>
      <w:r w:rsidRPr="00AA780A">
        <w:rPr>
          <w:i/>
          <w:iCs/>
        </w:rPr>
        <w:t xml:space="preserve">Indian </w:t>
      </w:r>
      <w:proofErr w:type="spellStart"/>
      <w:r w:rsidRPr="00AA780A">
        <w:rPr>
          <w:i/>
          <w:iCs/>
        </w:rPr>
        <w:t>Pediatrics</w:t>
      </w:r>
      <w:proofErr w:type="spellEnd"/>
      <w:r>
        <w:t xml:space="preserve"> </w:t>
      </w:r>
      <w:r w:rsidRPr="00AA780A">
        <w:rPr>
          <w:b/>
          <w:bCs/>
        </w:rPr>
        <w:t>56</w:t>
      </w:r>
      <w:r w:rsidR="00117CF2">
        <w:t>,</w:t>
      </w:r>
      <w:r>
        <w:t xml:space="preserve"> 202–204</w:t>
      </w:r>
      <w:r w:rsidR="00AA780A">
        <w:t>.</w:t>
      </w:r>
    </w:p>
    <w:p w14:paraId="6A9DB240" w14:textId="3FE3D220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ustafa M</w:t>
      </w:r>
      <w:r w:rsidR="00117CF2">
        <w:t>.</w:t>
      </w:r>
      <w:r>
        <w:t>, Garg N</w:t>
      </w:r>
      <w:r w:rsidR="00117CF2">
        <w:t>.</w:t>
      </w:r>
      <w:r>
        <w:t>, Banerjee B</w:t>
      </w:r>
      <w:r w:rsidR="00117CF2">
        <w:t>.</w:t>
      </w:r>
      <w:r>
        <w:t>D</w:t>
      </w:r>
      <w:r w:rsidR="00117CF2">
        <w:t>.</w:t>
      </w:r>
      <w:r>
        <w:t xml:space="preserve"> </w:t>
      </w:r>
      <w:r w:rsidR="00AA780A" w:rsidRPr="00117CF2">
        <w:t>et al.</w:t>
      </w:r>
      <w:r>
        <w:t xml:space="preserve"> </w:t>
      </w:r>
      <w:r w:rsidR="00117CF2">
        <w:t xml:space="preserve">(2015) </w:t>
      </w:r>
      <w:r>
        <w:t xml:space="preserve">Inflammatory-mediated pathway in association with organochlorine pesticides levels in the </w:t>
      </w:r>
      <w:proofErr w:type="spellStart"/>
      <w:r>
        <w:t>etiology</w:t>
      </w:r>
      <w:proofErr w:type="spellEnd"/>
      <w:r>
        <w:t xml:space="preserve"> of idiopathic preterm birth. </w:t>
      </w:r>
      <w:proofErr w:type="spellStart"/>
      <w:r w:rsidRPr="00AA780A">
        <w:rPr>
          <w:i/>
          <w:iCs/>
        </w:rPr>
        <w:t>Reprod</w:t>
      </w:r>
      <w:proofErr w:type="spellEnd"/>
      <w:r w:rsidRPr="00AA780A">
        <w:rPr>
          <w:i/>
          <w:iCs/>
        </w:rPr>
        <w:t xml:space="preserve"> </w:t>
      </w:r>
      <w:proofErr w:type="spellStart"/>
      <w:r w:rsidRPr="00AA780A">
        <w:rPr>
          <w:i/>
          <w:iCs/>
        </w:rPr>
        <w:t>Toxicol</w:t>
      </w:r>
      <w:proofErr w:type="spellEnd"/>
      <w:r>
        <w:t xml:space="preserve"> </w:t>
      </w:r>
      <w:r w:rsidRPr="00AA780A">
        <w:rPr>
          <w:b/>
          <w:bCs/>
        </w:rPr>
        <w:t>57</w:t>
      </w:r>
      <w:r w:rsidR="00117CF2">
        <w:t>,</w:t>
      </w:r>
      <w:r>
        <w:t xml:space="preserve"> 111-120</w:t>
      </w:r>
      <w:r w:rsidR="00AA780A">
        <w:t>.</w:t>
      </w:r>
    </w:p>
    <w:p w14:paraId="1F2369C2" w14:textId="1A9EA682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Lee S</w:t>
      </w:r>
      <w:r w:rsidR="008070E5">
        <w:t>.</w:t>
      </w:r>
      <w:r>
        <w:t>Y</w:t>
      </w:r>
      <w:r w:rsidR="008070E5">
        <w:t>.</w:t>
      </w:r>
      <w:r>
        <w:t xml:space="preserve">, </w:t>
      </w:r>
      <w:proofErr w:type="spellStart"/>
      <w:r>
        <w:t>Buhimschi</w:t>
      </w:r>
      <w:proofErr w:type="spellEnd"/>
      <w:r>
        <w:t xml:space="preserve"> I</w:t>
      </w:r>
      <w:r w:rsidR="008070E5">
        <w:t>.</w:t>
      </w:r>
      <w:r>
        <w:t>A</w:t>
      </w:r>
      <w:r w:rsidR="008070E5">
        <w:t>.</w:t>
      </w:r>
      <w:r>
        <w:t>, Dulay A</w:t>
      </w:r>
      <w:r w:rsidR="008070E5">
        <w:t>.</w:t>
      </w:r>
      <w:r>
        <w:t>T</w:t>
      </w:r>
      <w:r w:rsidR="008070E5">
        <w:t>.</w:t>
      </w:r>
      <w:r>
        <w:t xml:space="preserve"> </w:t>
      </w:r>
      <w:r w:rsidR="00504B39" w:rsidRPr="008070E5">
        <w:t>et al.</w:t>
      </w:r>
      <w:r w:rsidR="008070E5" w:rsidRPr="008070E5">
        <w:t xml:space="preserve"> </w:t>
      </w:r>
      <w:r w:rsidR="008070E5">
        <w:t>(2011)</w:t>
      </w:r>
      <w:r>
        <w:t xml:space="preserve"> IL-6 trans-</w:t>
      </w:r>
      <w:proofErr w:type="spellStart"/>
      <w:r>
        <w:t>signaling</w:t>
      </w:r>
      <w:proofErr w:type="spellEnd"/>
      <w:r>
        <w:t xml:space="preserve"> system in intra-amniotic inflammation, preterm birth, and preterm premature rupture of the membranes. </w:t>
      </w:r>
      <w:r w:rsidRPr="00C312F8">
        <w:rPr>
          <w:i/>
          <w:iCs/>
        </w:rPr>
        <w:t>J Immunol</w:t>
      </w:r>
      <w:r>
        <w:t xml:space="preserve"> </w:t>
      </w:r>
      <w:r w:rsidRPr="00504B39">
        <w:rPr>
          <w:b/>
          <w:bCs/>
        </w:rPr>
        <w:t>186</w:t>
      </w:r>
      <w:r w:rsidR="008070E5">
        <w:t>,</w:t>
      </w:r>
      <w:r>
        <w:t xml:space="preserve"> 3226-3236</w:t>
      </w:r>
      <w:r w:rsidR="00504B39">
        <w:t>.</w:t>
      </w:r>
    </w:p>
    <w:p w14:paraId="542C66CF" w14:textId="43804CC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Afzal A</w:t>
      </w:r>
      <w:r w:rsidR="009D3FD7">
        <w:t>.</w:t>
      </w:r>
      <w:r>
        <w:t xml:space="preserve">, Ashraf </w:t>
      </w:r>
      <w:proofErr w:type="gramStart"/>
      <w:r>
        <w:t>S</w:t>
      </w:r>
      <w:r w:rsidR="009D3FD7">
        <w:t>.</w:t>
      </w:r>
      <w:proofErr w:type="gramEnd"/>
      <w:r>
        <w:t xml:space="preserve"> and Ashraf M</w:t>
      </w:r>
      <w:r w:rsidR="00C312F8">
        <w:t>.</w:t>
      </w:r>
      <w:r>
        <w:t xml:space="preserve"> </w:t>
      </w:r>
      <w:r w:rsidR="009D3FD7">
        <w:t xml:space="preserve">(2017) </w:t>
      </w:r>
      <w:r>
        <w:t xml:space="preserve">Maternal Plasma C-Reactive Protein: A Predictive Tool for Preterm Delivery. </w:t>
      </w:r>
      <w:r w:rsidRPr="00C312F8">
        <w:rPr>
          <w:i/>
          <w:iCs/>
        </w:rPr>
        <w:t>Journal of Evolution of Medical and Dental Sciences</w:t>
      </w:r>
      <w:r>
        <w:t xml:space="preserve"> </w:t>
      </w:r>
      <w:r w:rsidRPr="00C312F8">
        <w:rPr>
          <w:b/>
          <w:bCs/>
        </w:rPr>
        <w:t>6</w:t>
      </w:r>
      <w:r w:rsidR="009D3FD7">
        <w:t>,</w:t>
      </w:r>
      <w:r>
        <w:t xml:space="preserve"> 369-374</w:t>
      </w:r>
      <w:r w:rsidR="00C312F8">
        <w:t>.</w:t>
      </w:r>
    </w:p>
    <w:p w14:paraId="5C706E7C" w14:textId="0A7E4BD0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Bakalis</w:t>
      </w:r>
      <w:proofErr w:type="spellEnd"/>
      <w:r>
        <w:t xml:space="preserve"> S</w:t>
      </w:r>
      <w:r w:rsidR="009D3FD7">
        <w:t>.</w:t>
      </w:r>
      <w:r>
        <w:t>P</w:t>
      </w:r>
      <w:r w:rsidR="009D3FD7">
        <w:t>.</w:t>
      </w:r>
      <w:r>
        <w:t>, Poon L</w:t>
      </w:r>
      <w:r w:rsidR="009D3FD7">
        <w:t>.</w:t>
      </w:r>
      <w:r>
        <w:t>C</w:t>
      </w:r>
      <w:r w:rsidR="009D3FD7">
        <w:t>.</w:t>
      </w:r>
      <w:r>
        <w:t xml:space="preserve">, </w:t>
      </w:r>
      <w:proofErr w:type="spellStart"/>
      <w:r>
        <w:t>Vayna</w:t>
      </w:r>
      <w:proofErr w:type="spellEnd"/>
      <w:r>
        <w:t xml:space="preserve"> A</w:t>
      </w:r>
      <w:r w:rsidR="009D3FD7">
        <w:t>.</w:t>
      </w:r>
      <w:r>
        <w:t>M</w:t>
      </w:r>
      <w:r w:rsidR="009D3FD7">
        <w:t>.</w:t>
      </w:r>
      <w:r>
        <w:t xml:space="preserve"> </w:t>
      </w:r>
      <w:r w:rsidR="00E20C2A">
        <w:t>et al</w:t>
      </w:r>
      <w:r w:rsidR="00C312F8">
        <w:t>.</w:t>
      </w:r>
      <w:r>
        <w:t xml:space="preserve"> </w:t>
      </w:r>
      <w:r w:rsidR="009D3FD7">
        <w:t xml:space="preserve">(2012) </w:t>
      </w:r>
      <w:r>
        <w:t xml:space="preserve">C-reactive protein at 11-13 weeks' gestation in spontaneous early preterm delivery. </w:t>
      </w:r>
      <w:r w:rsidRPr="00C312F8">
        <w:rPr>
          <w:i/>
          <w:iCs/>
        </w:rPr>
        <w:t xml:space="preserve">J </w:t>
      </w:r>
      <w:proofErr w:type="spellStart"/>
      <w:r w:rsidRPr="00C312F8">
        <w:rPr>
          <w:i/>
          <w:iCs/>
        </w:rPr>
        <w:t>Matern</w:t>
      </w:r>
      <w:proofErr w:type="spellEnd"/>
      <w:r w:rsidRPr="00C312F8">
        <w:rPr>
          <w:i/>
          <w:iCs/>
        </w:rPr>
        <w:t xml:space="preserve"> </w:t>
      </w:r>
      <w:proofErr w:type="spellStart"/>
      <w:r w:rsidRPr="00C312F8">
        <w:rPr>
          <w:i/>
          <w:iCs/>
        </w:rPr>
        <w:t>Fetal</w:t>
      </w:r>
      <w:proofErr w:type="spellEnd"/>
      <w:r w:rsidRPr="00C312F8">
        <w:rPr>
          <w:i/>
          <w:iCs/>
        </w:rPr>
        <w:t xml:space="preserve"> Neonatal Med</w:t>
      </w:r>
      <w:r>
        <w:t xml:space="preserve"> </w:t>
      </w:r>
      <w:r w:rsidRPr="00C312F8">
        <w:rPr>
          <w:b/>
          <w:bCs/>
        </w:rPr>
        <w:t>25</w:t>
      </w:r>
      <w:r w:rsidR="009D3FD7">
        <w:t>,</w:t>
      </w:r>
      <w:r>
        <w:t xml:space="preserve"> 2475-2478</w:t>
      </w:r>
      <w:r w:rsidR="00C312F8">
        <w:t>.</w:t>
      </w:r>
    </w:p>
    <w:p w14:paraId="50C18107" w14:textId="4C5791A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Berkowitz G</w:t>
      </w:r>
      <w:r w:rsidR="00F2246D">
        <w:t>.</w:t>
      </w:r>
      <w:r>
        <w:t xml:space="preserve">, </w:t>
      </w:r>
      <w:proofErr w:type="spellStart"/>
      <w:r>
        <w:t>Lapinski</w:t>
      </w:r>
      <w:proofErr w:type="spellEnd"/>
      <w:r>
        <w:t xml:space="preserve"> R</w:t>
      </w:r>
      <w:r w:rsidR="00F2246D">
        <w:t>.</w:t>
      </w:r>
      <w:r>
        <w:t>, Lockwood C</w:t>
      </w:r>
      <w:r w:rsidR="00F2246D">
        <w:t>.</w:t>
      </w:r>
      <w:r>
        <w:t xml:space="preserve"> </w:t>
      </w:r>
      <w:r w:rsidR="009D0C7B">
        <w:t>et al</w:t>
      </w:r>
      <w:r w:rsidR="00C312F8">
        <w:t>.</w:t>
      </w:r>
      <w:r>
        <w:t xml:space="preserve"> </w:t>
      </w:r>
      <w:r w:rsidR="00F2246D">
        <w:t xml:space="preserve">(1996) </w:t>
      </w:r>
      <w:r>
        <w:t xml:space="preserve">Corticotropin-releasing factor and its binding protein: Maternal serum levels in term and preterm deliveries. </w:t>
      </w:r>
      <w:r w:rsidRPr="00C312F8">
        <w:rPr>
          <w:i/>
          <w:iCs/>
        </w:rPr>
        <w:t xml:space="preserve">American journal of obstetrics and </w:t>
      </w:r>
      <w:proofErr w:type="spellStart"/>
      <w:r w:rsidRPr="00C312F8">
        <w:rPr>
          <w:i/>
          <w:iCs/>
        </w:rPr>
        <w:t>gynecology</w:t>
      </w:r>
      <w:proofErr w:type="spellEnd"/>
      <w:r>
        <w:t xml:space="preserve"> </w:t>
      </w:r>
      <w:r w:rsidRPr="00C312F8">
        <w:rPr>
          <w:b/>
          <w:bCs/>
        </w:rPr>
        <w:t>174</w:t>
      </w:r>
      <w:r w:rsidR="00F2246D">
        <w:t>,</w:t>
      </w:r>
      <w:r>
        <w:t xml:space="preserve"> 1477–1483</w:t>
      </w:r>
      <w:r w:rsidR="00C312F8">
        <w:t>.</w:t>
      </w:r>
    </w:p>
    <w:p w14:paraId="2FCCCD00" w14:textId="5203AB7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Bernstein P</w:t>
      </w:r>
      <w:r w:rsidR="00F2246D">
        <w:t>.</w:t>
      </w:r>
      <w:r>
        <w:t>, Stern R</w:t>
      </w:r>
      <w:r w:rsidR="00F2246D">
        <w:t>.</w:t>
      </w:r>
      <w:r>
        <w:t>, Lin N</w:t>
      </w:r>
      <w:r w:rsidR="00F2246D">
        <w:t>.</w:t>
      </w:r>
      <w:r>
        <w:t xml:space="preserve"> </w:t>
      </w:r>
      <w:r w:rsidR="00C312F8" w:rsidRPr="00F2246D">
        <w:t>et al.</w:t>
      </w:r>
      <w:r>
        <w:t xml:space="preserve"> </w:t>
      </w:r>
      <w:r w:rsidR="00F2246D">
        <w:t xml:space="preserve">(1998) </w:t>
      </w:r>
      <w:r>
        <w:t xml:space="preserve">Beta-human chorionic gonadotropin in cervicovaginal secretions as a predictor of preterm delivery. </w:t>
      </w:r>
      <w:r w:rsidRPr="00C312F8">
        <w:rPr>
          <w:i/>
          <w:iCs/>
        </w:rPr>
        <w:t xml:space="preserve">Am J </w:t>
      </w:r>
      <w:proofErr w:type="spellStart"/>
      <w:r w:rsidRPr="00C312F8">
        <w:rPr>
          <w:i/>
          <w:iCs/>
        </w:rPr>
        <w:t>Obstet</w:t>
      </w:r>
      <w:proofErr w:type="spellEnd"/>
      <w:r w:rsidRPr="00C312F8">
        <w:rPr>
          <w:i/>
          <w:iCs/>
        </w:rPr>
        <w:t xml:space="preserve"> </w:t>
      </w:r>
      <w:proofErr w:type="spellStart"/>
      <w:r w:rsidRPr="00C312F8">
        <w:rPr>
          <w:i/>
          <w:iCs/>
        </w:rPr>
        <w:t>Gynecol</w:t>
      </w:r>
      <w:proofErr w:type="spellEnd"/>
      <w:r>
        <w:t xml:space="preserve"> </w:t>
      </w:r>
      <w:r w:rsidRPr="00C312F8">
        <w:rPr>
          <w:b/>
          <w:bCs/>
        </w:rPr>
        <w:t>179</w:t>
      </w:r>
      <w:r w:rsidR="00C312F8">
        <w:t>.</w:t>
      </w:r>
    </w:p>
    <w:p w14:paraId="799EA510" w14:textId="1077A12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Beta J</w:t>
      </w:r>
      <w:r w:rsidR="00E159A1">
        <w:t>.</w:t>
      </w:r>
      <w:r>
        <w:t xml:space="preserve">, </w:t>
      </w:r>
      <w:proofErr w:type="spellStart"/>
      <w:r>
        <w:t>Bredaki</w:t>
      </w:r>
      <w:proofErr w:type="spellEnd"/>
      <w:r>
        <w:t xml:space="preserve"> F</w:t>
      </w:r>
      <w:r w:rsidR="00E159A1">
        <w:t>.</w:t>
      </w:r>
      <w:r>
        <w:t>E</w:t>
      </w:r>
      <w:r w:rsidR="00E159A1">
        <w:t>.</w:t>
      </w:r>
      <w:r>
        <w:t>, Rodriguez Calvo J</w:t>
      </w:r>
      <w:r w:rsidR="00E159A1">
        <w:t>.</w:t>
      </w:r>
      <w:r w:rsidR="005C6593">
        <w:t xml:space="preserve"> et al. </w:t>
      </w:r>
      <w:r w:rsidR="00E159A1">
        <w:t xml:space="preserve">(2011) </w:t>
      </w:r>
      <w:r>
        <w:t xml:space="preserve">Maternal serum alpha-fetoprotein at 11-13 weeks' gestation in spontaneous early preterm delivery. </w:t>
      </w:r>
      <w:proofErr w:type="spellStart"/>
      <w:r w:rsidRPr="00E407DE">
        <w:rPr>
          <w:i/>
          <w:iCs/>
        </w:rPr>
        <w:t>Fetal</w:t>
      </w:r>
      <w:proofErr w:type="spellEnd"/>
      <w:r w:rsidRPr="00E407DE">
        <w:rPr>
          <w:i/>
          <w:iCs/>
        </w:rPr>
        <w:t xml:space="preserve"> Diagn </w:t>
      </w:r>
      <w:proofErr w:type="spellStart"/>
      <w:r w:rsidRPr="00E407DE">
        <w:rPr>
          <w:i/>
          <w:iCs/>
        </w:rPr>
        <w:t>Ther</w:t>
      </w:r>
      <w:proofErr w:type="spellEnd"/>
      <w:r>
        <w:t xml:space="preserve"> </w:t>
      </w:r>
      <w:r w:rsidRPr="00E407DE">
        <w:rPr>
          <w:b/>
          <w:bCs/>
        </w:rPr>
        <w:t>30</w:t>
      </w:r>
      <w:r w:rsidR="00E159A1">
        <w:t>,</w:t>
      </w:r>
      <w:r>
        <w:t xml:space="preserve"> 88-93</w:t>
      </w:r>
      <w:r w:rsidR="00E407DE">
        <w:t>.</w:t>
      </w:r>
    </w:p>
    <w:p w14:paraId="628ABC2D" w14:textId="3FEEE4D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Biggio</w:t>
      </w:r>
      <w:proofErr w:type="spellEnd"/>
      <w:r>
        <w:t xml:space="preserve"> J</w:t>
      </w:r>
      <w:r w:rsidR="00BB6130">
        <w:t>.</w:t>
      </w:r>
      <w:r>
        <w:t>R</w:t>
      </w:r>
      <w:r w:rsidR="00BB6130">
        <w:t>.</w:t>
      </w:r>
      <w:r>
        <w:t>, Jr., Ramsey P</w:t>
      </w:r>
      <w:r w:rsidR="00BB6130">
        <w:t>.</w:t>
      </w:r>
      <w:r>
        <w:t>S</w:t>
      </w:r>
      <w:r w:rsidR="00BB6130">
        <w:t>.</w:t>
      </w:r>
      <w:r>
        <w:t xml:space="preserve">, </w:t>
      </w:r>
      <w:proofErr w:type="spellStart"/>
      <w:r>
        <w:t>Cliver</w:t>
      </w:r>
      <w:proofErr w:type="spellEnd"/>
      <w:r>
        <w:t xml:space="preserve"> S</w:t>
      </w:r>
      <w:r w:rsidR="00BB6130">
        <w:t>.</w:t>
      </w:r>
      <w:r>
        <w:t>P</w:t>
      </w:r>
      <w:r w:rsidR="00BB6130">
        <w:t>.</w:t>
      </w:r>
      <w:r>
        <w:t xml:space="preserve"> </w:t>
      </w:r>
      <w:r w:rsidR="005C6593">
        <w:t>et al</w:t>
      </w:r>
      <w:r w:rsidR="0001430D">
        <w:t>.</w:t>
      </w:r>
      <w:r>
        <w:t xml:space="preserve"> </w:t>
      </w:r>
      <w:r w:rsidR="00BB6130">
        <w:t xml:space="preserve">(2005) </w:t>
      </w:r>
      <w:proofErr w:type="spellStart"/>
      <w:r>
        <w:t>Midtrimester</w:t>
      </w:r>
      <w:proofErr w:type="spellEnd"/>
      <w:r>
        <w:t xml:space="preserve"> amniotic fluid matrix metalloproteinase-8 (MMP-8) levels above the 90th percentile </w:t>
      </w:r>
      <w:proofErr w:type="gramStart"/>
      <w:r>
        <w:t>are</w:t>
      </w:r>
      <w:proofErr w:type="gramEnd"/>
      <w:r>
        <w:t xml:space="preserve"> a marker for subsequent preterm premature rupture of membranes. </w:t>
      </w:r>
      <w:r w:rsidRPr="0001430D">
        <w:rPr>
          <w:i/>
          <w:iCs/>
        </w:rPr>
        <w:t xml:space="preserve">Am J </w:t>
      </w:r>
      <w:proofErr w:type="spellStart"/>
      <w:r w:rsidRPr="0001430D">
        <w:rPr>
          <w:i/>
          <w:iCs/>
        </w:rPr>
        <w:t>Obstet</w:t>
      </w:r>
      <w:proofErr w:type="spellEnd"/>
      <w:r w:rsidRPr="0001430D">
        <w:rPr>
          <w:i/>
          <w:iCs/>
        </w:rPr>
        <w:t xml:space="preserve"> </w:t>
      </w:r>
      <w:proofErr w:type="spellStart"/>
      <w:r w:rsidRPr="0001430D">
        <w:rPr>
          <w:i/>
          <w:iCs/>
        </w:rPr>
        <w:t>Gynecol</w:t>
      </w:r>
      <w:proofErr w:type="spellEnd"/>
      <w:r>
        <w:t xml:space="preserve"> </w:t>
      </w:r>
      <w:r w:rsidRPr="0001430D">
        <w:rPr>
          <w:b/>
          <w:bCs/>
        </w:rPr>
        <w:t>192</w:t>
      </w:r>
      <w:r w:rsidR="00BB6130">
        <w:t>,</w:t>
      </w:r>
      <w:r>
        <w:t xml:space="preserve"> 109-113</w:t>
      </w:r>
      <w:r w:rsidR="0001430D">
        <w:t>.</w:t>
      </w:r>
    </w:p>
    <w:p w14:paraId="29296559" w14:textId="572C4FE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lastRenderedPageBreak/>
        <w:t>Cantonwine</w:t>
      </w:r>
      <w:proofErr w:type="spellEnd"/>
      <w:r>
        <w:t xml:space="preserve"> D</w:t>
      </w:r>
      <w:r w:rsidR="00A6006C">
        <w:t>.</w:t>
      </w:r>
      <w:r>
        <w:t>E</w:t>
      </w:r>
      <w:r w:rsidR="00A6006C">
        <w:t>.</w:t>
      </w:r>
      <w:r>
        <w:t>, Zhang Z</w:t>
      </w:r>
      <w:r w:rsidR="00A6006C">
        <w:t>.</w:t>
      </w:r>
      <w:r>
        <w:t>, Rosenblatt K</w:t>
      </w:r>
      <w:r w:rsidR="00A6006C">
        <w:t>.</w:t>
      </w:r>
      <w:r>
        <w:t xml:space="preserve"> </w:t>
      </w:r>
      <w:r w:rsidR="00321DEC" w:rsidRPr="00A6006C">
        <w:t>et al.</w:t>
      </w:r>
      <w:r>
        <w:t xml:space="preserve"> </w:t>
      </w:r>
      <w:r w:rsidR="00A6006C">
        <w:t xml:space="preserve">(2016) </w:t>
      </w:r>
      <w:r>
        <w:t xml:space="preserve">Evaluation of proteomic biomarkers associated with circulating microparticles as an effective means to stratify the risk of spontaneous preterm birth. </w:t>
      </w:r>
      <w:r w:rsidRPr="00321DEC">
        <w:rPr>
          <w:i/>
          <w:iCs/>
        </w:rPr>
        <w:t xml:space="preserve">Am J </w:t>
      </w:r>
      <w:proofErr w:type="spellStart"/>
      <w:r w:rsidRPr="00321DEC">
        <w:rPr>
          <w:i/>
          <w:iCs/>
        </w:rPr>
        <w:t>Obstet</w:t>
      </w:r>
      <w:proofErr w:type="spellEnd"/>
      <w:r w:rsidRPr="00321DEC">
        <w:rPr>
          <w:i/>
          <w:iCs/>
        </w:rPr>
        <w:t xml:space="preserve"> </w:t>
      </w:r>
      <w:proofErr w:type="spellStart"/>
      <w:r w:rsidRPr="00321DEC">
        <w:rPr>
          <w:i/>
          <w:iCs/>
        </w:rPr>
        <w:t>Gynecol</w:t>
      </w:r>
      <w:proofErr w:type="spellEnd"/>
      <w:r>
        <w:t xml:space="preserve"> </w:t>
      </w:r>
      <w:r w:rsidRPr="00321DEC">
        <w:rPr>
          <w:b/>
          <w:bCs/>
        </w:rPr>
        <w:t>214</w:t>
      </w:r>
      <w:r w:rsidR="00A6006C">
        <w:t>,</w:t>
      </w:r>
      <w:r>
        <w:t xml:space="preserve"> 631.e631–631.e611</w:t>
      </w:r>
      <w:r w:rsidR="00321DEC">
        <w:t>.</w:t>
      </w:r>
    </w:p>
    <w:p w14:paraId="6D145FC5" w14:textId="421F986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Catov</w:t>
      </w:r>
      <w:proofErr w:type="spellEnd"/>
      <w:r>
        <w:t xml:space="preserve"> J</w:t>
      </w:r>
      <w:r w:rsidR="00A6006C">
        <w:t>.</w:t>
      </w:r>
      <w:r>
        <w:t>M</w:t>
      </w:r>
      <w:r w:rsidR="00A6006C">
        <w:t>.</w:t>
      </w:r>
      <w:r>
        <w:t xml:space="preserve">, </w:t>
      </w:r>
      <w:proofErr w:type="spellStart"/>
      <w:r>
        <w:t>Bertolet</w:t>
      </w:r>
      <w:proofErr w:type="spellEnd"/>
      <w:r>
        <w:t xml:space="preserve"> M</w:t>
      </w:r>
      <w:r w:rsidR="00A6006C">
        <w:t>.</w:t>
      </w:r>
      <w:r>
        <w:t>, Chen Y</w:t>
      </w:r>
      <w:r w:rsidR="00A6006C">
        <w:t>.</w:t>
      </w:r>
      <w:r>
        <w:t>F</w:t>
      </w:r>
      <w:r w:rsidR="00A6006C">
        <w:t>.</w:t>
      </w:r>
      <w:r>
        <w:t xml:space="preserve"> </w:t>
      </w:r>
      <w:r w:rsidR="00F43290">
        <w:t>et al</w:t>
      </w:r>
      <w:r w:rsidR="00E25CED">
        <w:t>.</w:t>
      </w:r>
      <w:r>
        <w:t xml:space="preserve"> </w:t>
      </w:r>
      <w:r w:rsidR="00A6006C">
        <w:t xml:space="preserve">(2014) </w:t>
      </w:r>
      <w:proofErr w:type="spellStart"/>
      <w:r>
        <w:t>Nonesterified</w:t>
      </w:r>
      <w:proofErr w:type="spellEnd"/>
      <w:r>
        <w:t xml:space="preserve"> fatty acids and spontaneous preterm birth: a factor analysis for identification of risk patterns. </w:t>
      </w:r>
      <w:r w:rsidRPr="00E25CED">
        <w:rPr>
          <w:i/>
          <w:iCs/>
        </w:rPr>
        <w:t xml:space="preserve">Am J </w:t>
      </w:r>
      <w:proofErr w:type="spellStart"/>
      <w:r w:rsidRPr="00E25CED">
        <w:rPr>
          <w:i/>
          <w:iCs/>
        </w:rPr>
        <w:t>Epidemiol</w:t>
      </w:r>
      <w:proofErr w:type="spellEnd"/>
      <w:r>
        <w:t xml:space="preserve"> </w:t>
      </w:r>
      <w:r w:rsidRPr="00E25CED">
        <w:rPr>
          <w:b/>
          <w:bCs/>
        </w:rPr>
        <w:t>179</w:t>
      </w:r>
      <w:r w:rsidR="00A6006C">
        <w:t>,</w:t>
      </w:r>
      <w:r>
        <w:t xml:space="preserve"> 1208-1215</w:t>
      </w:r>
      <w:r w:rsidR="00E25CED">
        <w:t>.</w:t>
      </w:r>
    </w:p>
    <w:p w14:paraId="3A0288F6" w14:textId="1C703EE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Curry A</w:t>
      </w:r>
      <w:r w:rsidR="00CA3B52">
        <w:t>.</w:t>
      </w:r>
      <w:r>
        <w:t>E</w:t>
      </w:r>
      <w:r w:rsidR="00CA3B52">
        <w:t>.</w:t>
      </w:r>
      <w:r>
        <w:t>, Thorsen P</w:t>
      </w:r>
      <w:r w:rsidR="00CA3B52">
        <w:t>.</w:t>
      </w:r>
      <w:r>
        <w:t>, Drews C</w:t>
      </w:r>
      <w:r w:rsidR="00CA3B52">
        <w:t>.</w:t>
      </w:r>
      <w:r>
        <w:t xml:space="preserve"> </w:t>
      </w:r>
      <w:r w:rsidR="00907ED2" w:rsidRPr="00CA3B52">
        <w:t>et al.</w:t>
      </w:r>
      <w:r>
        <w:t xml:space="preserve"> </w:t>
      </w:r>
      <w:r w:rsidR="00CA3B52">
        <w:t xml:space="preserve">(2009) </w:t>
      </w:r>
      <w:r>
        <w:t xml:space="preserve">First-trimester maternal plasma cytokine levels, pre-pregnancy body mass index, and spontaneous preterm delivery. </w:t>
      </w:r>
      <w:r w:rsidRPr="00907ED2">
        <w:rPr>
          <w:i/>
          <w:iCs/>
        </w:rPr>
        <w:t xml:space="preserve">Acta </w:t>
      </w:r>
      <w:proofErr w:type="spellStart"/>
      <w:r w:rsidRPr="00907ED2">
        <w:rPr>
          <w:i/>
          <w:iCs/>
        </w:rPr>
        <w:t>Obstet</w:t>
      </w:r>
      <w:proofErr w:type="spellEnd"/>
      <w:r w:rsidRPr="00907ED2">
        <w:rPr>
          <w:i/>
          <w:iCs/>
        </w:rPr>
        <w:t xml:space="preserve"> </w:t>
      </w:r>
      <w:proofErr w:type="spellStart"/>
      <w:r w:rsidRPr="00907ED2">
        <w:rPr>
          <w:i/>
          <w:iCs/>
        </w:rPr>
        <w:t>Gynecol</w:t>
      </w:r>
      <w:proofErr w:type="spellEnd"/>
      <w:r w:rsidRPr="00907ED2">
        <w:rPr>
          <w:i/>
          <w:iCs/>
        </w:rPr>
        <w:t xml:space="preserve"> </w:t>
      </w:r>
      <w:proofErr w:type="spellStart"/>
      <w:r w:rsidRPr="00907ED2">
        <w:rPr>
          <w:i/>
          <w:iCs/>
        </w:rPr>
        <w:t>Scand</w:t>
      </w:r>
      <w:proofErr w:type="spellEnd"/>
      <w:r>
        <w:t xml:space="preserve"> </w:t>
      </w:r>
      <w:r w:rsidRPr="00907ED2">
        <w:rPr>
          <w:b/>
          <w:bCs/>
        </w:rPr>
        <w:t>88</w:t>
      </w:r>
      <w:r w:rsidR="00CA3B52">
        <w:t>,</w:t>
      </w:r>
      <w:r>
        <w:t xml:space="preserve"> 332-342</w:t>
      </w:r>
      <w:r w:rsidR="00907ED2">
        <w:t>.</w:t>
      </w:r>
    </w:p>
    <w:p w14:paraId="57A325FD" w14:textId="5D73CCA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Curry A</w:t>
      </w:r>
      <w:r w:rsidR="002D37E1">
        <w:t>.</w:t>
      </w:r>
      <w:r>
        <w:t>E</w:t>
      </w:r>
      <w:r w:rsidR="002D37E1">
        <w:t>.</w:t>
      </w:r>
      <w:r>
        <w:t>, Vogel I</w:t>
      </w:r>
      <w:r w:rsidR="002D37E1">
        <w:t>.</w:t>
      </w:r>
      <w:r>
        <w:t>, Drews C</w:t>
      </w:r>
      <w:r w:rsidR="002D37E1">
        <w:t>.</w:t>
      </w:r>
      <w:r>
        <w:t xml:space="preserve"> </w:t>
      </w:r>
      <w:r w:rsidR="00907ED2" w:rsidRPr="002D37E1">
        <w:t>et al.</w:t>
      </w:r>
      <w:r>
        <w:t xml:space="preserve"> </w:t>
      </w:r>
      <w:r w:rsidR="002D37E1">
        <w:t xml:space="preserve">(2007) </w:t>
      </w:r>
      <w:r>
        <w:t xml:space="preserve">Mid-pregnancy maternal plasma levels of interleukin 2, 6, and 12, </w:t>
      </w:r>
      <w:proofErr w:type="spellStart"/>
      <w:r>
        <w:t>tumor</w:t>
      </w:r>
      <w:proofErr w:type="spellEnd"/>
      <w:r>
        <w:t xml:space="preserve"> necrosis factor-alpha, interferon-gamma, and granulocyte-macrophage colony-stimulating factor and spontaneous preterm delivery. </w:t>
      </w:r>
      <w:r w:rsidRPr="00907ED2">
        <w:rPr>
          <w:i/>
          <w:iCs/>
        </w:rPr>
        <w:t xml:space="preserve">Acta </w:t>
      </w:r>
      <w:proofErr w:type="spellStart"/>
      <w:r w:rsidRPr="00907ED2">
        <w:rPr>
          <w:i/>
          <w:iCs/>
        </w:rPr>
        <w:t>Obstet</w:t>
      </w:r>
      <w:proofErr w:type="spellEnd"/>
      <w:r w:rsidRPr="00907ED2">
        <w:rPr>
          <w:i/>
          <w:iCs/>
        </w:rPr>
        <w:t xml:space="preserve"> </w:t>
      </w:r>
      <w:proofErr w:type="spellStart"/>
      <w:r w:rsidRPr="00907ED2">
        <w:rPr>
          <w:i/>
          <w:iCs/>
        </w:rPr>
        <w:t>Gynecol</w:t>
      </w:r>
      <w:proofErr w:type="spellEnd"/>
      <w:r w:rsidRPr="00907ED2">
        <w:rPr>
          <w:i/>
          <w:iCs/>
        </w:rPr>
        <w:t xml:space="preserve"> </w:t>
      </w:r>
      <w:proofErr w:type="spellStart"/>
      <w:r w:rsidRPr="00907ED2">
        <w:rPr>
          <w:i/>
          <w:iCs/>
        </w:rPr>
        <w:t>Scand</w:t>
      </w:r>
      <w:proofErr w:type="spellEnd"/>
      <w:r>
        <w:t xml:space="preserve"> </w:t>
      </w:r>
      <w:r w:rsidRPr="00907ED2">
        <w:rPr>
          <w:b/>
          <w:bCs/>
        </w:rPr>
        <w:t>86</w:t>
      </w:r>
      <w:r w:rsidR="002D37E1">
        <w:t>,</w:t>
      </w:r>
      <w:r>
        <w:t xml:space="preserve"> 1103-1110</w:t>
      </w:r>
      <w:r w:rsidR="00907ED2">
        <w:t>.</w:t>
      </w:r>
    </w:p>
    <w:p w14:paraId="5A6F9A65" w14:textId="5522A77B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Dane B</w:t>
      </w:r>
      <w:r w:rsidR="002D37E1">
        <w:t>.</w:t>
      </w:r>
      <w:r>
        <w:t>, Dane C</w:t>
      </w:r>
      <w:r w:rsidR="002D37E1">
        <w:t>.</w:t>
      </w:r>
      <w:r>
        <w:t xml:space="preserve">, </w:t>
      </w:r>
      <w:proofErr w:type="spellStart"/>
      <w:r>
        <w:t>Batmaz</w:t>
      </w:r>
      <w:proofErr w:type="spellEnd"/>
      <w:r>
        <w:t xml:space="preserve"> G</w:t>
      </w:r>
      <w:r w:rsidR="002D37E1">
        <w:t>.</w:t>
      </w:r>
      <w:r>
        <w:t xml:space="preserve"> </w:t>
      </w:r>
      <w:r w:rsidR="00F43290">
        <w:t>et al</w:t>
      </w:r>
      <w:r w:rsidR="0042623C">
        <w:t>.</w:t>
      </w:r>
      <w:r>
        <w:t xml:space="preserve"> </w:t>
      </w:r>
      <w:r w:rsidR="002D37E1">
        <w:t xml:space="preserve">(2013) </w:t>
      </w:r>
      <w:r>
        <w:t xml:space="preserve">First trimester maternal serum pregnancy-associated plasma protein-A is a predictive factor for early preterm delivery in normotensive pregnancies. </w:t>
      </w:r>
      <w:proofErr w:type="spellStart"/>
      <w:r w:rsidRPr="0042623C">
        <w:rPr>
          <w:i/>
          <w:iCs/>
        </w:rPr>
        <w:t>Gynecol</w:t>
      </w:r>
      <w:proofErr w:type="spellEnd"/>
      <w:r w:rsidRPr="0042623C">
        <w:rPr>
          <w:i/>
          <w:iCs/>
        </w:rPr>
        <w:t xml:space="preserve"> Endocrinol</w:t>
      </w:r>
      <w:r>
        <w:t xml:space="preserve"> </w:t>
      </w:r>
      <w:r w:rsidRPr="0042623C">
        <w:rPr>
          <w:b/>
          <w:bCs/>
        </w:rPr>
        <w:t>29</w:t>
      </w:r>
      <w:r w:rsidR="002D37E1">
        <w:t>,</w:t>
      </w:r>
      <w:r>
        <w:t xml:space="preserve"> 592-595</w:t>
      </w:r>
      <w:r w:rsidR="0042623C">
        <w:t>.</w:t>
      </w:r>
    </w:p>
    <w:p w14:paraId="1E15E37E" w14:textId="1D72A0E9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Dunn A</w:t>
      </w:r>
      <w:r w:rsidR="00F94B83">
        <w:t>.</w:t>
      </w:r>
      <w:r>
        <w:t>B</w:t>
      </w:r>
      <w:r w:rsidR="00F94B83">
        <w:t>.</w:t>
      </w:r>
      <w:r>
        <w:t>, Dunlop A</w:t>
      </w:r>
      <w:r w:rsidR="00F94B83">
        <w:t>.</w:t>
      </w:r>
      <w:r>
        <w:t>L</w:t>
      </w:r>
      <w:r w:rsidR="00F94B83">
        <w:t>.</w:t>
      </w:r>
      <w:r>
        <w:t>, Miller A</w:t>
      </w:r>
      <w:r w:rsidR="00F94B83">
        <w:t>.</w:t>
      </w:r>
      <w:r>
        <w:t>H</w:t>
      </w:r>
      <w:r w:rsidR="00F94B83">
        <w:t>.</w:t>
      </w:r>
      <w:r>
        <w:t xml:space="preserve"> </w:t>
      </w:r>
      <w:r w:rsidR="00016ABC">
        <w:t>et al</w:t>
      </w:r>
      <w:r w:rsidR="0042623C">
        <w:t>.</w:t>
      </w:r>
      <w:r>
        <w:t xml:space="preserve"> </w:t>
      </w:r>
      <w:r w:rsidR="00F94B83">
        <w:t xml:space="preserve">(2019) </w:t>
      </w:r>
      <w:r>
        <w:t xml:space="preserve">Complement Activation During Early Pregnancy and Clinical Predictors of Preterm Birth in African American Women. </w:t>
      </w:r>
      <w:r w:rsidRPr="0042623C">
        <w:rPr>
          <w:i/>
          <w:iCs/>
        </w:rPr>
        <w:t xml:space="preserve">J Perinat Neonatal </w:t>
      </w:r>
      <w:proofErr w:type="spellStart"/>
      <w:r w:rsidRPr="0042623C">
        <w:rPr>
          <w:i/>
          <w:iCs/>
        </w:rPr>
        <w:t>Nurs</w:t>
      </w:r>
      <w:proofErr w:type="spellEnd"/>
      <w:r>
        <w:t xml:space="preserve"> </w:t>
      </w:r>
      <w:r w:rsidRPr="0042623C">
        <w:rPr>
          <w:b/>
          <w:bCs/>
        </w:rPr>
        <w:t>33</w:t>
      </w:r>
      <w:r w:rsidR="00F94B83">
        <w:t>,</w:t>
      </w:r>
      <w:r>
        <w:t xml:space="preserve"> E15-E26</w:t>
      </w:r>
      <w:r w:rsidR="0042623C">
        <w:t>.</w:t>
      </w:r>
    </w:p>
    <w:p w14:paraId="121C0883" w14:textId="25D776B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Ellis M</w:t>
      </w:r>
      <w:r w:rsidR="00F94B83">
        <w:t>.</w:t>
      </w:r>
      <w:r>
        <w:t>, Livesey J</w:t>
      </w:r>
      <w:r w:rsidR="00F94B83">
        <w:t>.</w:t>
      </w:r>
      <w:r>
        <w:t xml:space="preserve">, </w:t>
      </w:r>
      <w:proofErr w:type="spellStart"/>
      <w:r>
        <w:t>Inder</w:t>
      </w:r>
      <w:proofErr w:type="spellEnd"/>
      <w:r>
        <w:t xml:space="preserve"> W</w:t>
      </w:r>
      <w:r w:rsidR="00F94B83">
        <w:t>.</w:t>
      </w:r>
      <w:r>
        <w:t xml:space="preserve"> </w:t>
      </w:r>
      <w:r w:rsidR="00016ABC">
        <w:t>et al</w:t>
      </w:r>
      <w:r w:rsidR="0042623C">
        <w:t>.</w:t>
      </w:r>
      <w:r>
        <w:t xml:space="preserve"> </w:t>
      </w:r>
      <w:r w:rsidR="00F94B83">
        <w:t xml:space="preserve">(2002) </w:t>
      </w:r>
      <w:r>
        <w:t xml:space="preserve">Plasma corticotropin-releasing hormone and unconjugated estriol in human pregnancy: Gestational patterns and ability to predict preterm delivery. </w:t>
      </w:r>
      <w:r w:rsidRPr="0042623C">
        <w:rPr>
          <w:i/>
          <w:iCs/>
        </w:rPr>
        <w:t xml:space="preserve">American journal of obstetrics and </w:t>
      </w:r>
      <w:proofErr w:type="spellStart"/>
      <w:r w:rsidRPr="0042623C">
        <w:rPr>
          <w:i/>
          <w:iCs/>
        </w:rPr>
        <w:t>gynecology</w:t>
      </w:r>
      <w:proofErr w:type="spellEnd"/>
      <w:r>
        <w:t xml:space="preserve"> </w:t>
      </w:r>
      <w:r w:rsidRPr="0042623C">
        <w:rPr>
          <w:b/>
          <w:bCs/>
        </w:rPr>
        <w:t>186</w:t>
      </w:r>
      <w:r w:rsidR="00F94B83">
        <w:t>,</w:t>
      </w:r>
      <w:r>
        <w:t xml:space="preserve"> 94–99</w:t>
      </w:r>
      <w:r w:rsidR="0042623C">
        <w:t>.</w:t>
      </w:r>
    </w:p>
    <w:p w14:paraId="0B6FF00B" w14:textId="5D68C77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Esplin M</w:t>
      </w:r>
      <w:r w:rsidR="00F94B83">
        <w:t>.</w:t>
      </w:r>
      <w:r>
        <w:t>S</w:t>
      </w:r>
      <w:r w:rsidR="00F94B83">
        <w:t>.</w:t>
      </w:r>
      <w:r>
        <w:t>, Merrell K</w:t>
      </w:r>
      <w:r w:rsidR="00146406">
        <w:t>.</w:t>
      </w:r>
      <w:r>
        <w:t>, Goldenberg R</w:t>
      </w:r>
      <w:r w:rsidR="00146406">
        <w:t>.</w:t>
      </w:r>
      <w:r>
        <w:t xml:space="preserve"> </w:t>
      </w:r>
      <w:r w:rsidR="00CD6AD2" w:rsidRPr="00146406">
        <w:t>et al.</w:t>
      </w:r>
      <w:r>
        <w:t xml:space="preserve"> </w:t>
      </w:r>
      <w:r w:rsidR="00146406">
        <w:t xml:space="preserve">(2011) </w:t>
      </w:r>
      <w:r>
        <w:t xml:space="preserve">Proteomic identification of serum peptides predicting subsequent spontaneous preterm birth. </w:t>
      </w:r>
      <w:r w:rsidRPr="00CD6AD2">
        <w:rPr>
          <w:i/>
          <w:iCs/>
        </w:rPr>
        <w:t xml:space="preserve">Am J </w:t>
      </w:r>
      <w:proofErr w:type="spellStart"/>
      <w:r w:rsidRPr="00CD6AD2">
        <w:rPr>
          <w:i/>
          <w:iCs/>
        </w:rPr>
        <w:t>Obstet</w:t>
      </w:r>
      <w:proofErr w:type="spellEnd"/>
      <w:r w:rsidRPr="00CD6AD2">
        <w:rPr>
          <w:i/>
          <w:iCs/>
        </w:rPr>
        <w:t xml:space="preserve"> </w:t>
      </w:r>
      <w:proofErr w:type="spellStart"/>
      <w:r w:rsidRPr="00CD6AD2">
        <w:rPr>
          <w:i/>
          <w:iCs/>
        </w:rPr>
        <w:t>Gynecol</w:t>
      </w:r>
      <w:proofErr w:type="spellEnd"/>
      <w:r>
        <w:t xml:space="preserve"> </w:t>
      </w:r>
      <w:r w:rsidRPr="00CD6AD2">
        <w:rPr>
          <w:b/>
          <w:bCs/>
        </w:rPr>
        <w:t>204</w:t>
      </w:r>
      <w:r w:rsidR="00146406">
        <w:t>,</w:t>
      </w:r>
      <w:r>
        <w:t xml:space="preserve"> 391.e391–391.e3918</w:t>
      </w:r>
      <w:r w:rsidR="00CD6AD2">
        <w:t>.</w:t>
      </w:r>
    </w:p>
    <w:p w14:paraId="63A7C7A4" w14:textId="0B44F2CE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Ferguson K</w:t>
      </w:r>
      <w:r w:rsidR="00292DD7">
        <w:t>.</w:t>
      </w:r>
      <w:r>
        <w:t>K</w:t>
      </w:r>
      <w:r w:rsidR="00292DD7">
        <w:t>.</w:t>
      </w:r>
      <w:r>
        <w:t>, McElrath T</w:t>
      </w:r>
      <w:r w:rsidR="00292DD7">
        <w:t>.</w:t>
      </w:r>
      <w:r>
        <w:t>F</w:t>
      </w:r>
      <w:r w:rsidR="00292DD7">
        <w:t>.</w:t>
      </w:r>
      <w:r>
        <w:t>, Chen Y</w:t>
      </w:r>
      <w:r w:rsidR="00292DD7">
        <w:t>.</w:t>
      </w:r>
      <w:r>
        <w:t>H</w:t>
      </w:r>
      <w:r w:rsidR="00292DD7">
        <w:t>.</w:t>
      </w:r>
      <w:r>
        <w:t xml:space="preserve"> </w:t>
      </w:r>
      <w:r w:rsidR="00DA34E3">
        <w:t>et al</w:t>
      </w:r>
      <w:r w:rsidR="00222CAF">
        <w:t>.</w:t>
      </w:r>
      <w:r>
        <w:t xml:space="preserve"> </w:t>
      </w:r>
      <w:r w:rsidR="00292DD7">
        <w:t xml:space="preserve">(2014) </w:t>
      </w:r>
      <w:r>
        <w:t xml:space="preserve">Longitudinal profiling of inflammatory cytokines and C-reactive protein during uncomplicated and preterm pregnancy. </w:t>
      </w:r>
      <w:r w:rsidRPr="00222CAF">
        <w:rPr>
          <w:i/>
          <w:iCs/>
        </w:rPr>
        <w:t xml:space="preserve">Am J </w:t>
      </w:r>
      <w:proofErr w:type="spellStart"/>
      <w:r w:rsidRPr="00222CAF">
        <w:rPr>
          <w:i/>
          <w:iCs/>
        </w:rPr>
        <w:t>Reprod</w:t>
      </w:r>
      <w:proofErr w:type="spellEnd"/>
      <w:r w:rsidRPr="00222CAF">
        <w:rPr>
          <w:i/>
          <w:iCs/>
        </w:rPr>
        <w:t xml:space="preserve"> Immunol</w:t>
      </w:r>
      <w:r>
        <w:t xml:space="preserve"> </w:t>
      </w:r>
      <w:r w:rsidRPr="00222CAF">
        <w:rPr>
          <w:b/>
          <w:bCs/>
        </w:rPr>
        <w:t>72</w:t>
      </w:r>
      <w:r w:rsidR="00292DD7">
        <w:t>,</w:t>
      </w:r>
      <w:r>
        <w:t xml:space="preserve"> 326-336</w:t>
      </w:r>
      <w:r w:rsidR="00222CAF">
        <w:t>.</w:t>
      </w:r>
    </w:p>
    <w:p w14:paraId="05D710BA" w14:textId="1360917C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Forest J</w:t>
      </w:r>
      <w:r w:rsidR="00292DD7">
        <w:t>.</w:t>
      </w:r>
      <w:r>
        <w:t xml:space="preserve">, Masse </w:t>
      </w:r>
      <w:proofErr w:type="gramStart"/>
      <w:r>
        <w:t>J</w:t>
      </w:r>
      <w:r w:rsidR="00292DD7">
        <w:t>.</w:t>
      </w:r>
      <w:proofErr w:type="gramEnd"/>
      <w:r>
        <w:t xml:space="preserve"> and </w:t>
      </w:r>
      <w:proofErr w:type="spellStart"/>
      <w:r>
        <w:t>Moutquin</w:t>
      </w:r>
      <w:proofErr w:type="spellEnd"/>
      <w:r>
        <w:t xml:space="preserve"> J</w:t>
      </w:r>
      <w:r w:rsidR="00222CAF">
        <w:t>.</w:t>
      </w:r>
      <w:r>
        <w:t xml:space="preserve"> </w:t>
      </w:r>
      <w:r w:rsidR="00292DD7">
        <w:t xml:space="preserve">(1996) </w:t>
      </w:r>
      <w:r>
        <w:t xml:space="preserve">Maternal </w:t>
      </w:r>
      <w:proofErr w:type="spellStart"/>
      <w:r>
        <w:t>hematocrit</w:t>
      </w:r>
      <w:proofErr w:type="spellEnd"/>
      <w:r>
        <w:t xml:space="preserve"> and albumin as predictors of intrauterine growth retardation and preterm delivery. </w:t>
      </w:r>
      <w:r w:rsidRPr="00222CAF">
        <w:rPr>
          <w:i/>
          <w:iCs/>
        </w:rPr>
        <w:t xml:space="preserve">Clinical Biochemistry </w:t>
      </w:r>
      <w:r w:rsidRPr="00222CAF">
        <w:rPr>
          <w:b/>
          <w:bCs/>
        </w:rPr>
        <w:t>29</w:t>
      </w:r>
      <w:r w:rsidR="00292DD7">
        <w:t>,</w:t>
      </w:r>
      <w:r>
        <w:t xml:space="preserve"> 563–566</w:t>
      </w:r>
      <w:r w:rsidR="00222CAF">
        <w:t>.</w:t>
      </w:r>
    </w:p>
    <w:p w14:paraId="7AF36164" w14:textId="799489D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Hallingstrom</w:t>
      </w:r>
      <w:proofErr w:type="spellEnd"/>
      <w:r>
        <w:t xml:space="preserve"> M</w:t>
      </w:r>
      <w:r w:rsidR="001F65DA">
        <w:t>.</w:t>
      </w:r>
      <w:r>
        <w:t xml:space="preserve">, </w:t>
      </w:r>
      <w:proofErr w:type="spellStart"/>
      <w:r>
        <w:t>Cobo</w:t>
      </w:r>
      <w:proofErr w:type="spellEnd"/>
      <w:r>
        <w:t xml:space="preserve"> T</w:t>
      </w:r>
      <w:r w:rsidR="001F65DA">
        <w:t>.</w:t>
      </w:r>
      <w:r>
        <w:t xml:space="preserve">, </w:t>
      </w:r>
      <w:proofErr w:type="spellStart"/>
      <w:r>
        <w:t>Kacerovsky</w:t>
      </w:r>
      <w:proofErr w:type="spellEnd"/>
      <w:r>
        <w:t xml:space="preserve"> M</w:t>
      </w:r>
      <w:r w:rsidR="001F65DA">
        <w:t>.</w:t>
      </w:r>
      <w:r w:rsidR="00DA34E3">
        <w:t xml:space="preserve"> </w:t>
      </w:r>
      <w:r w:rsidR="003A0667" w:rsidRPr="001F65DA">
        <w:t>et al.</w:t>
      </w:r>
      <w:r>
        <w:t xml:space="preserve"> </w:t>
      </w:r>
      <w:r w:rsidR="001F65DA">
        <w:t>(</w:t>
      </w:r>
      <w:r w:rsidR="001F65DA" w:rsidRPr="003A0667">
        <w:t>2020</w:t>
      </w:r>
      <w:r w:rsidR="001F65DA">
        <w:t xml:space="preserve">) </w:t>
      </w:r>
      <w:r>
        <w:t xml:space="preserve">The association between selected mid-trimester amniotic fluid candidate proteins and spontaneous preterm delivery. </w:t>
      </w:r>
      <w:r w:rsidRPr="003A0667">
        <w:rPr>
          <w:i/>
          <w:iCs/>
        </w:rPr>
        <w:t xml:space="preserve">J </w:t>
      </w:r>
      <w:proofErr w:type="spellStart"/>
      <w:r w:rsidRPr="003A0667">
        <w:rPr>
          <w:i/>
          <w:iCs/>
        </w:rPr>
        <w:t>Matern</w:t>
      </w:r>
      <w:proofErr w:type="spellEnd"/>
      <w:r w:rsidRPr="003A0667">
        <w:rPr>
          <w:i/>
          <w:iCs/>
        </w:rPr>
        <w:t xml:space="preserve"> </w:t>
      </w:r>
      <w:proofErr w:type="spellStart"/>
      <w:r w:rsidRPr="003A0667">
        <w:rPr>
          <w:i/>
          <w:iCs/>
        </w:rPr>
        <w:t>Fetal</w:t>
      </w:r>
      <w:proofErr w:type="spellEnd"/>
      <w:r w:rsidRPr="003A0667">
        <w:rPr>
          <w:i/>
          <w:iCs/>
        </w:rPr>
        <w:t xml:space="preserve"> Neonatal Med </w:t>
      </w:r>
      <w:r w:rsidRPr="003A0667">
        <w:rPr>
          <w:b/>
          <w:bCs/>
        </w:rPr>
        <w:t>33</w:t>
      </w:r>
      <w:r w:rsidR="001F65DA">
        <w:t>,</w:t>
      </w:r>
      <w:r>
        <w:t xml:space="preserve"> 583-592</w:t>
      </w:r>
      <w:r w:rsidR="003A0667">
        <w:t>.</w:t>
      </w:r>
    </w:p>
    <w:p w14:paraId="6D6FB404" w14:textId="0739304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Hallingstrom</w:t>
      </w:r>
      <w:proofErr w:type="spellEnd"/>
      <w:r>
        <w:t xml:space="preserve"> M</w:t>
      </w:r>
      <w:r w:rsidR="00D10362">
        <w:t>.</w:t>
      </w:r>
      <w:r>
        <w:t xml:space="preserve">, </w:t>
      </w:r>
      <w:proofErr w:type="spellStart"/>
      <w:r>
        <w:t>Lenco</w:t>
      </w:r>
      <w:proofErr w:type="spellEnd"/>
      <w:r>
        <w:t xml:space="preserve"> J</w:t>
      </w:r>
      <w:r w:rsidR="00D10362">
        <w:t>.</w:t>
      </w:r>
      <w:r>
        <w:t xml:space="preserve">, </w:t>
      </w:r>
      <w:proofErr w:type="spellStart"/>
      <w:r>
        <w:t>Vajrychova</w:t>
      </w:r>
      <w:proofErr w:type="spellEnd"/>
      <w:r>
        <w:t xml:space="preserve"> M</w:t>
      </w:r>
      <w:r w:rsidR="00D10362">
        <w:t>.</w:t>
      </w:r>
      <w:r>
        <w:t xml:space="preserve"> </w:t>
      </w:r>
      <w:r w:rsidR="008978A6" w:rsidRPr="00D10362">
        <w:t>et al.</w:t>
      </w:r>
      <w:r>
        <w:t xml:space="preserve"> </w:t>
      </w:r>
      <w:r w:rsidR="00D10362">
        <w:t xml:space="preserve">(2016) </w:t>
      </w:r>
      <w:r>
        <w:t xml:space="preserve">Proteomic Analysis of Early Mid-Trimester Amniotic Fluid Does Not Predict Spontaneous Preterm Delivery. </w:t>
      </w:r>
      <w:proofErr w:type="spellStart"/>
      <w:r w:rsidRPr="00D26A92">
        <w:rPr>
          <w:i/>
          <w:iCs/>
        </w:rPr>
        <w:t>PLoS</w:t>
      </w:r>
      <w:proofErr w:type="spellEnd"/>
      <w:r w:rsidRPr="00D26A92">
        <w:rPr>
          <w:i/>
          <w:iCs/>
        </w:rPr>
        <w:t xml:space="preserve"> One</w:t>
      </w:r>
      <w:r>
        <w:t xml:space="preserve"> </w:t>
      </w:r>
      <w:r w:rsidRPr="008978A6">
        <w:rPr>
          <w:b/>
          <w:bCs/>
        </w:rPr>
        <w:t>11</w:t>
      </w:r>
      <w:r w:rsidR="00D10362">
        <w:t>,</w:t>
      </w:r>
      <w:r>
        <w:t xml:space="preserve"> e0155164</w:t>
      </w:r>
      <w:r w:rsidR="008978A6">
        <w:t>.</w:t>
      </w:r>
    </w:p>
    <w:p w14:paraId="6EDA36C9" w14:textId="43FA05CC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Holzman C</w:t>
      </w:r>
      <w:r w:rsidR="00566829">
        <w:t>.</w:t>
      </w:r>
      <w:r>
        <w:t>, Jetton J</w:t>
      </w:r>
      <w:r w:rsidR="00566829">
        <w:t>.</w:t>
      </w:r>
      <w:r>
        <w:t>, Siler-</w:t>
      </w:r>
      <w:proofErr w:type="spellStart"/>
      <w:r>
        <w:t>Khodr</w:t>
      </w:r>
      <w:proofErr w:type="spellEnd"/>
      <w:r>
        <w:t xml:space="preserve"> T</w:t>
      </w:r>
      <w:r w:rsidR="00B21F7D">
        <w:t>.</w:t>
      </w:r>
      <w:r w:rsidR="006A1C4A">
        <w:t xml:space="preserve"> et al.</w:t>
      </w:r>
      <w:r>
        <w:t xml:space="preserve"> </w:t>
      </w:r>
      <w:r w:rsidR="00566829">
        <w:t xml:space="preserve">(2001) </w:t>
      </w:r>
      <w:r>
        <w:t xml:space="preserve">Second trimester corticotropin-releasing hormone levels in relation to preterm delivery and ethnicity. </w:t>
      </w:r>
      <w:r w:rsidRPr="00B21F7D">
        <w:rPr>
          <w:i/>
          <w:iCs/>
        </w:rPr>
        <w:t xml:space="preserve">Obstetrics and </w:t>
      </w:r>
      <w:proofErr w:type="spellStart"/>
      <w:r w:rsidRPr="00B21F7D">
        <w:rPr>
          <w:i/>
          <w:iCs/>
        </w:rPr>
        <w:t>gynecology</w:t>
      </w:r>
      <w:proofErr w:type="spellEnd"/>
      <w:r>
        <w:t xml:space="preserve"> </w:t>
      </w:r>
      <w:r w:rsidRPr="00B21F7D">
        <w:rPr>
          <w:b/>
          <w:bCs/>
        </w:rPr>
        <w:t>97</w:t>
      </w:r>
      <w:r w:rsidR="00566829">
        <w:t>,</w:t>
      </w:r>
      <w:r>
        <w:t xml:space="preserve"> 657-663</w:t>
      </w:r>
      <w:r w:rsidR="00B21F7D">
        <w:t>.</w:t>
      </w:r>
    </w:p>
    <w:p w14:paraId="07388DED" w14:textId="4F2B062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Holzman C</w:t>
      </w:r>
      <w:r w:rsidR="00566829">
        <w:t>.</w:t>
      </w:r>
      <w:r>
        <w:t xml:space="preserve">, </w:t>
      </w:r>
      <w:proofErr w:type="spellStart"/>
      <w:r>
        <w:t>Senagore</w:t>
      </w:r>
      <w:proofErr w:type="spellEnd"/>
      <w:r>
        <w:t xml:space="preserve"> P</w:t>
      </w:r>
      <w:r w:rsidR="00566829">
        <w:t>.</w:t>
      </w:r>
      <w:r>
        <w:t>K</w:t>
      </w:r>
      <w:r w:rsidR="00566829">
        <w:t>.</w:t>
      </w:r>
      <w:r>
        <w:t xml:space="preserve"> and Wang J</w:t>
      </w:r>
      <w:r w:rsidR="003F7F80">
        <w:t>.</w:t>
      </w:r>
      <w:r>
        <w:t xml:space="preserve"> </w:t>
      </w:r>
      <w:r w:rsidR="00566829">
        <w:t xml:space="preserve">(2013) </w:t>
      </w:r>
      <w:r>
        <w:t xml:space="preserve">Mononuclear leukocyte infiltrate in extraplacental membranes and preterm delivery. </w:t>
      </w:r>
      <w:r w:rsidRPr="003F7F80">
        <w:rPr>
          <w:i/>
          <w:iCs/>
        </w:rPr>
        <w:t xml:space="preserve">Am J </w:t>
      </w:r>
      <w:proofErr w:type="spellStart"/>
      <w:r w:rsidRPr="003F7F80">
        <w:rPr>
          <w:i/>
          <w:iCs/>
        </w:rPr>
        <w:t>Epidemiol</w:t>
      </w:r>
      <w:proofErr w:type="spellEnd"/>
      <w:r>
        <w:t xml:space="preserve"> </w:t>
      </w:r>
      <w:r w:rsidRPr="003F7F80">
        <w:rPr>
          <w:b/>
          <w:bCs/>
        </w:rPr>
        <w:t>177</w:t>
      </w:r>
      <w:r w:rsidR="00566829">
        <w:t>,</w:t>
      </w:r>
      <w:r>
        <w:t xml:space="preserve"> 1053-1064</w:t>
      </w:r>
      <w:r w:rsidR="003F7F80">
        <w:t>.</w:t>
      </w:r>
    </w:p>
    <w:p w14:paraId="6A6C5713" w14:textId="27AAAB3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Hudic</w:t>
      </w:r>
      <w:proofErr w:type="spellEnd"/>
      <w:r>
        <w:t xml:space="preserve"> I</w:t>
      </w:r>
      <w:r w:rsidR="00DD051C">
        <w:t>.</w:t>
      </w:r>
      <w:r>
        <w:t>, Szekeres-</w:t>
      </w:r>
      <w:proofErr w:type="spellStart"/>
      <w:r>
        <w:t>Bartho</w:t>
      </w:r>
      <w:proofErr w:type="spellEnd"/>
      <w:r>
        <w:t xml:space="preserve"> J</w:t>
      </w:r>
      <w:r w:rsidR="00DD051C">
        <w:t>.</w:t>
      </w:r>
      <w:r>
        <w:t>, Stray-Pedersen B</w:t>
      </w:r>
      <w:r w:rsidR="00DD051C">
        <w:t>.</w:t>
      </w:r>
      <w:r>
        <w:t xml:space="preserve"> </w:t>
      </w:r>
      <w:r w:rsidR="006A1C4A">
        <w:t>et al</w:t>
      </w:r>
      <w:r w:rsidR="00592330">
        <w:t>.</w:t>
      </w:r>
      <w:r>
        <w:t xml:space="preserve"> </w:t>
      </w:r>
      <w:r w:rsidR="00DD051C">
        <w:t xml:space="preserve">(2016) </w:t>
      </w:r>
      <w:r>
        <w:t xml:space="preserve">Lower Urinary and Serum Progesterone-Induced Blocking Factor in Women with Preterm Birth. </w:t>
      </w:r>
      <w:r w:rsidRPr="00592330">
        <w:rPr>
          <w:i/>
          <w:iCs/>
        </w:rPr>
        <w:t xml:space="preserve">J </w:t>
      </w:r>
      <w:proofErr w:type="spellStart"/>
      <w:r w:rsidRPr="00592330">
        <w:rPr>
          <w:i/>
          <w:iCs/>
        </w:rPr>
        <w:t>Reprod</w:t>
      </w:r>
      <w:proofErr w:type="spellEnd"/>
      <w:r w:rsidRPr="00592330">
        <w:rPr>
          <w:i/>
          <w:iCs/>
        </w:rPr>
        <w:t xml:space="preserve"> Immunol</w:t>
      </w:r>
      <w:r>
        <w:t xml:space="preserve"> </w:t>
      </w:r>
      <w:r w:rsidRPr="00592330">
        <w:rPr>
          <w:b/>
          <w:bCs/>
        </w:rPr>
        <w:t>117</w:t>
      </w:r>
      <w:r w:rsidR="00DD051C">
        <w:t>,</w:t>
      </w:r>
      <w:r>
        <w:t xml:space="preserve"> 66-69</w:t>
      </w:r>
      <w:r w:rsidR="00592330">
        <w:t>.</w:t>
      </w:r>
    </w:p>
    <w:p w14:paraId="444BD4EC" w14:textId="369E26EF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Hunter P</w:t>
      </w:r>
      <w:r w:rsidR="00FD1E25">
        <w:t>.</w:t>
      </w:r>
      <w:r>
        <w:t>J</w:t>
      </w:r>
      <w:r w:rsidR="00FD1E25">
        <w:t>.</w:t>
      </w:r>
      <w:r>
        <w:t>, Sheikh S</w:t>
      </w:r>
      <w:r w:rsidR="00FD1E25">
        <w:t>.</w:t>
      </w:r>
      <w:r>
        <w:t>, David A</w:t>
      </w:r>
      <w:r w:rsidR="00FD1E25">
        <w:t>.</w:t>
      </w:r>
      <w:r>
        <w:t>L</w:t>
      </w:r>
      <w:r w:rsidR="00FD1E25">
        <w:t>.</w:t>
      </w:r>
      <w:r>
        <w:t xml:space="preserve"> </w:t>
      </w:r>
      <w:r w:rsidR="001A7D62">
        <w:t>et al</w:t>
      </w:r>
      <w:r w:rsidR="00381644">
        <w:t>.</w:t>
      </w:r>
      <w:r>
        <w:t xml:space="preserve"> </w:t>
      </w:r>
      <w:r w:rsidR="00FD1E25">
        <w:t xml:space="preserve">(2016) </w:t>
      </w:r>
      <w:r>
        <w:t xml:space="preserve">Cervical leukocytes and spontaneous preterm birth. </w:t>
      </w:r>
      <w:r w:rsidRPr="00381644">
        <w:rPr>
          <w:i/>
          <w:iCs/>
        </w:rPr>
        <w:t xml:space="preserve">J </w:t>
      </w:r>
      <w:proofErr w:type="spellStart"/>
      <w:r w:rsidRPr="00381644">
        <w:rPr>
          <w:i/>
          <w:iCs/>
        </w:rPr>
        <w:t>Reprod</w:t>
      </w:r>
      <w:proofErr w:type="spellEnd"/>
      <w:r w:rsidRPr="00381644">
        <w:rPr>
          <w:i/>
          <w:iCs/>
        </w:rPr>
        <w:t xml:space="preserve"> Immunol</w:t>
      </w:r>
      <w:r>
        <w:t xml:space="preserve"> </w:t>
      </w:r>
      <w:r w:rsidRPr="00381644">
        <w:rPr>
          <w:b/>
          <w:bCs/>
        </w:rPr>
        <w:t>113</w:t>
      </w:r>
      <w:r w:rsidR="00FD1E25">
        <w:t>,</w:t>
      </w:r>
      <w:r>
        <w:t xml:space="preserve"> 42-49</w:t>
      </w:r>
      <w:r w:rsidR="00381644">
        <w:t>.</w:t>
      </w:r>
    </w:p>
    <w:p w14:paraId="76D69FE9" w14:textId="46030B8B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aijomaa</w:t>
      </w:r>
      <w:proofErr w:type="spellEnd"/>
      <w:r>
        <w:t xml:space="preserve"> M</w:t>
      </w:r>
      <w:r w:rsidR="007910AC">
        <w:t>.</w:t>
      </w:r>
      <w:r>
        <w:t xml:space="preserve">, </w:t>
      </w:r>
      <w:proofErr w:type="spellStart"/>
      <w:r>
        <w:t>Ulander</w:t>
      </w:r>
      <w:proofErr w:type="spellEnd"/>
      <w:r>
        <w:t xml:space="preserve"> V</w:t>
      </w:r>
      <w:r w:rsidR="002E2BF0">
        <w:t>.</w:t>
      </w:r>
      <w:r>
        <w:t>M</w:t>
      </w:r>
      <w:r w:rsidR="002E2BF0">
        <w:t>.</w:t>
      </w:r>
      <w:r>
        <w:t xml:space="preserve">, </w:t>
      </w:r>
      <w:proofErr w:type="spellStart"/>
      <w:r>
        <w:t>Hamalainen</w:t>
      </w:r>
      <w:proofErr w:type="spellEnd"/>
      <w:r>
        <w:t xml:space="preserve"> E</w:t>
      </w:r>
      <w:r w:rsidR="002E2BF0">
        <w:t>.</w:t>
      </w:r>
      <w:r>
        <w:t xml:space="preserve"> </w:t>
      </w:r>
      <w:r w:rsidR="00381644" w:rsidRPr="002E2BF0">
        <w:t>et al.</w:t>
      </w:r>
      <w:r w:rsidR="002E2BF0" w:rsidRPr="002E2BF0">
        <w:t xml:space="preserve"> </w:t>
      </w:r>
      <w:r w:rsidR="002E2BF0">
        <w:t>(2016)</w:t>
      </w:r>
      <w:r>
        <w:t xml:space="preserve"> The risk of adverse pregnancy outcome among pregnancies with extremely low maternal PAPP-A. </w:t>
      </w:r>
      <w:proofErr w:type="spellStart"/>
      <w:r w:rsidRPr="00381644">
        <w:rPr>
          <w:i/>
          <w:iCs/>
        </w:rPr>
        <w:t>Prenat</w:t>
      </w:r>
      <w:proofErr w:type="spellEnd"/>
      <w:r w:rsidRPr="00381644">
        <w:rPr>
          <w:i/>
          <w:iCs/>
        </w:rPr>
        <w:t xml:space="preserve"> Diagn</w:t>
      </w:r>
      <w:r>
        <w:t xml:space="preserve"> </w:t>
      </w:r>
      <w:r w:rsidRPr="00381644">
        <w:rPr>
          <w:b/>
          <w:bCs/>
        </w:rPr>
        <w:t>36</w:t>
      </w:r>
      <w:r w:rsidR="002E2BF0">
        <w:t>,</w:t>
      </w:r>
      <w:r>
        <w:t xml:space="preserve"> 1115-1120</w:t>
      </w:r>
      <w:r w:rsidR="00381644">
        <w:t>.</w:t>
      </w:r>
    </w:p>
    <w:p w14:paraId="30E751A3" w14:textId="065DA270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alinka</w:t>
      </w:r>
      <w:proofErr w:type="spellEnd"/>
      <w:r>
        <w:t xml:space="preserve"> J</w:t>
      </w:r>
      <w:r w:rsidR="00A31F1A">
        <w:t>.</w:t>
      </w:r>
      <w:r>
        <w:t xml:space="preserve">, </w:t>
      </w:r>
      <w:proofErr w:type="spellStart"/>
      <w:r>
        <w:t>Sobala</w:t>
      </w:r>
      <w:proofErr w:type="spellEnd"/>
      <w:r>
        <w:t xml:space="preserve"> W</w:t>
      </w:r>
      <w:r w:rsidR="00A31F1A">
        <w:t>.</w:t>
      </w:r>
      <w:r>
        <w:t xml:space="preserve">, </w:t>
      </w:r>
      <w:proofErr w:type="spellStart"/>
      <w:r>
        <w:t>Wasiela</w:t>
      </w:r>
      <w:proofErr w:type="spellEnd"/>
      <w:r>
        <w:t xml:space="preserve"> M</w:t>
      </w:r>
      <w:r w:rsidR="00A31F1A">
        <w:t>.</w:t>
      </w:r>
      <w:r>
        <w:t xml:space="preserve"> </w:t>
      </w:r>
      <w:r w:rsidR="00C9153A">
        <w:t>et al</w:t>
      </w:r>
      <w:r w:rsidR="000E78B9">
        <w:t>.</w:t>
      </w:r>
      <w:r>
        <w:t xml:space="preserve"> </w:t>
      </w:r>
      <w:r w:rsidR="00A31F1A">
        <w:t xml:space="preserve">(2005) </w:t>
      </w:r>
      <w:r>
        <w:t xml:space="preserve">Decreased proinflammatory cytokines in cervicovaginal fluid, as measured in </w:t>
      </w:r>
      <w:proofErr w:type="spellStart"/>
      <w:r>
        <w:t>midgestation</w:t>
      </w:r>
      <w:proofErr w:type="spellEnd"/>
      <w:r>
        <w:t xml:space="preserve">, are associated with preterm delivery. </w:t>
      </w:r>
      <w:r w:rsidRPr="000E78B9">
        <w:rPr>
          <w:i/>
          <w:iCs/>
        </w:rPr>
        <w:t xml:space="preserve">Am J </w:t>
      </w:r>
      <w:proofErr w:type="spellStart"/>
      <w:r w:rsidRPr="000E78B9">
        <w:rPr>
          <w:i/>
          <w:iCs/>
        </w:rPr>
        <w:t>Reprod</w:t>
      </w:r>
      <w:proofErr w:type="spellEnd"/>
      <w:r w:rsidRPr="000E78B9">
        <w:rPr>
          <w:i/>
          <w:iCs/>
        </w:rPr>
        <w:t xml:space="preserve"> Immunol</w:t>
      </w:r>
      <w:r>
        <w:t xml:space="preserve"> </w:t>
      </w:r>
      <w:r w:rsidRPr="000E78B9">
        <w:rPr>
          <w:b/>
          <w:bCs/>
        </w:rPr>
        <w:t>54</w:t>
      </w:r>
      <w:r w:rsidR="00A31F1A">
        <w:t>,</w:t>
      </w:r>
      <w:r>
        <w:t xml:space="preserve"> 70-76</w:t>
      </w:r>
      <w:r w:rsidR="000E78B9">
        <w:t>.</w:t>
      </w:r>
    </w:p>
    <w:p w14:paraId="38C828DB" w14:textId="756FCA00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allioniemi</w:t>
      </w:r>
      <w:proofErr w:type="spellEnd"/>
      <w:r>
        <w:t xml:space="preserve"> H</w:t>
      </w:r>
      <w:r w:rsidR="00A31F1A">
        <w:t>.</w:t>
      </w:r>
      <w:r>
        <w:t xml:space="preserve">, </w:t>
      </w:r>
      <w:proofErr w:type="spellStart"/>
      <w:r>
        <w:t>Rahkonen</w:t>
      </w:r>
      <w:proofErr w:type="spellEnd"/>
      <w:r>
        <w:t xml:space="preserve"> L</w:t>
      </w:r>
      <w:r w:rsidR="00A31F1A">
        <w:t>.</w:t>
      </w:r>
      <w:r>
        <w:t xml:space="preserve">, </w:t>
      </w:r>
      <w:proofErr w:type="spellStart"/>
      <w:r>
        <w:t>Heikinheimo</w:t>
      </w:r>
      <w:proofErr w:type="spellEnd"/>
      <w:r>
        <w:t xml:space="preserve"> O</w:t>
      </w:r>
      <w:r w:rsidR="00A31F1A">
        <w:t>.</w:t>
      </w:r>
      <w:r>
        <w:t xml:space="preserve"> </w:t>
      </w:r>
      <w:r w:rsidR="00764D90">
        <w:t>et al</w:t>
      </w:r>
      <w:r w:rsidR="000E78B9">
        <w:t>.</w:t>
      </w:r>
      <w:r>
        <w:t xml:space="preserve"> </w:t>
      </w:r>
      <w:r w:rsidR="00A31F1A">
        <w:t xml:space="preserve">(2013) </w:t>
      </w:r>
      <w:r>
        <w:t xml:space="preserve">Early pregnancy vaginal fluid phosphorylated insulin-like growth factor binding protein-1 predicts preterm delivery. </w:t>
      </w:r>
      <w:proofErr w:type="spellStart"/>
      <w:r w:rsidRPr="000E78B9">
        <w:rPr>
          <w:i/>
          <w:iCs/>
        </w:rPr>
        <w:t>Prenat</w:t>
      </w:r>
      <w:proofErr w:type="spellEnd"/>
      <w:r w:rsidRPr="000E78B9">
        <w:rPr>
          <w:i/>
          <w:iCs/>
        </w:rPr>
        <w:t xml:space="preserve"> Diagn</w:t>
      </w:r>
      <w:r>
        <w:t xml:space="preserve"> </w:t>
      </w:r>
      <w:r w:rsidRPr="000E78B9">
        <w:rPr>
          <w:b/>
          <w:bCs/>
        </w:rPr>
        <w:t>33</w:t>
      </w:r>
      <w:r w:rsidR="00A31F1A">
        <w:t>,</w:t>
      </w:r>
      <w:r>
        <w:t xml:space="preserve"> 378-383</w:t>
      </w:r>
      <w:r w:rsidR="000E78B9">
        <w:t>.</w:t>
      </w:r>
    </w:p>
    <w:p w14:paraId="0E8F586F" w14:textId="373C931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Kansu-</w:t>
      </w:r>
      <w:proofErr w:type="spellStart"/>
      <w:r>
        <w:t>Celik</w:t>
      </w:r>
      <w:proofErr w:type="spellEnd"/>
      <w:r>
        <w:t xml:space="preserve"> H</w:t>
      </w:r>
      <w:r w:rsidR="00A31F1A">
        <w:t>.</w:t>
      </w:r>
      <w:r>
        <w:t xml:space="preserve">, </w:t>
      </w:r>
      <w:proofErr w:type="spellStart"/>
      <w:r>
        <w:t>Tasci</w:t>
      </w:r>
      <w:proofErr w:type="spellEnd"/>
      <w:r>
        <w:t xml:space="preserve"> Y</w:t>
      </w:r>
      <w:r w:rsidR="00A31F1A">
        <w:t>.</w:t>
      </w:r>
      <w:r>
        <w:t xml:space="preserve">, </w:t>
      </w:r>
      <w:proofErr w:type="spellStart"/>
      <w:r>
        <w:t>Karakaya</w:t>
      </w:r>
      <w:proofErr w:type="spellEnd"/>
      <w:r>
        <w:t xml:space="preserve"> B</w:t>
      </w:r>
      <w:r w:rsidR="00A31F1A">
        <w:t>.</w:t>
      </w:r>
      <w:r>
        <w:t>K</w:t>
      </w:r>
      <w:r w:rsidR="00A31F1A">
        <w:t>.</w:t>
      </w:r>
      <w:r>
        <w:t xml:space="preserve"> </w:t>
      </w:r>
      <w:r w:rsidR="00764D90">
        <w:t>et al</w:t>
      </w:r>
      <w:r w:rsidR="000E78B9">
        <w:t xml:space="preserve">. </w:t>
      </w:r>
      <w:r w:rsidR="00A31F1A">
        <w:t xml:space="preserve">(2019) </w:t>
      </w:r>
      <w:r>
        <w:t xml:space="preserve">Maternal serum advanced glycation end products level as an early marker for predicting preterm </w:t>
      </w:r>
      <w:proofErr w:type="spellStart"/>
      <w:r>
        <w:t>labor</w:t>
      </w:r>
      <w:proofErr w:type="spellEnd"/>
      <w:r>
        <w:t xml:space="preserve">/PPROM: a prospective preliminary study. </w:t>
      </w:r>
      <w:r w:rsidRPr="000E78B9">
        <w:rPr>
          <w:i/>
          <w:iCs/>
        </w:rPr>
        <w:t xml:space="preserve">J </w:t>
      </w:r>
      <w:proofErr w:type="spellStart"/>
      <w:r w:rsidRPr="000E78B9">
        <w:rPr>
          <w:i/>
          <w:iCs/>
        </w:rPr>
        <w:t>Matern</w:t>
      </w:r>
      <w:proofErr w:type="spellEnd"/>
      <w:r w:rsidRPr="000E78B9">
        <w:rPr>
          <w:i/>
          <w:iCs/>
        </w:rPr>
        <w:t xml:space="preserve"> </w:t>
      </w:r>
      <w:proofErr w:type="spellStart"/>
      <w:r w:rsidRPr="000E78B9">
        <w:rPr>
          <w:i/>
          <w:iCs/>
        </w:rPr>
        <w:t>Fetal</w:t>
      </w:r>
      <w:proofErr w:type="spellEnd"/>
      <w:r w:rsidRPr="000E78B9">
        <w:rPr>
          <w:i/>
          <w:iCs/>
        </w:rPr>
        <w:t xml:space="preserve"> Neonatal Med</w:t>
      </w:r>
      <w:r>
        <w:t xml:space="preserve"> </w:t>
      </w:r>
      <w:r w:rsidRPr="000E78B9">
        <w:rPr>
          <w:b/>
          <w:bCs/>
        </w:rPr>
        <w:t>32</w:t>
      </w:r>
      <w:r w:rsidR="00A31F1A">
        <w:t>,</w:t>
      </w:r>
      <w:r>
        <w:t xml:space="preserve"> 2758-2762</w:t>
      </w:r>
      <w:r w:rsidR="000E78B9">
        <w:t>.</w:t>
      </w:r>
    </w:p>
    <w:p w14:paraId="21263286" w14:textId="50E4BFB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esrouani</w:t>
      </w:r>
      <w:proofErr w:type="spellEnd"/>
      <w:r>
        <w:t xml:space="preserve"> A</w:t>
      </w:r>
      <w:r w:rsidR="00A31F1A">
        <w:t>.</w:t>
      </w:r>
      <w:r>
        <w:t xml:space="preserve">, </w:t>
      </w:r>
      <w:proofErr w:type="spellStart"/>
      <w:r>
        <w:t>Chalhoub</w:t>
      </w:r>
      <w:proofErr w:type="spellEnd"/>
      <w:r>
        <w:t xml:space="preserve"> E</w:t>
      </w:r>
      <w:r w:rsidR="00A31F1A">
        <w:t>.</w:t>
      </w:r>
      <w:r>
        <w:t xml:space="preserve">, El </w:t>
      </w:r>
      <w:proofErr w:type="spellStart"/>
      <w:r>
        <w:t>Rassy</w:t>
      </w:r>
      <w:proofErr w:type="spellEnd"/>
      <w:r>
        <w:t xml:space="preserve"> E</w:t>
      </w:r>
      <w:r w:rsidR="00A31F1A">
        <w:t>.</w:t>
      </w:r>
      <w:r>
        <w:t xml:space="preserve"> </w:t>
      </w:r>
      <w:r w:rsidR="00D563E3" w:rsidRPr="00A31F1A">
        <w:t>et al.</w:t>
      </w:r>
      <w:r>
        <w:t xml:space="preserve"> </w:t>
      </w:r>
      <w:r w:rsidR="00A31F1A">
        <w:t xml:space="preserve">(2016) </w:t>
      </w:r>
      <w:r>
        <w:t xml:space="preserve">Prediction of preterm delivery by second trimester inflammatory biomarkers in the amniotic fluid. </w:t>
      </w:r>
      <w:r w:rsidRPr="00D563E3">
        <w:rPr>
          <w:i/>
          <w:iCs/>
        </w:rPr>
        <w:t>Cytokine</w:t>
      </w:r>
      <w:r>
        <w:t xml:space="preserve"> </w:t>
      </w:r>
      <w:r w:rsidRPr="00D563E3">
        <w:rPr>
          <w:b/>
          <w:bCs/>
        </w:rPr>
        <w:t>85</w:t>
      </w:r>
      <w:r w:rsidR="00A31F1A">
        <w:t>.</w:t>
      </w:r>
      <w:r>
        <w:t xml:space="preserve"> 67-70</w:t>
      </w:r>
      <w:r w:rsidR="00D563E3">
        <w:t>.</w:t>
      </w:r>
    </w:p>
    <w:p w14:paraId="699FF8D8" w14:textId="71FFCBCA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lastRenderedPageBreak/>
        <w:t>Kim A</w:t>
      </w:r>
      <w:r w:rsidR="00955EDD">
        <w:t>.</w:t>
      </w:r>
      <w:r>
        <w:t>, Lee E</w:t>
      </w:r>
      <w:r w:rsidR="00955EDD">
        <w:t>.</w:t>
      </w:r>
      <w:r>
        <w:t>S</w:t>
      </w:r>
      <w:r w:rsidR="00955EDD">
        <w:t>.</w:t>
      </w:r>
      <w:r>
        <w:t>, Shin J</w:t>
      </w:r>
      <w:r w:rsidR="00955EDD">
        <w:t>.</w:t>
      </w:r>
      <w:r>
        <w:t>C</w:t>
      </w:r>
      <w:r w:rsidR="00955EDD">
        <w:t>.</w:t>
      </w:r>
      <w:r>
        <w:t xml:space="preserve"> </w:t>
      </w:r>
      <w:r w:rsidR="00A175C2">
        <w:t>et al</w:t>
      </w:r>
      <w:r w:rsidR="00FC5530">
        <w:t>.</w:t>
      </w:r>
      <w:r>
        <w:t xml:space="preserve"> </w:t>
      </w:r>
      <w:r w:rsidR="00955EDD">
        <w:t xml:space="preserve">(2013) </w:t>
      </w:r>
      <w:r>
        <w:t xml:space="preserve">Identification of biomarkers for preterm delivery in mid-trimester amniotic fluid. </w:t>
      </w:r>
      <w:r w:rsidRPr="00FC5530">
        <w:rPr>
          <w:i/>
          <w:iCs/>
        </w:rPr>
        <w:t>Placenta</w:t>
      </w:r>
      <w:r>
        <w:t xml:space="preserve"> </w:t>
      </w:r>
      <w:r w:rsidRPr="00FC5530">
        <w:rPr>
          <w:b/>
          <w:bCs/>
        </w:rPr>
        <w:t>34</w:t>
      </w:r>
      <w:r w:rsidR="00955EDD">
        <w:t>,</w:t>
      </w:r>
      <w:r>
        <w:t xml:space="preserve"> 873-878</w:t>
      </w:r>
      <w:r w:rsidR="00FC5530">
        <w:t>.</w:t>
      </w:r>
    </w:p>
    <w:p w14:paraId="7D75A938" w14:textId="35167A1D" w:rsidR="00FC5530" w:rsidRDefault="00FC5530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 w:rsidRPr="00FC5530">
        <w:t>Kim Y</w:t>
      </w:r>
      <w:r w:rsidR="00955EDD">
        <w:t>.</w:t>
      </w:r>
      <w:r w:rsidRPr="00FC5530">
        <w:t>H</w:t>
      </w:r>
      <w:r w:rsidR="00955EDD">
        <w:t>.</w:t>
      </w:r>
      <w:r w:rsidRPr="00FC5530">
        <w:t>, Park Y</w:t>
      </w:r>
      <w:r w:rsidR="00955EDD">
        <w:t>.</w:t>
      </w:r>
      <w:r w:rsidRPr="00FC5530">
        <w:t>W</w:t>
      </w:r>
      <w:r w:rsidR="00955EDD">
        <w:t>.</w:t>
      </w:r>
      <w:r w:rsidRPr="00FC5530">
        <w:t>, Kwon H</w:t>
      </w:r>
      <w:r w:rsidR="00955EDD">
        <w:t>.</w:t>
      </w:r>
      <w:r w:rsidRPr="00FC5530">
        <w:t>S</w:t>
      </w:r>
      <w:r w:rsidR="00955EDD">
        <w:t>.</w:t>
      </w:r>
      <w:r w:rsidRPr="00FC5530">
        <w:t xml:space="preserve"> </w:t>
      </w:r>
      <w:r w:rsidR="00F46ED4">
        <w:t>et al</w:t>
      </w:r>
      <w:r w:rsidRPr="00FC5530">
        <w:t xml:space="preserve">. </w:t>
      </w:r>
      <w:r w:rsidR="00955EDD">
        <w:t>(</w:t>
      </w:r>
      <w:r w:rsidR="00955EDD" w:rsidRPr="00FC5530">
        <w:t>2005</w:t>
      </w:r>
      <w:r w:rsidR="00955EDD">
        <w:t xml:space="preserve">) </w:t>
      </w:r>
      <w:r w:rsidRPr="00FC5530">
        <w:t xml:space="preserve">Vaginal fluid beta-human chorionic gonadotropin level in the diagnosis of premature rupture of membranes. </w:t>
      </w:r>
      <w:r w:rsidRPr="00FC5530">
        <w:rPr>
          <w:i/>
          <w:iCs/>
        </w:rPr>
        <w:t xml:space="preserve">Acta </w:t>
      </w:r>
      <w:proofErr w:type="spellStart"/>
      <w:r w:rsidRPr="00FC5530">
        <w:rPr>
          <w:i/>
          <w:iCs/>
        </w:rPr>
        <w:t>Obstet</w:t>
      </w:r>
      <w:proofErr w:type="spellEnd"/>
      <w:r w:rsidRPr="00FC5530">
        <w:rPr>
          <w:i/>
          <w:iCs/>
        </w:rPr>
        <w:t xml:space="preserve"> </w:t>
      </w:r>
      <w:proofErr w:type="spellStart"/>
      <w:r w:rsidRPr="00FC5530">
        <w:rPr>
          <w:i/>
          <w:iCs/>
        </w:rPr>
        <w:t>Gynecol</w:t>
      </w:r>
      <w:proofErr w:type="spellEnd"/>
      <w:r w:rsidRPr="00FC5530">
        <w:rPr>
          <w:i/>
          <w:iCs/>
        </w:rPr>
        <w:t xml:space="preserve"> Scand.</w:t>
      </w:r>
      <w:r w:rsidRPr="00FC5530">
        <w:t xml:space="preserve"> </w:t>
      </w:r>
      <w:r w:rsidRPr="00FC5530">
        <w:rPr>
          <w:b/>
          <w:bCs/>
        </w:rPr>
        <w:t>84</w:t>
      </w:r>
      <w:r w:rsidR="00955EDD">
        <w:t>,</w:t>
      </w:r>
      <w:r>
        <w:t xml:space="preserve"> </w:t>
      </w:r>
      <w:r w:rsidRPr="00FC5530">
        <w:t>802-5.</w:t>
      </w:r>
    </w:p>
    <w:p w14:paraId="3186FE3F" w14:textId="0BA4794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irkegaard</w:t>
      </w:r>
      <w:proofErr w:type="spellEnd"/>
      <w:r>
        <w:t xml:space="preserve"> I</w:t>
      </w:r>
      <w:r w:rsidR="00955EDD">
        <w:t>.</w:t>
      </w:r>
      <w:r>
        <w:t>, Henriksen T</w:t>
      </w:r>
      <w:r w:rsidR="00955EDD">
        <w:t>.</w:t>
      </w:r>
      <w:r>
        <w:t>B</w:t>
      </w:r>
      <w:r w:rsidR="00955EDD">
        <w:t>.</w:t>
      </w:r>
      <w:r>
        <w:t xml:space="preserve">, </w:t>
      </w:r>
      <w:proofErr w:type="spellStart"/>
      <w:r>
        <w:t>Torring</w:t>
      </w:r>
      <w:proofErr w:type="spellEnd"/>
      <w:r>
        <w:t xml:space="preserve"> N</w:t>
      </w:r>
      <w:r w:rsidR="00955EDD">
        <w:t>.</w:t>
      </w:r>
      <w:r>
        <w:t xml:space="preserve"> </w:t>
      </w:r>
      <w:r w:rsidR="00CE6C1E">
        <w:t>et al</w:t>
      </w:r>
      <w:r w:rsidR="001D67FF">
        <w:t>.</w:t>
      </w:r>
      <w:r>
        <w:t xml:space="preserve"> </w:t>
      </w:r>
      <w:r w:rsidR="00955EDD">
        <w:t xml:space="preserve">(2011) </w:t>
      </w:r>
      <w:r>
        <w:t>PAPP-A and free beta-</w:t>
      </w:r>
      <w:proofErr w:type="spellStart"/>
      <w:r>
        <w:t>hCG</w:t>
      </w:r>
      <w:proofErr w:type="spellEnd"/>
      <w:r>
        <w:t xml:space="preserve"> measured prior to 10 weeks is associated with preterm delivery and small-for-gestational-age infants. </w:t>
      </w:r>
      <w:proofErr w:type="spellStart"/>
      <w:r w:rsidRPr="00FC5530">
        <w:rPr>
          <w:i/>
          <w:iCs/>
        </w:rPr>
        <w:t>Prenat</w:t>
      </w:r>
      <w:proofErr w:type="spellEnd"/>
      <w:r w:rsidRPr="00FC5530">
        <w:rPr>
          <w:i/>
          <w:iCs/>
        </w:rPr>
        <w:t xml:space="preserve"> Diagn</w:t>
      </w:r>
      <w:r>
        <w:t xml:space="preserve"> </w:t>
      </w:r>
      <w:r w:rsidRPr="00FC5530">
        <w:rPr>
          <w:b/>
          <w:bCs/>
        </w:rPr>
        <w:t>31</w:t>
      </w:r>
      <w:r w:rsidR="00955EDD">
        <w:t>,</w:t>
      </w:r>
      <w:r>
        <w:t xml:space="preserve"> 171-175</w:t>
      </w:r>
      <w:r w:rsidR="00FC5530">
        <w:t>.</w:t>
      </w:r>
    </w:p>
    <w:p w14:paraId="3513BBE5" w14:textId="0E9309D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Kirkegaard</w:t>
      </w:r>
      <w:proofErr w:type="spellEnd"/>
      <w:r>
        <w:t xml:space="preserve"> I</w:t>
      </w:r>
      <w:r w:rsidR="00955EDD">
        <w:t>.</w:t>
      </w:r>
      <w:r>
        <w:t xml:space="preserve">, </w:t>
      </w:r>
      <w:proofErr w:type="spellStart"/>
      <w:r>
        <w:t>Uldbjerg</w:t>
      </w:r>
      <w:proofErr w:type="spellEnd"/>
      <w:r>
        <w:t xml:space="preserve"> N</w:t>
      </w:r>
      <w:r w:rsidR="00955EDD">
        <w:t>.</w:t>
      </w:r>
      <w:r>
        <w:t>, Petersen O</w:t>
      </w:r>
      <w:r w:rsidR="00955EDD">
        <w:t>.</w:t>
      </w:r>
      <w:r>
        <w:t>B</w:t>
      </w:r>
      <w:r w:rsidR="00955EDD">
        <w:t>.</w:t>
      </w:r>
      <w:r>
        <w:t xml:space="preserve"> </w:t>
      </w:r>
      <w:r w:rsidR="00BB1709">
        <w:t>et al</w:t>
      </w:r>
      <w:r w:rsidR="00C072B5">
        <w:t xml:space="preserve">. </w:t>
      </w:r>
      <w:r w:rsidR="00955EDD">
        <w:t xml:space="preserve">(2010) </w:t>
      </w:r>
      <w:r>
        <w:t>PAPP-A, free beta-</w:t>
      </w:r>
      <w:proofErr w:type="spellStart"/>
      <w:r>
        <w:t>hCG</w:t>
      </w:r>
      <w:proofErr w:type="spellEnd"/>
      <w:r>
        <w:t xml:space="preserve">, and early </w:t>
      </w:r>
      <w:proofErr w:type="spellStart"/>
      <w:r>
        <w:t>fetal</w:t>
      </w:r>
      <w:proofErr w:type="spellEnd"/>
      <w:r>
        <w:t xml:space="preserve"> growth identify two pathways leading to preterm delivery. </w:t>
      </w:r>
      <w:proofErr w:type="spellStart"/>
      <w:r w:rsidRPr="00C072B5">
        <w:rPr>
          <w:i/>
          <w:iCs/>
        </w:rPr>
        <w:t>Prenat</w:t>
      </w:r>
      <w:proofErr w:type="spellEnd"/>
      <w:r w:rsidRPr="00C072B5">
        <w:rPr>
          <w:i/>
          <w:iCs/>
        </w:rPr>
        <w:t xml:space="preserve"> Diagn</w:t>
      </w:r>
      <w:r>
        <w:t xml:space="preserve"> </w:t>
      </w:r>
      <w:r w:rsidRPr="00C072B5">
        <w:rPr>
          <w:b/>
          <w:bCs/>
        </w:rPr>
        <w:t>30</w:t>
      </w:r>
      <w:r w:rsidR="00955EDD">
        <w:t>,</w:t>
      </w:r>
      <w:r>
        <w:t xml:space="preserve"> 956-963</w:t>
      </w:r>
      <w:r w:rsidR="00C072B5">
        <w:t>.</w:t>
      </w:r>
    </w:p>
    <w:p w14:paraId="641A09C5" w14:textId="4575B501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Kramer M</w:t>
      </w:r>
      <w:r w:rsidR="008D04A2">
        <w:t>.</w:t>
      </w:r>
      <w:r>
        <w:t>S</w:t>
      </w:r>
      <w:r w:rsidR="008D04A2">
        <w:t>.</w:t>
      </w:r>
      <w:r>
        <w:t>, Kahn S</w:t>
      </w:r>
      <w:r w:rsidR="008D04A2">
        <w:t>.</w:t>
      </w:r>
      <w:r>
        <w:t>R</w:t>
      </w:r>
      <w:r w:rsidR="008D04A2">
        <w:t>.</w:t>
      </w:r>
      <w:r>
        <w:t>, Platt R</w:t>
      </w:r>
      <w:r w:rsidR="008D04A2">
        <w:t>.</w:t>
      </w:r>
      <w:r>
        <w:t>W</w:t>
      </w:r>
      <w:r w:rsidR="008D04A2">
        <w:t>.</w:t>
      </w:r>
      <w:r>
        <w:t xml:space="preserve"> </w:t>
      </w:r>
      <w:r w:rsidR="00C072B5" w:rsidRPr="008D04A2">
        <w:t>et al.</w:t>
      </w:r>
      <w:r>
        <w:t xml:space="preserve"> </w:t>
      </w:r>
      <w:r w:rsidR="008D04A2">
        <w:t xml:space="preserve">(2010) </w:t>
      </w:r>
      <w:r>
        <w:t xml:space="preserve">Mid-trimester maternal plasma cytokines and CRP as predictors of spontaneous preterm birth. </w:t>
      </w:r>
      <w:r w:rsidRPr="00C072B5">
        <w:rPr>
          <w:i/>
          <w:iCs/>
        </w:rPr>
        <w:t>Cytokine</w:t>
      </w:r>
      <w:r>
        <w:t xml:space="preserve"> </w:t>
      </w:r>
      <w:r w:rsidRPr="00C072B5">
        <w:rPr>
          <w:b/>
          <w:bCs/>
        </w:rPr>
        <w:t>49</w:t>
      </w:r>
      <w:r w:rsidR="008D04A2">
        <w:t>,</w:t>
      </w:r>
      <w:r>
        <w:t xml:space="preserve"> 10-14</w:t>
      </w:r>
      <w:r w:rsidR="00C072B5">
        <w:t>.</w:t>
      </w:r>
    </w:p>
    <w:p w14:paraId="3511DA8F" w14:textId="3BF9B91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Kumar S</w:t>
      </w:r>
      <w:r w:rsidR="00AC5410">
        <w:t>.</w:t>
      </w:r>
      <w:r>
        <w:t xml:space="preserve">, </w:t>
      </w:r>
      <w:proofErr w:type="spellStart"/>
      <w:r>
        <w:t>Palaia</w:t>
      </w:r>
      <w:proofErr w:type="spellEnd"/>
      <w:r>
        <w:t xml:space="preserve"> T</w:t>
      </w:r>
      <w:r w:rsidR="00AC5410">
        <w:t>.</w:t>
      </w:r>
      <w:r>
        <w:t>, Hall C</w:t>
      </w:r>
      <w:r w:rsidR="00AC5410">
        <w:t>.</w:t>
      </w:r>
      <w:r>
        <w:t>E</w:t>
      </w:r>
      <w:r w:rsidR="00AC5410">
        <w:t>.</w:t>
      </w:r>
      <w:r>
        <w:t xml:space="preserve"> </w:t>
      </w:r>
      <w:r w:rsidR="00011CF5">
        <w:t>et al</w:t>
      </w:r>
      <w:r w:rsidR="006F78C8">
        <w:t>.</w:t>
      </w:r>
      <w:r>
        <w:t xml:space="preserve"> </w:t>
      </w:r>
      <w:r w:rsidR="00AC5410">
        <w:t xml:space="preserve">(2015) </w:t>
      </w:r>
      <w:r>
        <w:t xml:space="preserve">Role of Lipocalin-type prostaglandin D2 synthase (L-PGDS) and its metabolite, prostaglandin D2, in preterm birth. </w:t>
      </w:r>
      <w:r w:rsidRPr="006F78C8">
        <w:rPr>
          <w:i/>
          <w:iCs/>
        </w:rPr>
        <w:t xml:space="preserve">Prostaglandins Other Lipid </w:t>
      </w:r>
      <w:proofErr w:type="spellStart"/>
      <w:r w:rsidRPr="006F78C8">
        <w:rPr>
          <w:i/>
          <w:iCs/>
        </w:rPr>
        <w:t>Mediat</w:t>
      </w:r>
      <w:proofErr w:type="spellEnd"/>
      <w:r>
        <w:t xml:space="preserve"> </w:t>
      </w:r>
      <w:r w:rsidRPr="006F78C8">
        <w:rPr>
          <w:b/>
          <w:bCs/>
        </w:rPr>
        <w:t>118-119</w:t>
      </w:r>
      <w:r w:rsidR="00AC5410">
        <w:t>,</w:t>
      </w:r>
      <w:r>
        <w:t xml:space="preserve"> 28-33</w:t>
      </w:r>
      <w:r w:rsidR="006F78C8">
        <w:t>.</w:t>
      </w:r>
    </w:p>
    <w:p w14:paraId="4A35D997" w14:textId="1985475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Lee S</w:t>
      </w:r>
      <w:r w:rsidR="00FC5314">
        <w:t>.</w:t>
      </w:r>
      <w:r>
        <w:t>E</w:t>
      </w:r>
      <w:r w:rsidR="00FC5314">
        <w:t>.</w:t>
      </w:r>
      <w:r>
        <w:t>, Kim S</w:t>
      </w:r>
      <w:r w:rsidR="00FC5314">
        <w:t>.</w:t>
      </w:r>
      <w:r>
        <w:t>C</w:t>
      </w:r>
      <w:r w:rsidR="00FC5314">
        <w:t>.</w:t>
      </w:r>
      <w:r>
        <w:t>, Kim K</w:t>
      </w:r>
      <w:r w:rsidR="00FC5314">
        <w:t>.</w:t>
      </w:r>
      <w:r>
        <w:t>H</w:t>
      </w:r>
      <w:r w:rsidR="00FC5314">
        <w:t>.</w:t>
      </w:r>
      <w:r w:rsidR="000A57E6">
        <w:t xml:space="preserve"> </w:t>
      </w:r>
      <w:r w:rsidR="000A57E6" w:rsidRPr="00FC5314">
        <w:t>et al.</w:t>
      </w:r>
      <w:r>
        <w:t xml:space="preserve"> </w:t>
      </w:r>
      <w:r w:rsidR="00FC5314">
        <w:t xml:space="preserve">(2016) </w:t>
      </w:r>
      <w:r>
        <w:t xml:space="preserve">Detection of angiogenic factors in </w:t>
      </w:r>
      <w:proofErr w:type="spellStart"/>
      <w:r>
        <w:t>midtrimester</w:t>
      </w:r>
      <w:proofErr w:type="spellEnd"/>
      <w:r>
        <w:t xml:space="preserve"> amniotic fluid and the prediction of preterm birth. </w:t>
      </w:r>
      <w:r w:rsidRPr="000A57E6">
        <w:rPr>
          <w:i/>
          <w:iCs/>
        </w:rPr>
        <w:t xml:space="preserve">Taiwan J </w:t>
      </w:r>
      <w:proofErr w:type="spellStart"/>
      <w:r w:rsidRPr="000A57E6">
        <w:rPr>
          <w:i/>
          <w:iCs/>
        </w:rPr>
        <w:t>Obstet</w:t>
      </w:r>
      <w:proofErr w:type="spellEnd"/>
      <w:r w:rsidRPr="000A57E6">
        <w:rPr>
          <w:i/>
          <w:iCs/>
        </w:rPr>
        <w:t xml:space="preserve"> </w:t>
      </w:r>
      <w:proofErr w:type="spellStart"/>
      <w:r w:rsidRPr="000A57E6">
        <w:rPr>
          <w:i/>
          <w:iCs/>
        </w:rPr>
        <w:t>Gynecol</w:t>
      </w:r>
      <w:proofErr w:type="spellEnd"/>
      <w:r>
        <w:t xml:space="preserve"> </w:t>
      </w:r>
      <w:r w:rsidRPr="000A57E6">
        <w:rPr>
          <w:b/>
          <w:bCs/>
        </w:rPr>
        <w:t>55</w:t>
      </w:r>
      <w:r w:rsidR="00FC5314">
        <w:t>,</w:t>
      </w:r>
      <w:r>
        <w:t xml:space="preserve"> 539-544</w:t>
      </w:r>
      <w:r w:rsidR="000A57E6">
        <w:t>.</w:t>
      </w:r>
    </w:p>
    <w:p w14:paraId="7A3E3650" w14:textId="21BD42CD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Malamitsi</w:t>
      </w:r>
      <w:proofErr w:type="spellEnd"/>
      <w:r>
        <w:t>-Puchner A</w:t>
      </w:r>
      <w:r w:rsidR="00E44C61">
        <w:t>.</w:t>
      </w:r>
      <w:r>
        <w:t xml:space="preserve">, </w:t>
      </w:r>
      <w:proofErr w:type="spellStart"/>
      <w:r>
        <w:t>Vrachnis</w:t>
      </w:r>
      <w:proofErr w:type="spellEnd"/>
      <w:r>
        <w:t xml:space="preserve"> N</w:t>
      </w:r>
      <w:r w:rsidR="00E44C61">
        <w:t>.</w:t>
      </w:r>
      <w:r>
        <w:t xml:space="preserve">, </w:t>
      </w:r>
      <w:proofErr w:type="spellStart"/>
      <w:r>
        <w:t>Samoli</w:t>
      </w:r>
      <w:proofErr w:type="spellEnd"/>
      <w:r>
        <w:t xml:space="preserve"> E</w:t>
      </w:r>
      <w:r w:rsidR="00E44C61">
        <w:t>.</w:t>
      </w:r>
      <w:r>
        <w:t xml:space="preserve"> </w:t>
      </w:r>
      <w:r w:rsidR="009264C3" w:rsidRPr="00E44C61">
        <w:t>et al.</w:t>
      </w:r>
      <w:r>
        <w:t xml:space="preserve"> </w:t>
      </w:r>
      <w:r w:rsidR="00E44C61">
        <w:t xml:space="preserve">(2006) </w:t>
      </w:r>
      <w:r>
        <w:t xml:space="preserve">Investigation of </w:t>
      </w:r>
      <w:proofErr w:type="spellStart"/>
      <w:r>
        <w:t>midtrimester</w:t>
      </w:r>
      <w:proofErr w:type="spellEnd"/>
      <w:r>
        <w:t xml:space="preserve"> amniotic fluid factors as potential predictors of term and preterm deliveries. </w:t>
      </w:r>
      <w:r w:rsidRPr="007A23BC">
        <w:rPr>
          <w:i/>
          <w:iCs/>
        </w:rPr>
        <w:t xml:space="preserve">Mediators </w:t>
      </w:r>
      <w:proofErr w:type="spellStart"/>
      <w:r w:rsidRPr="007A23BC">
        <w:rPr>
          <w:i/>
          <w:iCs/>
        </w:rPr>
        <w:t>Inflamm</w:t>
      </w:r>
      <w:proofErr w:type="spellEnd"/>
      <w:r>
        <w:t xml:space="preserve"> </w:t>
      </w:r>
      <w:r w:rsidRPr="009264C3">
        <w:rPr>
          <w:b/>
          <w:bCs/>
        </w:rPr>
        <w:t>2006</w:t>
      </w:r>
      <w:r>
        <w:t>: 94381</w:t>
      </w:r>
      <w:r w:rsidR="009264C3">
        <w:t>.</w:t>
      </w:r>
    </w:p>
    <w:p w14:paraId="55214F6B" w14:textId="45C60A5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anning R</w:t>
      </w:r>
      <w:r w:rsidR="00F41E7E">
        <w:t>.</w:t>
      </w:r>
      <w:r>
        <w:t>, James C</w:t>
      </w:r>
      <w:r w:rsidR="00F41E7E">
        <w:t>.</w:t>
      </w:r>
      <w:r>
        <w:t>P</w:t>
      </w:r>
      <w:r w:rsidR="00F41E7E">
        <w:t>.</w:t>
      </w:r>
      <w:r>
        <w:t>, Smith M</w:t>
      </w:r>
      <w:r w:rsidR="00F41E7E">
        <w:t>.</w:t>
      </w:r>
      <w:r>
        <w:t>C</w:t>
      </w:r>
      <w:r w:rsidR="00F41E7E">
        <w:t>.</w:t>
      </w:r>
      <w:r>
        <w:t xml:space="preserve"> </w:t>
      </w:r>
      <w:r w:rsidR="00C15315" w:rsidRPr="00F41E7E">
        <w:t>et al.</w:t>
      </w:r>
      <w:r w:rsidR="00F41E7E" w:rsidRPr="00F41E7E">
        <w:t xml:space="preserve"> </w:t>
      </w:r>
      <w:r w:rsidR="00F41E7E">
        <w:t xml:space="preserve">(2019) </w:t>
      </w:r>
      <w:r>
        <w:t xml:space="preserve">Predictive value of cervical cytokine, antimicrobial and microflora levels for pre-term birth in high-risk women. </w:t>
      </w:r>
      <w:r w:rsidRPr="00C15315">
        <w:rPr>
          <w:i/>
          <w:iCs/>
        </w:rPr>
        <w:t>Sci Rep</w:t>
      </w:r>
      <w:r>
        <w:t xml:space="preserve"> </w:t>
      </w:r>
      <w:r w:rsidRPr="00C15315">
        <w:rPr>
          <w:b/>
          <w:bCs/>
        </w:rPr>
        <w:t>9</w:t>
      </w:r>
      <w:r w:rsidR="00F41E7E">
        <w:t>,</w:t>
      </w:r>
      <w:r>
        <w:t xml:space="preserve"> 11246</w:t>
      </w:r>
      <w:r w:rsidR="00C15315">
        <w:t>.</w:t>
      </w:r>
    </w:p>
    <w:p w14:paraId="1CA3A314" w14:textId="05BCC741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assaro G</w:t>
      </w:r>
      <w:r w:rsidR="00BF3688">
        <w:t>.</w:t>
      </w:r>
      <w:r>
        <w:t xml:space="preserve">, </w:t>
      </w:r>
      <w:proofErr w:type="spellStart"/>
      <w:r>
        <w:t>Scaravilli</w:t>
      </w:r>
      <w:proofErr w:type="spellEnd"/>
      <w:r>
        <w:t xml:space="preserve"> G</w:t>
      </w:r>
      <w:r w:rsidR="00BF3688">
        <w:t>.</w:t>
      </w:r>
      <w:r>
        <w:t>, Simeone S</w:t>
      </w:r>
      <w:r w:rsidR="00BF3688">
        <w:t>.</w:t>
      </w:r>
      <w:r>
        <w:t xml:space="preserve"> </w:t>
      </w:r>
      <w:r w:rsidR="00C15315" w:rsidRPr="00BF3688">
        <w:t>et al.</w:t>
      </w:r>
      <w:r>
        <w:t xml:space="preserve"> </w:t>
      </w:r>
      <w:r w:rsidR="00BF3688">
        <w:t xml:space="preserve">(2009) </w:t>
      </w:r>
      <w:r>
        <w:t xml:space="preserve">Interleukin-6 and Mycoplasma hominis as markers of preterm birth and related brain damage: our experience. </w:t>
      </w:r>
      <w:r w:rsidRPr="00C15315">
        <w:rPr>
          <w:i/>
          <w:iCs/>
        </w:rPr>
        <w:t xml:space="preserve">J </w:t>
      </w:r>
      <w:proofErr w:type="spellStart"/>
      <w:r w:rsidRPr="00C15315">
        <w:rPr>
          <w:i/>
          <w:iCs/>
        </w:rPr>
        <w:t>Matern</w:t>
      </w:r>
      <w:proofErr w:type="spellEnd"/>
      <w:r w:rsidRPr="00C15315">
        <w:rPr>
          <w:i/>
          <w:iCs/>
        </w:rPr>
        <w:t xml:space="preserve"> </w:t>
      </w:r>
      <w:proofErr w:type="spellStart"/>
      <w:r w:rsidRPr="00C15315">
        <w:rPr>
          <w:i/>
          <w:iCs/>
        </w:rPr>
        <w:t>Fetal</w:t>
      </w:r>
      <w:proofErr w:type="spellEnd"/>
      <w:r w:rsidRPr="00C15315">
        <w:rPr>
          <w:i/>
          <w:iCs/>
        </w:rPr>
        <w:t xml:space="preserve"> Neonatal Med</w:t>
      </w:r>
      <w:r>
        <w:t xml:space="preserve"> </w:t>
      </w:r>
      <w:r w:rsidRPr="00C15315">
        <w:rPr>
          <w:b/>
          <w:bCs/>
        </w:rPr>
        <w:t>22</w:t>
      </w:r>
      <w:r w:rsidR="00BF3688">
        <w:t>,</w:t>
      </w:r>
      <w:r>
        <w:t xml:space="preserve"> 1063-1067</w:t>
      </w:r>
      <w:r w:rsidR="00C15315">
        <w:t>.</w:t>
      </w:r>
    </w:p>
    <w:p w14:paraId="37AA31A0" w14:textId="3228818B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cDonald C</w:t>
      </w:r>
      <w:r w:rsidR="00BB58C7">
        <w:t>.</w:t>
      </w:r>
      <w:r>
        <w:t>R</w:t>
      </w:r>
      <w:r w:rsidR="00BB58C7">
        <w:t>.</w:t>
      </w:r>
      <w:r>
        <w:t>, Darling A</w:t>
      </w:r>
      <w:r w:rsidR="00BB58C7">
        <w:t>.</w:t>
      </w:r>
      <w:r>
        <w:t>M</w:t>
      </w:r>
      <w:r w:rsidR="00BB58C7">
        <w:t>.</w:t>
      </w:r>
      <w:r>
        <w:t>, Conroy A</w:t>
      </w:r>
      <w:r w:rsidR="00BB58C7">
        <w:t>.</w:t>
      </w:r>
      <w:r>
        <w:t>L</w:t>
      </w:r>
      <w:r w:rsidR="00BB58C7">
        <w:t>.</w:t>
      </w:r>
      <w:r>
        <w:t xml:space="preserve"> </w:t>
      </w:r>
      <w:r w:rsidR="008814D2" w:rsidRPr="00BB58C7">
        <w:t>et al.</w:t>
      </w:r>
      <w:r>
        <w:t xml:space="preserve"> </w:t>
      </w:r>
      <w:r w:rsidR="00BB58C7">
        <w:t xml:space="preserve">(2015) </w:t>
      </w:r>
      <w:r>
        <w:t xml:space="preserve">Inflammatory and Angiogenic Factors at Mid-Pregnancy Are Associated with Spontaneous Preterm Birth in a Cohort of Tanzanian Women. </w:t>
      </w:r>
      <w:proofErr w:type="spellStart"/>
      <w:r w:rsidRPr="008814D2">
        <w:rPr>
          <w:i/>
          <w:iCs/>
        </w:rPr>
        <w:t>PLoS</w:t>
      </w:r>
      <w:proofErr w:type="spellEnd"/>
      <w:r w:rsidRPr="008814D2">
        <w:rPr>
          <w:i/>
          <w:iCs/>
        </w:rPr>
        <w:t xml:space="preserve"> One</w:t>
      </w:r>
      <w:r>
        <w:t xml:space="preserve"> </w:t>
      </w:r>
      <w:r w:rsidRPr="008814D2">
        <w:rPr>
          <w:b/>
          <w:bCs/>
        </w:rPr>
        <w:t>10</w:t>
      </w:r>
      <w:r w:rsidR="00BB58C7">
        <w:t>,</w:t>
      </w:r>
      <w:r>
        <w:t xml:space="preserve"> e0134619</w:t>
      </w:r>
      <w:r w:rsidR="008814D2">
        <w:t>.</w:t>
      </w:r>
    </w:p>
    <w:p w14:paraId="118B3A53" w14:textId="4D2A11C9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McElrath T</w:t>
      </w:r>
      <w:r w:rsidR="009F11E1">
        <w:t>.</w:t>
      </w:r>
      <w:r>
        <w:t>F</w:t>
      </w:r>
      <w:r w:rsidR="009F11E1">
        <w:t>.</w:t>
      </w:r>
      <w:r>
        <w:t xml:space="preserve">, </w:t>
      </w:r>
      <w:proofErr w:type="spellStart"/>
      <w:r>
        <w:t>Cantonwine</w:t>
      </w:r>
      <w:proofErr w:type="spellEnd"/>
      <w:r>
        <w:t xml:space="preserve"> D</w:t>
      </w:r>
      <w:r w:rsidR="009F11E1">
        <w:t>.</w:t>
      </w:r>
      <w:r>
        <w:t>E</w:t>
      </w:r>
      <w:r w:rsidR="009F11E1">
        <w:t>.</w:t>
      </w:r>
      <w:r>
        <w:t xml:space="preserve">, </w:t>
      </w:r>
      <w:proofErr w:type="spellStart"/>
      <w:r>
        <w:t>Jeyabalan</w:t>
      </w:r>
      <w:proofErr w:type="spellEnd"/>
      <w:r>
        <w:t xml:space="preserve"> A</w:t>
      </w:r>
      <w:r w:rsidR="009F11E1">
        <w:t>.</w:t>
      </w:r>
      <w:r w:rsidR="00E65F7A">
        <w:t xml:space="preserve"> </w:t>
      </w:r>
      <w:r w:rsidR="008814D2" w:rsidRPr="009F11E1">
        <w:t>et al.</w:t>
      </w:r>
      <w:r>
        <w:t xml:space="preserve"> </w:t>
      </w:r>
      <w:r w:rsidR="009F11E1">
        <w:t xml:space="preserve">(2019) </w:t>
      </w:r>
      <w:r>
        <w:t xml:space="preserve">Circulating microparticle proteins obtained in the late first trimester </w:t>
      </w:r>
      <w:proofErr w:type="gramStart"/>
      <w:r>
        <w:t>predict</w:t>
      </w:r>
      <w:proofErr w:type="gramEnd"/>
      <w:r>
        <w:t xml:space="preserve"> spontaneous preterm birth at less than 35 weeks' gestation: a panel validation with specific characterization by parity. </w:t>
      </w:r>
      <w:r w:rsidRPr="008814D2">
        <w:rPr>
          <w:i/>
          <w:iCs/>
        </w:rPr>
        <w:t xml:space="preserve">Am J </w:t>
      </w:r>
      <w:proofErr w:type="spellStart"/>
      <w:r w:rsidRPr="008814D2">
        <w:rPr>
          <w:i/>
          <w:iCs/>
        </w:rPr>
        <w:t>Obstet</w:t>
      </w:r>
      <w:proofErr w:type="spellEnd"/>
      <w:r w:rsidRPr="008814D2">
        <w:rPr>
          <w:i/>
          <w:iCs/>
        </w:rPr>
        <w:t xml:space="preserve"> </w:t>
      </w:r>
      <w:proofErr w:type="spellStart"/>
      <w:r w:rsidRPr="008814D2">
        <w:rPr>
          <w:i/>
          <w:iCs/>
        </w:rPr>
        <w:t>Gynecol</w:t>
      </w:r>
      <w:proofErr w:type="spellEnd"/>
      <w:r>
        <w:t xml:space="preserve"> </w:t>
      </w:r>
      <w:r w:rsidRPr="008814D2">
        <w:rPr>
          <w:b/>
          <w:bCs/>
        </w:rPr>
        <w:t>220</w:t>
      </w:r>
      <w:r w:rsidR="009F11E1">
        <w:t>,</w:t>
      </w:r>
      <w:r>
        <w:t xml:space="preserve"> 488.e481–488.e411</w:t>
      </w:r>
      <w:r w:rsidR="008814D2">
        <w:t>.</w:t>
      </w:r>
    </w:p>
    <w:p w14:paraId="162620F9" w14:textId="09B5DB8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Mijal</w:t>
      </w:r>
      <w:proofErr w:type="spellEnd"/>
      <w:r>
        <w:t xml:space="preserve"> R</w:t>
      </w:r>
      <w:r w:rsidR="009F11E1">
        <w:t>.</w:t>
      </w:r>
      <w:r>
        <w:t>S</w:t>
      </w:r>
      <w:r w:rsidR="009F11E1">
        <w:t>.</w:t>
      </w:r>
      <w:r>
        <w:t>, Holzman C</w:t>
      </w:r>
      <w:r w:rsidR="009F11E1">
        <w:t>.</w:t>
      </w:r>
      <w:r>
        <w:t>B</w:t>
      </w:r>
      <w:r w:rsidR="009F11E1">
        <w:t>.</w:t>
      </w:r>
      <w:r>
        <w:t>, Rana S</w:t>
      </w:r>
      <w:r w:rsidR="009F11E1">
        <w:t>.</w:t>
      </w:r>
      <w:r>
        <w:t xml:space="preserve"> </w:t>
      </w:r>
      <w:r w:rsidR="00E65F7A">
        <w:t>et al</w:t>
      </w:r>
      <w:r w:rsidR="002D7642">
        <w:t>.</w:t>
      </w:r>
      <w:r>
        <w:t xml:space="preserve"> </w:t>
      </w:r>
      <w:r w:rsidR="00714CE7">
        <w:t xml:space="preserve">(2012) </w:t>
      </w:r>
      <w:r>
        <w:t xml:space="preserve">Mid-pregnancy levels of angiogenic markers as indicators of pathways to preterm delivery. </w:t>
      </w:r>
      <w:r w:rsidRPr="002D7642">
        <w:rPr>
          <w:i/>
          <w:iCs/>
        </w:rPr>
        <w:t xml:space="preserve">J </w:t>
      </w:r>
      <w:proofErr w:type="spellStart"/>
      <w:r w:rsidRPr="002D7642">
        <w:rPr>
          <w:i/>
          <w:iCs/>
        </w:rPr>
        <w:t>Matern</w:t>
      </w:r>
      <w:proofErr w:type="spellEnd"/>
      <w:r w:rsidRPr="002D7642">
        <w:rPr>
          <w:i/>
          <w:iCs/>
        </w:rPr>
        <w:t xml:space="preserve"> </w:t>
      </w:r>
      <w:proofErr w:type="spellStart"/>
      <w:r w:rsidRPr="002D7642">
        <w:rPr>
          <w:i/>
          <w:iCs/>
        </w:rPr>
        <w:t>Fetal</w:t>
      </w:r>
      <w:proofErr w:type="spellEnd"/>
      <w:r w:rsidRPr="002D7642">
        <w:rPr>
          <w:i/>
          <w:iCs/>
        </w:rPr>
        <w:t xml:space="preserve"> Neonatal Med</w:t>
      </w:r>
      <w:r>
        <w:t xml:space="preserve"> </w:t>
      </w:r>
      <w:r w:rsidRPr="002D7642">
        <w:rPr>
          <w:b/>
          <w:bCs/>
        </w:rPr>
        <w:t>25</w:t>
      </w:r>
      <w:r w:rsidR="00714CE7">
        <w:t>,</w:t>
      </w:r>
      <w:r>
        <w:t xml:space="preserve"> 1135-1141</w:t>
      </w:r>
      <w:r w:rsidR="002D7642">
        <w:t>.</w:t>
      </w:r>
    </w:p>
    <w:p w14:paraId="76D62104" w14:textId="372D083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Moawad</w:t>
      </w:r>
      <w:proofErr w:type="spellEnd"/>
      <w:r>
        <w:t xml:space="preserve"> A</w:t>
      </w:r>
      <w:r w:rsidR="00DD58C7">
        <w:t>.</w:t>
      </w:r>
      <w:r>
        <w:t>H</w:t>
      </w:r>
      <w:r w:rsidR="00DD58C7">
        <w:t>.</w:t>
      </w:r>
      <w:r>
        <w:t>, Goldenberg R</w:t>
      </w:r>
      <w:r w:rsidR="00686F97">
        <w:t>.</w:t>
      </w:r>
      <w:r>
        <w:t>L</w:t>
      </w:r>
      <w:r w:rsidR="00686F97">
        <w:t>.</w:t>
      </w:r>
      <w:r>
        <w:t>, Mercer B</w:t>
      </w:r>
      <w:r w:rsidR="00686F97">
        <w:t>.</w:t>
      </w:r>
      <w:r>
        <w:t xml:space="preserve"> </w:t>
      </w:r>
      <w:r w:rsidR="005C2D87" w:rsidRPr="00686F97">
        <w:t>et al.</w:t>
      </w:r>
      <w:r>
        <w:t xml:space="preserve"> </w:t>
      </w:r>
      <w:r w:rsidR="00686F97">
        <w:t xml:space="preserve">(2002) </w:t>
      </w:r>
      <w:r>
        <w:t xml:space="preserve">The Preterm Prediction Study: The value of serum alkaline phosphatase, α-fetoprotein, plasma corticotropin-releasing hormone, and other serum markers for the prediction of spontaneous preterm birth. </w:t>
      </w:r>
      <w:r w:rsidRPr="005C2D87">
        <w:rPr>
          <w:i/>
          <w:iCs/>
        </w:rPr>
        <w:t xml:space="preserve">American Journal of Obstetrics and </w:t>
      </w:r>
      <w:proofErr w:type="spellStart"/>
      <w:r w:rsidRPr="005C2D87">
        <w:rPr>
          <w:i/>
          <w:iCs/>
        </w:rPr>
        <w:t>Gynecology</w:t>
      </w:r>
      <w:proofErr w:type="spellEnd"/>
      <w:r>
        <w:t xml:space="preserve"> </w:t>
      </w:r>
      <w:r w:rsidRPr="005C2D87">
        <w:rPr>
          <w:b/>
          <w:bCs/>
        </w:rPr>
        <w:t>186</w:t>
      </w:r>
      <w:r w:rsidR="00686F97">
        <w:t>,</w:t>
      </w:r>
      <w:r>
        <w:t xml:space="preserve"> 990-996</w:t>
      </w:r>
      <w:r w:rsidR="005C2D87">
        <w:t>.</w:t>
      </w:r>
    </w:p>
    <w:p w14:paraId="6A51D014" w14:textId="6F774B8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Neggers</w:t>
      </w:r>
      <w:proofErr w:type="spellEnd"/>
      <w:r>
        <w:t xml:space="preserve"> Y</w:t>
      </w:r>
      <w:r w:rsidR="004216FD">
        <w:t>.</w:t>
      </w:r>
      <w:r>
        <w:t>, Goldenberg R</w:t>
      </w:r>
      <w:r w:rsidR="004216FD">
        <w:t>.</w:t>
      </w:r>
      <w:r>
        <w:t xml:space="preserve">, </w:t>
      </w:r>
      <w:proofErr w:type="spellStart"/>
      <w:r>
        <w:t>DuBard</w:t>
      </w:r>
      <w:proofErr w:type="spellEnd"/>
      <w:r>
        <w:t xml:space="preserve"> M</w:t>
      </w:r>
      <w:r w:rsidR="004216FD">
        <w:t>.</w:t>
      </w:r>
      <w:r>
        <w:t xml:space="preserve"> </w:t>
      </w:r>
      <w:r w:rsidR="007B7CFD">
        <w:t>et al</w:t>
      </w:r>
      <w:r w:rsidR="005C2D87">
        <w:t>.</w:t>
      </w:r>
      <w:r>
        <w:t xml:space="preserve"> </w:t>
      </w:r>
      <w:r w:rsidR="004216FD">
        <w:t xml:space="preserve">(2000) </w:t>
      </w:r>
      <w:r>
        <w:t xml:space="preserve">Increased risk of preterm delivery with elevated maternal alpha-fetoprotein and plasma zinc levels in </w:t>
      </w:r>
      <w:proofErr w:type="gramStart"/>
      <w:r>
        <w:t>African-American</w:t>
      </w:r>
      <w:proofErr w:type="gramEnd"/>
      <w:r>
        <w:t xml:space="preserve"> women. </w:t>
      </w:r>
      <w:r w:rsidRPr="005C2D87">
        <w:rPr>
          <w:i/>
          <w:iCs/>
        </w:rPr>
        <w:t xml:space="preserve">Acta </w:t>
      </w:r>
      <w:proofErr w:type="spellStart"/>
      <w:r w:rsidRPr="005C2D87">
        <w:rPr>
          <w:i/>
          <w:iCs/>
        </w:rPr>
        <w:t>Obstet</w:t>
      </w:r>
      <w:proofErr w:type="spellEnd"/>
      <w:r w:rsidRPr="005C2D87">
        <w:rPr>
          <w:i/>
          <w:iCs/>
        </w:rPr>
        <w:t xml:space="preserve"> </w:t>
      </w:r>
      <w:proofErr w:type="spellStart"/>
      <w:r w:rsidRPr="005C2D87">
        <w:rPr>
          <w:i/>
          <w:iCs/>
        </w:rPr>
        <w:t>Gynecol</w:t>
      </w:r>
      <w:proofErr w:type="spellEnd"/>
      <w:r w:rsidRPr="005C2D87">
        <w:rPr>
          <w:i/>
          <w:iCs/>
        </w:rPr>
        <w:t xml:space="preserve"> </w:t>
      </w:r>
      <w:proofErr w:type="spellStart"/>
      <w:r w:rsidRPr="005C2D87">
        <w:rPr>
          <w:i/>
          <w:iCs/>
        </w:rPr>
        <w:t>Scand</w:t>
      </w:r>
      <w:proofErr w:type="spellEnd"/>
      <w:r>
        <w:t xml:space="preserve"> </w:t>
      </w:r>
      <w:r w:rsidRPr="005C2D87">
        <w:rPr>
          <w:b/>
          <w:bCs/>
        </w:rPr>
        <w:t>79</w:t>
      </w:r>
      <w:r w:rsidR="004216FD">
        <w:t>,</w:t>
      </w:r>
      <w:r>
        <w:t xml:space="preserve"> 160–164</w:t>
      </w:r>
      <w:r w:rsidR="005C2D87">
        <w:t>.</w:t>
      </w:r>
    </w:p>
    <w:p w14:paraId="33E79E6C" w14:textId="0962911B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Ong C</w:t>
      </w:r>
      <w:r w:rsidR="00794E9A">
        <w:t>.</w:t>
      </w:r>
      <w:r>
        <w:t>, Liao A</w:t>
      </w:r>
      <w:r w:rsidR="00794E9A">
        <w:t>.</w:t>
      </w:r>
      <w:r>
        <w:t>, Spencer K</w:t>
      </w:r>
      <w:r w:rsidR="00794E9A">
        <w:t>.</w:t>
      </w:r>
      <w:r>
        <w:t xml:space="preserve"> </w:t>
      </w:r>
      <w:r w:rsidR="001C6125">
        <w:t>et al</w:t>
      </w:r>
      <w:r w:rsidR="00CD4D3C">
        <w:t>.</w:t>
      </w:r>
      <w:r>
        <w:t xml:space="preserve"> </w:t>
      </w:r>
      <w:r w:rsidR="00794E9A">
        <w:t xml:space="preserve">(2000) </w:t>
      </w:r>
      <w:r>
        <w:t xml:space="preserve">First trimester maternal serum free beta human chorionic gonadotrophin and pregnancy associated plasma protein A as predictors of pregnancy complications. </w:t>
      </w:r>
      <w:r w:rsidRPr="00CD4D3C">
        <w:rPr>
          <w:i/>
          <w:iCs/>
        </w:rPr>
        <w:t>British Journal of Obstetrics and Gynaecology</w:t>
      </w:r>
      <w:r>
        <w:t xml:space="preserve"> </w:t>
      </w:r>
      <w:r w:rsidRPr="00CD4D3C">
        <w:rPr>
          <w:b/>
          <w:bCs/>
        </w:rPr>
        <w:t>107</w:t>
      </w:r>
      <w:r w:rsidR="00794E9A">
        <w:t>,</w:t>
      </w:r>
      <w:r>
        <w:t xml:space="preserve"> 1265–1270</w:t>
      </w:r>
      <w:r w:rsidR="00CD4D3C">
        <w:t>.</w:t>
      </w:r>
    </w:p>
    <w:p w14:paraId="4088C96B" w14:textId="4BD4D329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Ozer K</w:t>
      </w:r>
      <w:r w:rsidR="00523D75">
        <w:t>.</w:t>
      </w:r>
      <w:r>
        <w:t>T</w:t>
      </w:r>
      <w:r w:rsidR="00523D75">
        <w:t>.</w:t>
      </w:r>
      <w:r>
        <w:t xml:space="preserve">, </w:t>
      </w:r>
      <w:proofErr w:type="spellStart"/>
      <w:r>
        <w:t>Kavak</w:t>
      </w:r>
      <w:proofErr w:type="spellEnd"/>
      <w:r>
        <w:t xml:space="preserve"> Z</w:t>
      </w:r>
      <w:r w:rsidR="00523D75">
        <w:t>.</w:t>
      </w:r>
      <w:r>
        <w:t>N</w:t>
      </w:r>
      <w:r w:rsidR="00523D75">
        <w:t>.</w:t>
      </w:r>
      <w:r>
        <w:t xml:space="preserve">, </w:t>
      </w:r>
      <w:proofErr w:type="spellStart"/>
      <w:r>
        <w:t>Gokaslan</w:t>
      </w:r>
      <w:proofErr w:type="spellEnd"/>
      <w:r>
        <w:t xml:space="preserve"> H</w:t>
      </w:r>
      <w:r w:rsidR="00523D75">
        <w:t>.</w:t>
      </w:r>
      <w:r>
        <w:t xml:space="preserve"> </w:t>
      </w:r>
      <w:r w:rsidR="008C356E">
        <w:t>et al</w:t>
      </w:r>
      <w:r w:rsidR="00CD4D3C">
        <w:t>.</w:t>
      </w:r>
      <w:r>
        <w:t xml:space="preserve"> </w:t>
      </w:r>
      <w:r w:rsidR="00523D75">
        <w:t xml:space="preserve">(2005) </w:t>
      </w:r>
      <w:r>
        <w:t xml:space="preserve">Predictive power of maternal serum and amniotic fluid CRP and PAPP-A concentrations at the time of genetic amniocentesis for the preterm delivery. </w:t>
      </w:r>
      <w:r w:rsidRPr="00CD4D3C">
        <w:rPr>
          <w:i/>
          <w:iCs/>
        </w:rPr>
        <w:t xml:space="preserve">Eur J </w:t>
      </w:r>
      <w:proofErr w:type="spellStart"/>
      <w:r w:rsidRPr="00CD4D3C">
        <w:rPr>
          <w:i/>
          <w:iCs/>
        </w:rPr>
        <w:t>Obstet</w:t>
      </w:r>
      <w:proofErr w:type="spellEnd"/>
      <w:r w:rsidRPr="00CD4D3C">
        <w:rPr>
          <w:i/>
          <w:iCs/>
        </w:rPr>
        <w:t xml:space="preserve"> </w:t>
      </w:r>
      <w:proofErr w:type="spellStart"/>
      <w:r w:rsidRPr="00CD4D3C">
        <w:rPr>
          <w:i/>
          <w:iCs/>
        </w:rPr>
        <w:t>Gynecol</w:t>
      </w:r>
      <w:proofErr w:type="spellEnd"/>
      <w:r w:rsidRPr="00CD4D3C">
        <w:rPr>
          <w:i/>
          <w:iCs/>
        </w:rPr>
        <w:t xml:space="preserve"> </w:t>
      </w:r>
      <w:proofErr w:type="spellStart"/>
      <w:r w:rsidRPr="00CD4D3C">
        <w:rPr>
          <w:i/>
          <w:iCs/>
        </w:rPr>
        <w:t>Reprod</w:t>
      </w:r>
      <w:proofErr w:type="spellEnd"/>
      <w:r w:rsidRPr="00CD4D3C">
        <w:rPr>
          <w:i/>
          <w:iCs/>
        </w:rPr>
        <w:t xml:space="preserve"> </w:t>
      </w:r>
      <w:proofErr w:type="spellStart"/>
      <w:r w:rsidRPr="00CD4D3C">
        <w:rPr>
          <w:i/>
          <w:iCs/>
        </w:rPr>
        <w:t>Biol</w:t>
      </w:r>
      <w:proofErr w:type="spellEnd"/>
      <w:r>
        <w:t xml:space="preserve"> </w:t>
      </w:r>
      <w:r w:rsidRPr="00CD4D3C">
        <w:rPr>
          <w:b/>
          <w:bCs/>
        </w:rPr>
        <w:t>122</w:t>
      </w:r>
      <w:r w:rsidR="00523D75">
        <w:t>,</w:t>
      </w:r>
      <w:r>
        <w:t xml:space="preserve"> 187-190</w:t>
      </w:r>
      <w:r w:rsidR="00CD4D3C">
        <w:t>.</w:t>
      </w:r>
    </w:p>
    <w:p w14:paraId="26121469" w14:textId="5632AC5E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Ozgu-Erdinc</w:t>
      </w:r>
      <w:proofErr w:type="spellEnd"/>
      <w:r>
        <w:t xml:space="preserve"> A</w:t>
      </w:r>
      <w:r w:rsidR="004A1708">
        <w:t>.</w:t>
      </w:r>
      <w:r>
        <w:t>S</w:t>
      </w:r>
      <w:r w:rsidR="004A1708">
        <w:t>.</w:t>
      </w:r>
      <w:r>
        <w:t xml:space="preserve">, </w:t>
      </w:r>
      <w:proofErr w:type="spellStart"/>
      <w:r>
        <w:t>Cavkaytar</w:t>
      </w:r>
      <w:proofErr w:type="spellEnd"/>
      <w:r>
        <w:t xml:space="preserve"> S</w:t>
      </w:r>
      <w:r w:rsidR="004A1708">
        <w:t>.</w:t>
      </w:r>
      <w:r>
        <w:t xml:space="preserve">, </w:t>
      </w:r>
      <w:proofErr w:type="spellStart"/>
      <w:r>
        <w:t>Aktulay</w:t>
      </w:r>
      <w:proofErr w:type="spellEnd"/>
      <w:r>
        <w:t xml:space="preserve"> A</w:t>
      </w:r>
      <w:r w:rsidR="004A1708">
        <w:t>.</w:t>
      </w:r>
      <w:r>
        <w:t xml:space="preserve"> </w:t>
      </w:r>
      <w:r w:rsidR="008147F9">
        <w:t>et al</w:t>
      </w:r>
      <w:r w:rsidR="00CD4D3C">
        <w:t>.</w:t>
      </w:r>
      <w:r>
        <w:t xml:space="preserve"> </w:t>
      </w:r>
      <w:r w:rsidR="004A1708">
        <w:t xml:space="preserve">(2014) </w:t>
      </w:r>
      <w:r>
        <w:t xml:space="preserve">Mid-trimester maternal serum and amniotic fluid biomarkers for the prediction of preterm delivery and intrauterine growth retardation. </w:t>
      </w:r>
      <w:r w:rsidRPr="00CD4D3C">
        <w:rPr>
          <w:i/>
          <w:iCs/>
        </w:rPr>
        <w:t xml:space="preserve">J </w:t>
      </w:r>
      <w:proofErr w:type="spellStart"/>
      <w:r w:rsidRPr="00CD4D3C">
        <w:rPr>
          <w:i/>
          <w:iCs/>
        </w:rPr>
        <w:t>Obstet</w:t>
      </w:r>
      <w:proofErr w:type="spellEnd"/>
      <w:r w:rsidRPr="00CD4D3C">
        <w:rPr>
          <w:i/>
          <w:iCs/>
        </w:rPr>
        <w:t xml:space="preserve"> </w:t>
      </w:r>
      <w:proofErr w:type="spellStart"/>
      <w:r w:rsidRPr="00CD4D3C">
        <w:rPr>
          <w:i/>
          <w:iCs/>
        </w:rPr>
        <w:t>Gynaecol</w:t>
      </w:r>
      <w:proofErr w:type="spellEnd"/>
      <w:r w:rsidRPr="00CD4D3C">
        <w:rPr>
          <w:i/>
          <w:iCs/>
        </w:rPr>
        <w:t xml:space="preserve"> Res</w:t>
      </w:r>
      <w:r>
        <w:t xml:space="preserve"> </w:t>
      </w:r>
      <w:r w:rsidRPr="00CD4D3C">
        <w:rPr>
          <w:b/>
          <w:bCs/>
        </w:rPr>
        <w:t>40</w:t>
      </w:r>
      <w:r w:rsidR="004A1708">
        <w:t>,</w:t>
      </w:r>
      <w:r>
        <w:t xml:space="preserve"> 1540-1546</w:t>
      </w:r>
      <w:r w:rsidR="00CD4D3C">
        <w:t>.</w:t>
      </w:r>
    </w:p>
    <w:p w14:paraId="4190BA75" w14:textId="7ADE6A4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arry S</w:t>
      </w:r>
      <w:r w:rsidR="00A50785">
        <w:t>.</w:t>
      </w:r>
      <w:r>
        <w:t xml:space="preserve">, </w:t>
      </w:r>
      <w:proofErr w:type="spellStart"/>
      <w:r>
        <w:t>Leite</w:t>
      </w:r>
      <w:proofErr w:type="spellEnd"/>
      <w:r>
        <w:t xml:space="preserve"> R</w:t>
      </w:r>
      <w:r w:rsidR="00A50785">
        <w:t>.</w:t>
      </w:r>
      <w:r>
        <w:t>, Esplin M</w:t>
      </w:r>
      <w:r w:rsidR="00A50785">
        <w:t>.</w:t>
      </w:r>
      <w:r>
        <w:t>S</w:t>
      </w:r>
      <w:r w:rsidR="00A50785">
        <w:t>.</w:t>
      </w:r>
      <w:r>
        <w:t xml:space="preserve"> </w:t>
      </w:r>
      <w:r w:rsidR="00FE151B" w:rsidRPr="00A50785">
        <w:t>et al.</w:t>
      </w:r>
      <w:r w:rsidR="00A50785" w:rsidRPr="00A50785">
        <w:t xml:space="preserve"> </w:t>
      </w:r>
      <w:r w:rsidR="00A50785">
        <w:t>(2020)</w:t>
      </w:r>
      <w:r>
        <w:t xml:space="preserve"> Cervicovaginal fluid proteomic analysis to identify potential biomarkers for preterm birth. </w:t>
      </w:r>
      <w:r w:rsidRPr="00FE151B">
        <w:rPr>
          <w:i/>
          <w:iCs/>
        </w:rPr>
        <w:t xml:space="preserve">Am J </w:t>
      </w:r>
      <w:proofErr w:type="spellStart"/>
      <w:r w:rsidRPr="00FE151B">
        <w:rPr>
          <w:i/>
          <w:iCs/>
        </w:rPr>
        <w:t>Obstet</w:t>
      </w:r>
      <w:proofErr w:type="spellEnd"/>
      <w:r w:rsidRPr="00FE151B">
        <w:rPr>
          <w:i/>
          <w:iCs/>
        </w:rPr>
        <w:t xml:space="preserve"> </w:t>
      </w:r>
      <w:proofErr w:type="spellStart"/>
      <w:r w:rsidRPr="00FE151B">
        <w:rPr>
          <w:i/>
          <w:iCs/>
        </w:rPr>
        <w:t>Gynecol</w:t>
      </w:r>
      <w:proofErr w:type="spellEnd"/>
      <w:r>
        <w:t xml:space="preserve"> </w:t>
      </w:r>
      <w:r w:rsidRPr="00FE151B">
        <w:rPr>
          <w:b/>
          <w:bCs/>
        </w:rPr>
        <w:t>222</w:t>
      </w:r>
      <w:r w:rsidR="00A50785">
        <w:t>,</w:t>
      </w:r>
      <w:r>
        <w:t xml:space="preserve"> 493.e491–493.e413</w:t>
      </w:r>
      <w:r w:rsidR="00FE151B">
        <w:t>.</w:t>
      </w:r>
    </w:p>
    <w:p w14:paraId="3ABC60A0" w14:textId="2ADDCF2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arry S</w:t>
      </w:r>
      <w:r w:rsidR="000B1336">
        <w:t>.</w:t>
      </w:r>
      <w:r>
        <w:t>, Zhang H</w:t>
      </w:r>
      <w:r w:rsidR="000B1336">
        <w:t>.</w:t>
      </w:r>
      <w:r>
        <w:t xml:space="preserve">, </w:t>
      </w:r>
      <w:proofErr w:type="spellStart"/>
      <w:r>
        <w:t>Biggio</w:t>
      </w:r>
      <w:proofErr w:type="spellEnd"/>
      <w:r>
        <w:t xml:space="preserve"> J</w:t>
      </w:r>
      <w:r w:rsidR="000B1336">
        <w:t>.</w:t>
      </w:r>
      <w:r>
        <w:t xml:space="preserve"> </w:t>
      </w:r>
      <w:r w:rsidR="00495741" w:rsidRPr="000B1336">
        <w:t>et al.</w:t>
      </w:r>
      <w:r>
        <w:t xml:space="preserve"> </w:t>
      </w:r>
      <w:r w:rsidR="000B1336">
        <w:t xml:space="preserve">(2014) </w:t>
      </w:r>
      <w:r>
        <w:t xml:space="preserve">Maternal serum serpin B7 is associated with early spontaneous preterm birth. </w:t>
      </w:r>
      <w:r w:rsidRPr="00495741">
        <w:rPr>
          <w:i/>
          <w:iCs/>
        </w:rPr>
        <w:t xml:space="preserve">Am J </w:t>
      </w:r>
      <w:proofErr w:type="spellStart"/>
      <w:r w:rsidRPr="00495741">
        <w:rPr>
          <w:i/>
          <w:iCs/>
        </w:rPr>
        <w:t>Obstet</w:t>
      </w:r>
      <w:proofErr w:type="spellEnd"/>
      <w:r w:rsidRPr="00495741">
        <w:rPr>
          <w:i/>
          <w:iCs/>
        </w:rPr>
        <w:t xml:space="preserve"> </w:t>
      </w:r>
      <w:proofErr w:type="spellStart"/>
      <w:r w:rsidRPr="00495741">
        <w:rPr>
          <w:i/>
          <w:iCs/>
        </w:rPr>
        <w:t>Gynecol</w:t>
      </w:r>
      <w:proofErr w:type="spellEnd"/>
      <w:r>
        <w:t xml:space="preserve"> </w:t>
      </w:r>
      <w:r w:rsidRPr="00495741">
        <w:rPr>
          <w:b/>
          <w:bCs/>
        </w:rPr>
        <w:t>211</w:t>
      </w:r>
      <w:r w:rsidR="000B1336">
        <w:t>,</w:t>
      </w:r>
      <w:r>
        <w:t xml:space="preserve"> 678.e671–678.e612</w:t>
      </w:r>
      <w:r w:rsidR="00495741">
        <w:t>.</w:t>
      </w:r>
    </w:p>
    <w:p w14:paraId="402FBFDD" w14:textId="043DD0AC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lastRenderedPageBreak/>
        <w:t>Pawelczyk</w:t>
      </w:r>
      <w:proofErr w:type="spellEnd"/>
      <w:r>
        <w:t xml:space="preserve"> E</w:t>
      </w:r>
      <w:r w:rsidR="000B1336">
        <w:t>.</w:t>
      </w:r>
      <w:r>
        <w:t>, Nowicki B</w:t>
      </w:r>
      <w:r w:rsidR="000B1336">
        <w:t>.</w:t>
      </w:r>
      <w:r>
        <w:t xml:space="preserve">, </w:t>
      </w:r>
      <w:proofErr w:type="spellStart"/>
      <w:r>
        <w:t>Izban</w:t>
      </w:r>
      <w:proofErr w:type="spellEnd"/>
      <w:r>
        <w:t xml:space="preserve"> M</w:t>
      </w:r>
      <w:r w:rsidR="000B1336">
        <w:t>.</w:t>
      </w:r>
      <w:r>
        <w:t xml:space="preserve"> </w:t>
      </w:r>
      <w:r w:rsidR="005B1C33" w:rsidRPr="000B1336">
        <w:t>et al</w:t>
      </w:r>
      <w:r w:rsidR="0052176B" w:rsidRPr="000B1336">
        <w:t>.</w:t>
      </w:r>
      <w:r>
        <w:t xml:space="preserve"> </w:t>
      </w:r>
      <w:r w:rsidR="000B1336">
        <w:t xml:space="preserve">(2010) </w:t>
      </w:r>
      <w:r>
        <w:t xml:space="preserve">Spontaneous preterm </w:t>
      </w:r>
      <w:proofErr w:type="spellStart"/>
      <w:r>
        <w:t>labor</w:t>
      </w:r>
      <w:proofErr w:type="spellEnd"/>
      <w:r>
        <w:t xml:space="preserve"> is associated with an increase in the proinflammatory signal transducer TLR4 receptor on maternal blood monocytes. </w:t>
      </w:r>
      <w:r w:rsidRPr="005B1C33">
        <w:rPr>
          <w:i/>
          <w:iCs/>
        </w:rPr>
        <w:t>BMC pregnancy and childbirth</w:t>
      </w:r>
      <w:r>
        <w:t xml:space="preserve"> </w:t>
      </w:r>
      <w:r w:rsidRPr="005B1C33">
        <w:rPr>
          <w:b/>
          <w:bCs/>
        </w:rPr>
        <w:t>10</w:t>
      </w:r>
      <w:r>
        <w:t>: 66</w:t>
      </w:r>
      <w:r w:rsidR="005B1C33">
        <w:t>.</w:t>
      </w:r>
    </w:p>
    <w:p w14:paraId="2C194A3A" w14:textId="1C33419D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earce B</w:t>
      </w:r>
      <w:r w:rsidR="00841343">
        <w:t>.</w:t>
      </w:r>
      <w:r>
        <w:t>D</w:t>
      </w:r>
      <w:r w:rsidR="00841343">
        <w:t>.</w:t>
      </w:r>
      <w:r>
        <w:t>, Grove J</w:t>
      </w:r>
      <w:r w:rsidR="00841343">
        <w:t>.</w:t>
      </w:r>
      <w:r>
        <w:t>, Bonney E</w:t>
      </w:r>
      <w:r w:rsidR="00841343">
        <w:t>.</w:t>
      </w:r>
      <w:r>
        <w:t>A</w:t>
      </w:r>
      <w:r w:rsidR="00841343">
        <w:t>.</w:t>
      </w:r>
      <w:r>
        <w:t xml:space="preserve"> </w:t>
      </w:r>
      <w:r w:rsidR="0052176B" w:rsidRPr="00841343">
        <w:t>et al.</w:t>
      </w:r>
      <w:r>
        <w:t xml:space="preserve"> </w:t>
      </w:r>
      <w:r w:rsidR="00841343">
        <w:t xml:space="preserve">(2010) </w:t>
      </w:r>
      <w:r>
        <w:t xml:space="preserve">Interrelationship of cytokines, hypothalamic-pituitary-adrenal axis hormones, and psychosocial variables in the prediction of preterm birth. </w:t>
      </w:r>
      <w:proofErr w:type="spellStart"/>
      <w:r w:rsidRPr="0052176B">
        <w:rPr>
          <w:i/>
          <w:iCs/>
        </w:rPr>
        <w:t>Gynecol</w:t>
      </w:r>
      <w:proofErr w:type="spellEnd"/>
      <w:r w:rsidRPr="0052176B">
        <w:rPr>
          <w:i/>
          <w:iCs/>
        </w:rPr>
        <w:t xml:space="preserve"> </w:t>
      </w:r>
      <w:proofErr w:type="spellStart"/>
      <w:r w:rsidRPr="0052176B">
        <w:rPr>
          <w:i/>
          <w:iCs/>
        </w:rPr>
        <w:t>Obstet</w:t>
      </w:r>
      <w:proofErr w:type="spellEnd"/>
      <w:r w:rsidRPr="0052176B">
        <w:rPr>
          <w:i/>
          <w:iCs/>
        </w:rPr>
        <w:t xml:space="preserve"> Invest</w:t>
      </w:r>
      <w:r>
        <w:t xml:space="preserve"> </w:t>
      </w:r>
      <w:r w:rsidRPr="0052176B">
        <w:rPr>
          <w:b/>
          <w:bCs/>
        </w:rPr>
        <w:t>70</w:t>
      </w:r>
      <w:r w:rsidR="00841343">
        <w:t>,</w:t>
      </w:r>
      <w:r>
        <w:t xml:space="preserve"> 40-46</w:t>
      </w:r>
      <w:r w:rsidR="0052176B">
        <w:t>.</w:t>
      </w:r>
    </w:p>
    <w:p w14:paraId="5FEBEB82" w14:textId="0CB2FCF4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ihl K</w:t>
      </w:r>
      <w:r w:rsidR="00621476">
        <w:t>.</w:t>
      </w:r>
      <w:r>
        <w:t>, Larsen T</w:t>
      </w:r>
      <w:r w:rsidR="00621476">
        <w:t>.</w:t>
      </w:r>
      <w:r>
        <w:t xml:space="preserve">, </w:t>
      </w:r>
      <w:proofErr w:type="spellStart"/>
      <w:r>
        <w:t>Laursen</w:t>
      </w:r>
      <w:proofErr w:type="spellEnd"/>
      <w:r>
        <w:t xml:space="preserve"> I</w:t>
      </w:r>
      <w:r w:rsidR="00254AC5">
        <w:t>. et al</w:t>
      </w:r>
      <w:r w:rsidR="00A91591">
        <w:t>.</w:t>
      </w:r>
      <w:r>
        <w:t xml:space="preserve"> </w:t>
      </w:r>
      <w:r w:rsidR="00621476">
        <w:t xml:space="preserve">(2009) </w:t>
      </w:r>
      <w:r>
        <w:t xml:space="preserve">First trimester maternal serum pregnancy-specific beta-1-glycoprotein (SP1) as a marker of adverse pregnancy outcome. </w:t>
      </w:r>
      <w:proofErr w:type="spellStart"/>
      <w:r w:rsidRPr="00A91591">
        <w:rPr>
          <w:i/>
          <w:iCs/>
        </w:rPr>
        <w:t>Prenat</w:t>
      </w:r>
      <w:proofErr w:type="spellEnd"/>
      <w:r w:rsidRPr="00A91591">
        <w:rPr>
          <w:i/>
          <w:iCs/>
        </w:rPr>
        <w:t xml:space="preserve"> Diagn</w:t>
      </w:r>
      <w:r>
        <w:t xml:space="preserve"> </w:t>
      </w:r>
      <w:r w:rsidRPr="00A91591">
        <w:rPr>
          <w:b/>
          <w:bCs/>
        </w:rPr>
        <w:t>29</w:t>
      </w:r>
      <w:r w:rsidR="00621476">
        <w:t>,</w:t>
      </w:r>
      <w:r>
        <w:t xml:space="preserve"> 1256-1261</w:t>
      </w:r>
      <w:r w:rsidR="00A91591">
        <w:t>.</w:t>
      </w:r>
    </w:p>
    <w:p w14:paraId="5F9E7567" w14:textId="29EEAE95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Pitiphat</w:t>
      </w:r>
      <w:proofErr w:type="spellEnd"/>
      <w:r>
        <w:t xml:space="preserve"> W</w:t>
      </w:r>
      <w:r w:rsidR="00621476">
        <w:t>.</w:t>
      </w:r>
      <w:r>
        <w:t>, Gillman M</w:t>
      </w:r>
      <w:r w:rsidR="00621476">
        <w:t>.</w:t>
      </w:r>
      <w:r>
        <w:t>W</w:t>
      </w:r>
      <w:r w:rsidR="00621476">
        <w:t>.</w:t>
      </w:r>
      <w:r>
        <w:t xml:space="preserve">, </w:t>
      </w:r>
      <w:proofErr w:type="spellStart"/>
      <w:r>
        <w:t>Joshipura</w:t>
      </w:r>
      <w:proofErr w:type="spellEnd"/>
      <w:r>
        <w:t xml:space="preserve"> K</w:t>
      </w:r>
      <w:r w:rsidR="00621476">
        <w:t>.</w:t>
      </w:r>
      <w:r>
        <w:t>J</w:t>
      </w:r>
      <w:r w:rsidR="00621476">
        <w:t>.</w:t>
      </w:r>
      <w:r>
        <w:t xml:space="preserve"> </w:t>
      </w:r>
      <w:r w:rsidR="009B1A00">
        <w:t>et al</w:t>
      </w:r>
      <w:r w:rsidR="008A1CC5">
        <w:t>.</w:t>
      </w:r>
      <w:r>
        <w:t xml:space="preserve"> </w:t>
      </w:r>
      <w:r w:rsidR="00621476">
        <w:t xml:space="preserve">(2005) </w:t>
      </w:r>
      <w:r>
        <w:t xml:space="preserve">Plasma C-reactive protein in early pregnancy and preterm delivery. </w:t>
      </w:r>
      <w:r w:rsidRPr="008A1CC5">
        <w:rPr>
          <w:i/>
          <w:iCs/>
        </w:rPr>
        <w:t xml:space="preserve">Am J </w:t>
      </w:r>
      <w:proofErr w:type="spellStart"/>
      <w:r w:rsidRPr="008A1CC5">
        <w:rPr>
          <w:i/>
          <w:iCs/>
        </w:rPr>
        <w:t>Epidemiol</w:t>
      </w:r>
      <w:proofErr w:type="spellEnd"/>
      <w:r>
        <w:t xml:space="preserve"> </w:t>
      </w:r>
      <w:r w:rsidRPr="008A1CC5">
        <w:rPr>
          <w:b/>
          <w:bCs/>
        </w:rPr>
        <w:t>162</w:t>
      </w:r>
      <w:r w:rsidR="00621476">
        <w:t>,</w:t>
      </w:r>
      <w:r>
        <w:t xml:space="preserve"> 1108-1113</w:t>
      </w:r>
      <w:r w:rsidR="008A1CC5">
        <w:t>.</w:t>
      </w:r>
    </w:p>
    <w:p w14:paraId="0971D8FC" w14:textId="1D62DBDD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uchner K</w:t>
      </w:r>
      <w:r w:rsidR="00867D31">
        <w:t>.</w:t>
      </w:r>
      <w:r>
        <w:t xml:space="preserve">, </w:t>
      </w:r>
      <w:proofErr w:type="spellStart"/>
      <w:r>
        <w:t>Iavazzo</w:t>
      </w:r>
      <w:proofErr w:type="spellEnd"/>
      <w:r>
        <w:t xml:space="preserve"> C</w:t>
      </w:r>
      <w:r w:rsidR="00867D31">
        <w:t>.</w:t>
      </w:r>
      <w:r>
        <w:t xml:space="preserve">, </w:t>
      </w:r>
      <w:proofErr w:type="spellStart"/>
      <w:r>
        <w:t>Gourgiotis</w:t>
      </w:r>
      <w:proofErr w:type="spellEnd"/>
      <w:r>
        <w:t xml:space="preserve"> D</w:t>
      </w:r>
      <w:r w:rsidR="00867D31">
        <w:t>.</w:t>
      </w:r>
      <w:r>
        <w:t xml:space="preserve"> </w:t>
      </w:r>
      <w:r w:rsidR="00626245" w:rsidRPr="00867D31">
        <w:t>et al.</w:t>
      </w:r>
      <w:r>
        <w:t xml:space="preserve"> </w:t>
      </w:r>
      <w:r w:rsidR="00867D31">
        <w:t xml:space="preserve">(2011) </w:t>
      </w:r>
      <w:r>
        <w:t xml:space="preserve">Mid-trimester amniotic fluid interleukins (IL-1β, IL-10 and IL-18) as possible predictors of preterm delivery. </w:t>
      </w:r>
      <w:r w:rsidRPr="00626245">
        <w:rPr>
          <w:i/>
          <w:iCs/>
        </w:rPr>
        <w:t>In Vivo</w:t>
      </w:r>
      <w:r>
        <w:t xml:space="preserve"> </w:t>
      </w:r>
      <w:r w:rsidRPr="00626245">
        <w:rPr>
          <w:b/>
          <w:bCs/>
        </w:rPr>
        <w:t>25</w:t>
      </w:r>
      <w:r w:rsidR="00867D31">
        <w:t>,</w:t>
      </w:r>
      <w:r>
        <w:t xml:space="preserve"> 141–148</w:t>
      </w:r>
      <w:r w:rsidR="00626245">
        <w:t>.</w:t>
      </w:r>
    </w:p>
    <w:p w14:paraId="538E1EDD" w14:textId="3C63DC0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Puchner K</w:t>
      </w:r>
      <w:r w:rsidR="00AF333B">
        <w:t>.</w:t>
      </w:r>
      <w:r>
        <w:t xml:space="preserve">, </w:t>
      </w:r>
      <w:proofErr w:type="spellStart"/>
      <w:r>
        <w:t>Iavazzo</w:t>
      </w:r>
      <w:proofErr w:type="spellEnd"/>
      <w:r>
        <w:t xml:space="preserve"> C</w:t>
      </w:r>
      <w:r w:rsidR="00AF333B">
        <w:t>.</w:t>
      </w:r>
      <w:r>
        <w:t xml:space="preserve">, </w:t>
      </w:r>
      <w:proofErr w:type="spellStart"/>
      <w:r>
        <w:t>Gourgiotis</w:t>
      </w:r>
      <w:proofErr w:type="spellEnd"/>
      <w:r>
        <w:t xml:space="preserve"> D</w:t>
      </w:r>
      <w:r w:rsidR="00AF333B">
        <w:t>.</w:t>
      </w:r>
      <w:r>
        <w:t xml:space="preserve"> </w:t>
      </w:r>
      <w:r w:rsidR="00B56813" w:rsidRPr="00AF333B">
        <w:t>et al.</w:t>
      </w:r>
      <w:r>
        <w:t xml:space="preserve"> </w:t>
      </w:r>
      <w:r w:rsidR="00AF333B">
        <w:t xml:space="preserve">(2012) </w:t>
      </w:r>
      <w:r>
        <w:t xml:space="preserve">The implication of second-trimester amniotic fluid TNF-alpha, cytochrome C and cell death nucleosomes in the prediction of preterm </w:t>
      </w:r>
      <w:proofErr w:type="spellStart"/>
      <w:r>
        <w:t>labor</w:t>
      </w:r>
      <w:proofErr w:type="spellEnd"/>
      <w:r>
        <w:t xml:space="preserve"> and/or premature rupture of membranes. </w:t>
      </w:r>
      <w:r w:rsidRPr="00B56813">
        <w:rPr>
          <w:i/>
          <w:iCs/>
        </w:rPr>
        <w:t xml:space="preserve">Arch </w:t>
      </w:r>
      <w:proofErr w:type="spellStart"/>
      <w:r w:rsidRPr="00B56813">
        <w:rPr>
          <w:i/>
          <w:iCs/>
        </w:rPr>
        <w:t>Gynecol</w:t>
      </w:r>
      <w:proofErr w:type="spellEnd"/>
      <w:r w:rsidRPr="00B56813">
        <w:rPr>
          <w:i/>
          <w:iCs/>
        </w:rPr>
        <w:t xml:space="preserve"> </w:t>
      </w:r>
      <w:proofErr w:type="spellStart"/>
      <w:r w:rsidRPr="00B56813">
        <w:rPr>
          <w:i/>
          <w:iCs/>
        </w:rPr>
        <w:t>Obstet</w:t>
      </w:r>
      <w:proofErr w:type="spellEnd"/>
      <w:r>
        <w:t xml:space="preserve"> </w:t>
      </w:r>
      <w:r w:rsidRPr="00B56813">
        <w:rPr>
          <w:b/>
          <w:bCs/>
        </w:rPr>
        <w:t>285</w:t>
      </w:r>
      <w:r w:rsidR="00AF333B">
        <w:t>,</w:t>
      </w:r>
      <w:r>
        <w:t xml:space="preserve"> 37-43</w:t>
      </w:r>
      <w:r w:rsidR="00B56813">
        <w:t>.</w:t>
      </w:r>
    </w:p>
    <w:p w14:paraId="36D3887E" w14:textId="0BC1109A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Rahkonen</w:t>
      </w:r>
      <w:proofErr w:type="spellEnd"/>
      <w:r>
        <w:t xml:space="preserve"> L</w:t>
      </w:r>
      <w:r w:rsidR="00AF333B">
        <w:t>.</w:t>
      </w:r>
      <w:r>
        <w:t xml:space="preserve">, </w:t>
      </w:r>
      <w:proofErr w:type="spellStart"/>
      <w:r>
        <w:t>Rutanen</w:t>
      </w:r>
      <w:proofErr w:type="spellEnd"/>
      <w:r>
        <w:t xml:space="preserve"> E</w:t>
      </w:r>
      <w:r w:rsidR="00D228F6">
        <w:t>.</w:t>
      </w:r>
      <w:r>
        <w:t>M</w:t>
      </w:r>
      <w:r w:rsidR="00D228F6">
        <w:t>.</w:t>
      </w:r>
      <w:r>
        <w:t xml:space="preserve">, </w:t>
      </w:r>
      <w:proofErr w:type="spellStart"/>
      <w:r>
        <w:t>Nuutila</w:t>
      </w:r>
      <w:proofErr w:type="spellEnd"/>
      <w:r>
        <w:t xml:space="preserve"> M</w:t>
      </w:r>
      <w:r w:rsidR="00D228F6">
        <w:t>.</w:t>
      </w:r>
      <w:r>
        <w:t xml:space="preserve"> </w:t>
      </w:r>
      <w:r w:rsidR="00495C7F">
        <w:t>et al</w:t>
      </w:r>
      <w:r w:rsidR="009266AC">
        <w:t>.</w:t>
      </w:r>
      <w:r>
        <w:t xml:space="preserve"> </w:t>
      </w:r>
      <w:r w:rsidR="00D228F6">
        <w:t xml:space="preserve">(2010) </w:t>
      </w:r>
      <w:r>
        <w:t xml:space="preserve">Elevated levels of decidual insulin-like growth factor binding protein-1 in cervical fluid in early and mid-pregnancy are associated with an increased risk of spontaneous preterm delivery. </w:t>
      </w:r>
      <w:r w:rsidRPr="009266AC">
        <w:rPr>
          <w:i/>
          <w:iCs/>
        </w:rPr>
        <w:t>BJOG</w:t>
      </w:r>
      <w:r>
        <w:t xml:space="preserve"> </w:t>
      </w:r>
      <w:r w:rsidRPr="009266AC">
        <w:rPr>
          <w:b/>
          <w:bCs/>
        </w:rPr>
        <w:t>117</w:t>
      </w:r>
      <w:r w:rsidR="00D228F6">
        <w:t>,</w:t>
      </w:r>
      <w:r>
        <w:t xml:space="preserve"> 701-710</w:t>
      </w:r>
      <w:r w:rsidR="009266AC">
        <w:t>.</w:t>
      </w:r>
    </w:p>
    <w:p w14:paraId="0C1C0AB6" w14:textId="475C92F8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osen T</w:t>
      </w:r>
      <w:r w:rsidR="00B34B22">
        <w:t>.</w:t>
      </w:r>
      <w:r>
        <w:t>, Kuczynski E</w:t>
      </w:r>
      <w:r w:rsidR="00712451">
        <w:t>.</w:t>
      </w:r>
      <w:r>
        <w:t>, O'Neill L</w:t>
      </w:r>
      <w:r w:rsidR="00712451">
        <w:t>.</w:t>
      </w:r>
      <w:r>
        <w:t>M</w:t>
      </w:r>
      <w:r w:rsidR="00712451">
        <w:t>.</w:t>
      </w:r>
      <w:r w:rsidR="00A5159B">
        <w:t xml:space="preserve"> et al</w:t>
      </w:r>
      <w:r w:rsidR="00846C5E">
        <w:t>.</w:t>
      </w:r>
      <w:r>
        <w:t xml:space="preserve"> </w:t>
      </w:r>
      <w:r w:rsidR="007C0D7A">
        <w:t xml:space="preserve">(2001) </w:t>
      </w:r>
      <w:r>
        <w:t xml:space="preserve">Plasma levels of thrombin-antithrombin complexes predict preterm premature rupture of the </w:t>
      </w:r>
      <w:proofErr w:type="spellStart"/>
      <w:r>
        <w:t>fetal</w:t>
      </w:r>
      <w:proofErr w:type="spellEnd"/>
      <w:r>
        <w:t xml:space="preserve"> membranes. </w:t>
      </w:r>
      <w:r w:rsidRPr="00846C5E">
        <w:rPr>
          <w:i/>
          <w:iCs/>
        </w:rPr>
        <w:t>Journal of Maternal-</w:t>
      </w:r>
      <w:proofErr w:type="spellStart"/>
      <w:r w:rsidRPr="00846C5E">
        <w:rPr>
          <w:i/>
          <w:iCs/>
        </w:rPr>
        <w:t>Fetal</w:t>
      </w:r>
      <w:proofErr w:type="spellEnd"/>
      <w:r w:rsidRPr="00846C5E">
        <w:rPr>
          <w:i/>
          <w:iCs/>
        </w:rPr>
        <w:t xml:space="preserve"> and Neonatal Medicine</w:t>
      </w:r>
      <w:r>
        <w:t xml:space="preserve"> </w:t>
      </w:r>
      <w:r w:rsidRPr="00846C5E">
        <w:rPr>
          <w:b/>
          <w:bCs/>
        </w:rPr>
        <w:t>10</w:t>
      </w:r>
      <w:r w:rsidR="007C0D7A">
        <w:t>,</w:t>
      </w:r>
      <w:r>
        <w:t xml:space="preserve"> 297-300</w:t>
      </w:r>
      <w:r w:rsidR="00846C5E">
        <w:t>.</w:t>
      </w:r>
    </w:p>
    <w:p w14:paraId="6DA883EF" w14:textId="0AB81BAA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uiz R</w:t>
      </w:r>
      <w:r w:rsidR="008B3BF3">
        <w:t>.</w:t>
      </w:r>
      <w:r>
        <w:t>J</w:t>
      </w:r>
      <w:r w:rsidR="008B3BF3">
        <w:t>.</w:t>
      </w:r>
      <w:r>
        <w:t>, Gennaro S</w:t>
      </w:r>
      <w:r w:rsidR="008B3BF3">
        <w:t>.</w:t>
      </w:r>
      <w:r>
        <w:t>, O'Connor C</w:t>
      </w:r>
      <w:r w:rsidR="008B3BF3">
        <w:t>.</w:t>
      </w:r>
      <w:r>
        <w:t xml:space="preserve"> </w:t>
      </w:r>
      <w:r w:rsidR="002E5CE3" w:rsidRPr="008B3BF3">
        <w:t>et al.</w:t>
      </w:r>
      <w:r>
        <w:t xml:space="preserve"> </w:t>
      </w:r>
      <w:r w:rsidR="008B3BF3">
        <w:t xml:space="preserve">(2016) </w:t>
      </w:r>
      <w:r>
        <w:t xml:space="preserve">CRH as a Predictor of Preterm Birth in Minority Women. </w:t>
      </w:r>
      <w:proofErr w:type="spellStart"/>
      <w:r w:rsidRPr="002E5CE3">
        <w:rPr>
          <w:i/>
          <w:iCs/>
        </w:rPr>
        <w:t>Biol</w:t>
      </w:r>
      <w:proofErr w:type="spellEnd"/>
      <w:r w:rsidRPr="002E5CE3">
        <w:rPr>
          <w:i/>
          <w:iCs/>
        </w:rPr>
        <w:t xml:space="preserve"> Res </w:t>
      </w:r>
      <w:proofErr w:type="spellStart"/>
      <w:r w:rsidRPr="002E5CE3">
        <w:rPr>
          <w:i/>
          <w:iCs/>
        </w:rPr>
        <w:t>Nurs</w:t>
      </w:r>
      <w:proofErr w:type="spellEnd"/>
      <w:r>
        <w:t xml:space="preserve"> </w:t>
      </w:r>
      <w:r w:rsidRPr="002E5CE3">
        <w:rPr>
          <w:b/>
          <w:bCs/>
        </w:rPr>
        <w:t>18</w:t>
      </w:r>
      <w:r w:rsidR="008B3BF3">
        <w:t>,</w:t>
      </w:r>
      <w:r>
        <w:t xml:space="preserve"> 316-321</w:t>
      </w:r>
      <w:r w:rsidR="002E5CE3">
        <w:t>.</w:t>
      </w:r>
    </w:p>
    <w:p w14:paraId="748143B7" w14:textId="7464388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Ruiz R</w:t>
      </w:r>
      <w:r w:rsidR="00F170F3">
        <w:t>.</w:t>
      </w:r>
      <w:r>
        <w:t>J</w:t>
      </w:r>
      <w:r w:rsidR="00F170F3">
        <w:t>.</w:t>
      </w:r>
      <w:r>
        <w:t xml:space="preserve">, </w:t>
      </w:r>
      <w:proofErr w:type="spellStart"/>
      <w:r>
        <w:t>Jallo</w:t>
      </w:r>
      <w:proofErr w:type="spellEnd"/>
      <w:r>
        <w:t xml:space="preserve"> N</w:t>
      </w:r>
      <w:r w:rsidR="00F170F3">
        <w:t>.</w:t>
      </w:r>
      <w:r>
        <w:t>, Murphey C</w:t>
      </w:r>
      <w:r w:rsidR="00F170F3">
        <w:t>.</w:t>
      </w:r>
      <w:r>
        <w:t xml:space="preserve"> </w:t>
      </w:r>
      <w:r w:rsidR="003A27C1">
        <w:t>et al</w:t>
      </w:r>
      <w:r w:rsidR="002A4C5E">
        <w:t>.</w:t>
      </w:r>
      <w:r>
        <w:t xml:space="preserve"> </w:t>
      </w:r>
      <w:r w:rsidR="00F170F3">
        <w:t xml:space="preserve">(2012) </w:t>
      </w:r>
      <w:r>
        <w:t>Second trimester maternal plasma levels of cytokines IL-1Ra, Il-6 and IL-10 and preterm birth.</w:t>
      </w:r>
      <w:r w:rsidRPr="002A4C5E">
        <w:rPr>
          <w:i/>
          <w:iCs/>
        </w:rPr>
        <w:t xml:space="preserve"> J </w:t>
      </w:r>
      <w:proofErr w:type="spellStart"/>
      <w:r w:rsidRPr="002A4C5E">
        <w:rPr>
          <w:i/>
          <w:iCs/>
        </w:rPr>
        <w:t>Perinatol</w:t>
      </w:r>
      <w:proofErr w:type="spellEnd"/>
      <w:r>
        <w:t xml:space="preserve"> </w:t>
      </w:r>
      <w:r w:rsidRPr="002A4C5E">
        <w:rPr>
          <w:b/>
          <w:bCs/>
        </w:rPr>
        <w:t>32</w:t>
      </w:r>
      <w:r w:rsidR="00F170F3">
        <w:t>,</w:t>
      </w:r>
      <w:r>
        <w:t xml:space="preserve"> 483-490</w:t>
      </w:r>
      <w:r w:rsidR="002A4C5E">
        <w:t>.</w:t>
      </w:r>
    </w:p>
    <w:p w14:paraId="615C67C2" w14:textId="5FF5AF3F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Saade</w:t>
      </w:r>
      <w:proofErr w:type="spellEnd"/>
      <w:r>
        <w:t xml:space="preserve"> G</w:t>
      </w:r>
      <w:r w:rsidR="00197888">
        <w:t>.</w:t>
      </w:r>
      <w:r>
        <w:t>R</w:t>
      </w:r>
      <w:r w:rsidR="00197888">
        <w:t>.</w:t>
      </w:r>
      <w:r>
        <w:t>, Boggess K</w:t>
      </w:r>
      <w:r w:rsidR="00197888">
        <w:t>.</w:t>
      </w:r>
      <w:r>
        <w:t>A</w:t>
      </w:r>
      <w:r w:rsidR="00197888">
        <w:t>.</w:t>
      </w:r>
      <w:r>
        <w:t>, Sullivan S</w:t>
      </w:r>
      <w:r w:rsidR="00197888">
        <w:t>.</w:t>
      </w:r>
      <w:r>
        <w:t>A</w:t>
      </w:r>
      <w:r w:rsidR="00197888">
        <w:t>.</w:t>
      </w:r>
      <w:r>
        <w:t xml:space="preserve"> </w:t>
      </w:r>
      <w:r w:rsidR="009D3CDA" w:rsidRPr="00197888">
        <w:t>et al.</w:t>
      </w:r>
      <w:r>
        <w:t xml:space="preserve"> </w:t>
      </w:r>
      <w:r w:rsidR="00197888">
        <w:t xml:space="preserve">(2016) </w:t>
      </w:r>
      <w:r>
        <w:t xml:space="preserve">Development and validation of a spontaneous preterm delivery predictor in asymptomatic women. </w:t>
      </w:r>
      <w:r w:rsidRPr="009D3CDA">
        <w:rPr>
          <w:i/>
          <w:iCs/>
        </w:rPr>
        <w:t xml:space="preserve">Am J </w:t>
      </w:r>
      <w:proofErr w:type="spellStart"/>
      <w:r w:rsidRPr="009D3CDA">
        <w:rPr>
          <w:i/>
          <w:iCs/>
        </w:rPr>
        <w:t>Obstet</w:t>
      </w:r>
      <w:proofErr w:type="spellEnd"/>
      <w:r w:rsidRPr="009D3CDA">
        <w:rPr>
          <w:i/>
          <w:iCs/>
        </w:rPr>
        <w:t xml:space="preserve"> </w:t>
      </w:r>
      <w:proofErr w:type="spellStart"/>
      <w:r w:rsidRPr="009D3CDA">
        <w:rPr>
          <w:i/>
          <w:iCs/>
        </w:rPr>
        <w:t>Gynecol</w:t>
      </w:r>
      <w:proofErr w:type="spellEnd"/>
      <w:r>
        <w:t xml:space="preserve"> </w:t>
      </w:r>
      <w:r w:rsidRPr="009D3CDA">
        <w:rPr>
          <w:b/>
          <w:bCs/>
        </w:rPr>
        <w:t>214</w:t>
      </w:r>
      <w:r w:rsidR="00197888">
        <w:t>,</w:t>
      </w:r>
      <w:r>
        <w:t xml:space="preserve"> 633 e631-633 e624</w:t>
      </w:r>
      <w:r w:rsidR="009D3CDA">
        <w:t>.</w:t>
      </w:r>
    </w:p>
    <w:p w14:paraId="22E5A1F4" w14:textId="526D85D3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Shin J</w:t>
      </w:r>
      <w:r w:rsidR="00197888">
        <w:t>.</w:t>
      </w:r>
      <w:r>
        <w:t>E</w:t>
      </w:r>
      <w:r w:rsidR="00197888">
        <w:t>.</w:t>
      </w:r>
      <w:r>
        <w:t>, Shin J</w:t>
      </w:r>
      <w:r w:rsidR="00197888">
        <w:t>.</w:t>
      </w:r>
      <w:r>
        <w:t>C</w:t>
      </w:r>
      <w:r w:rsidR="00197888">
        <w:t>.</w:t>
      </w:r>
      <w:r>
        <w:t>, Kim S</w:t>
      </w:r>
      <w:r w:rsidR="00197888">
        <w:t>.</w:t>
      </w:r>
      <w:r>
        <w:t>J</w:t>
      </w:r>
      <w:r w:rsidR="00197888">
        <w:t>.</w:t>
      </w:r>
      <w:r>
        <w:t xml:space="preserve"> </w:t>
      </w:r>
      <w:r w:rsidR="00CB166F">
        <w:t>et al</w:t>
      </w:r>
      <w:r w:rsidR="00D13CEC">
        <w:t>.</w:t>
      </w:r>
      <w:r>
        <w:t xml:space="preserve"> </w:t>
      </w:r>
      <w:r w:rsidR="00197888">
        <w:t xml:space="preserve">(2016) </w:t>
      </w:r>
      <w:r>
        <w:t xml:space="preserve">Early </w:t>
      </w:r>
      <w:proofErr w:type="spellStart"/>
      <w:r>
        <w:t>midtrimester</w:t>
      </w:r>
      <w:proofErr w:type="spellEnd"/>
      <w:r>
        <w:t xml:space="preserve"> serum insulin-like factors and cervical length to predict preterm delivery. </w:t>
      </w:r>
      <w:r w:rsidRPr="00D13CEC">
        <w:rPr>
          <w:i/>
          <w:iCs/>
        </w:rPr>
        <w:t xml:space="preserve">Taiwan J </w:t>
      </w:r>
      <w:proofErr w:type="spellStart"/>
      <w:r w:rsidRPr="00D13CEC">
        <w:rPr>
          <w:i/>
          <w:iCs/>
        </w:rPr>
        <w:t>Obstet</w:t>
      </w:r>
      <w:proofErr w:type="spellEnd"/>
      <w:r w:rsidRPr="00D13CEC">
        <w:rPr>
          <w:i/>
          <w:iCs/>
        </w:rPr>
        <w:t xml:space="preserve"> </w:t>
      </w:r>
      <w:proofErr w:type="spellStart"/>
      <w:r w:rsidRPr="00D13CEC">
        <w:rPr>
          <w:i/>
          <w:iCs/>
        </w:rPr>
        <w:t>Gynecol</w:t>
      </w:r>
      <w:proofErr w:type="spellEnd"/>
      <w:r>
        <w:t xml:space="preserve"> </w:t>
      </w:r>
      <w:r w:rsidRPr="00D13CEC">
        <w:rPr>
          <w:b/>
          <w:bCs/>
        </w:rPr>
        <w:t>55</w:t>
      </w:r>
      <w:r w:rsidR="00197888">
        <w:t>,</w:t>
      </w:r>
      <w:r>
        <w:t xml:space="preserve"> 45-49</w:t>
      </w:r>
      <w:r w:rsidR="00D13CEC">
        <w:t>.</w:t>
      </w:r>
    </w:p>
    <w:p w14:paraId="0086C330" w14:textId="5D7E7479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Smith G</w:t>
      </w:r>
      <w:r w:rsidR="00197888">
        <w:t>.</w:t>
      </w:r>
      <w:r>
        <w:t>, Stenhouse E</w:t>
      </w:r>
      <w:r w:rsidR="00197888">
        <w:t>.</w:t>
      </w:r>
      <w:r>
        <w:t>, Crossley J</w:t>
      </w:r>
      <w:r w:rsidR="00197888">
        <w:t>.</w:t>
      </w:r>
      <w:r>
        <w:t xml:space="preserve"> </w:t>
      </w:r>
      <w:r w:rsidR="00614363">
        <w:t>et al</w:t>
      </w:r>
      <w:r w:rsidR="00D13CEC">
        <w:t>.</w:t>
      </w:r>
      <w:r>
        <w:t xml:space="preserve"> </w:t>
      </w:r>
      <w:r w:rsidR="00197888">
        <w:t xml:space="preserve">(2002) </w:t>
      </w:r>
      <w:r>
        <w:t xml:space="preserve">Early Pregnancy Levels of Pregnancy-Associated Plasma Protein A and the Risk of Intrauterine Growth Restriction, Premature Birth, Preeclampsia, and Stillbirth. </w:t>
      </w:r>
      <w:r w:rsidRPr="00D13CEC">
        <w:rPr>
          <w:i/>
          <w:iCs/>
        </w:rPr>
        <w:t>The Journal of Clinical Endocrinology &amp; Metabolism</w:t>
      </w:r>
      <w:r>
        <w:t xml:space="preserve"> </w:t>
      </w:r>
      <w:r w:rsidRPr="00D13CEC">
        <w:rPr>
          <w:b/>
          <w:bCs/>
        </w:rPr>
        <w:t>87</w:t>
      </w:r>
      <w:r w:rsidR="00197888">
        <w:t>,</w:t>
      </w:r>
      <w:r>
        <w:t xml:space="preserve"> 1762–1767</w:t>
      </w:r>
      <w:r w:rsidR="00D13CEC">
        <w:t>.</w:t>
      </w:r>
    </w:p>
    <w:p w14:paraId="75E0E1AC" w14:textId="1F81B76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Soni</w:t>
      </w:r>
      <w:proofErr w:type="spellEnd"/>
      <w:r>
        <w:t xml:space="preserve"> S</w:t>
      </w:r>
      <w:r w:rsidR="00747552">
        <w:t>.</w:t>
      </w:r>
      <w:r>
        <w:t>, Krantz D</w:t>
      </w:r>
      <w:r w:rsidR="00747552">
        <w:t>.</w:t>
      </w:r>
      <w:r>
        <w:t>A</w:t>
      </w:r>
      <w:r w:rsidR="00747552">
        <w:t>.</w:t>
      </w:r>
      <w:r>
        <w:t>, Blitz M</w:t>
      </w:r>
      <w:r w:rsidR="00747552">
        <w:t>.</w:t>
      </w:r>
      <w:r>
        <w:t>J</w:t>
      </w:r>
      <w:r w:rsidR="00747552">
        <w:t>.</w:t>
      </w:r>
      <w:r>
        <w:t xml:space="preserve"> </w:t>
      </w:r>
      <w:r w:rsidR="0066252E">
        <w:t>et al</w:t>
      </w:r>
      <w:r w:rsidR="001004D5">
        <w:t>.</w:t>
      </w:r>
      <w:r w:rsidR="00747552" w:rsidRPr="00747552">
        <w:t xml:space="preserve"> </w:t>
      </w:r>
      <w:r w:rsidR="00747552">
        <w:t>(2019)</w:t>
      </w:r>
      <w:r>
        <w:t xml:space="preserve"> Elevated maternal serum-free beta-human chorionic gonadotropin (beta-</w:t>
      </w:r>
      <w:proofErr w:type="spellStart"/>
      <w:r>
        <w:t>hCG</w:t>
      </w:r>
      <w:proofErr w:type="spellEnd"/>
      <w:r>
        <w:t xml:space="preserve">) and reduced risk of spontaneous preterm delivery. </w:t>
      </w:r>
      <w:r w:rsidRPr="00A314CE">
        <w:rPr>
          <w:i/>
          <w:iCs/>
        </w:rPr>
        <w:t xml:space="preserve">J </w:t>
      </w:r>
      <w:proofErr w:type="spellStart"/>
      <w:r w:rsidRPr="00A314CE">
        <w:rPr>
          <w:i/>
          <w:iCs/>
        </w:rPr>
        <w:t>Matern</w:t>
      </w:r>
      <w:proofErr w:type="spellEnd"/>
      <w:r w:rsidRPr="00A314CE">
        <w:rPr>
          <w:i/>
          <w:iCs/>
        </w:rPr>
        <w:t xml:space="preserve"> </w:t>
      </w:r>
      <w:proofErr w:type="spellStart"/>
      <w:r w:rsidRPr="00A314CE">
        <w:rPr>
          <w:i/>
          <w:iCs/>
        </w:rPr>
        <w:t>Fetal</w:t>
      </w:r>
      <w:proofErr w:type="spellEnd"/>
      <w:r w:rsidRPr="00A314CE">
        <w:rPr>
          <w:i/>
          <w:iCs/>
        </w:rPr>
        <w:t xml:space="preserve"> Neonatal Med</w:t>
      </w:r>
      <w:r>
        <w:t xml:space="preserve"> </w:t>
      </w:r>
      <w:r w:rsidRPr="001004D5">
        <w:rPr>
          <w:b/>
          <w:bCs/>
        </w:rPr>
        <w:t>32</w:t>
      </w:r>
      <w:r w:rsidR="00747552">
        <w:t>,</w:t>
      </w:r>
      <w:r>
        <w:t xml:space="preserve"> 3191-3196</w:t>
      </w:r>
      <w:r w:rsidR="001004D5">
        <w:t>.</w:t>
      </w:r>
    </w:p>
    <w:p w14:paraId="3530C59B" w14:textId="41472E36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r>
        <w:t>Sorokin Y</w:t>
      </w:r>
      <w:r w:rsidR="00747552">
        <w:t>.</w:t>
      </w:r>
      <w:r>
        <w:t>, Romero R</w:t>
      </w:r>
      <w:r w:rsidR="00747552">
        <w:t>.</w:t>
      </w:r>
      <w:r>
        <w:t>, Mele L</w:t>
      </w:r>
      <w:r w:rsidR="00747552">
        <w:t>.</w:t>
      </w:r>
      <w:r>
        <w:t xml:space="preserve"> </w:t>
      </w:r>
      <w:r w:rsidR="00FE6E89" w:rsidRPr="00747552">
        <w:t>et al.</w:t>
      </w:r>
      <w:r>
        <w:t xml:space="preserve"> </w:t>
      </w:r>
      <w:r w:rsidR="00747552">
        <w:t xml:space="preserve">(2010) </w:t>
      </w:r>
      <w:r>
        <w:t xml:space="preserve">Maternal serum interleukin-6, C-reactive protein, and matrix metalloproteinase-9 concentrations as risk factors for preterm birth &lt;32 weeks and adverse neonatal outcomes. </w:t>
      </w:r>
      <w:r w:rsidRPr="00FE6E89">
        <w:rPr>
          <w:i/>
          <w:iCs/>
        </w:rPr>
        <w:t xml:space="preserve">Am J </w:t>
      </w:r>
      <w:proofErr w:type="spellStart"/>
      <w:r w:rsidRPr="00FE6E89">
        <w:rPr>
          <w:i/>
          <w:iCs/>
        </w:rPr>
        <w:t>Perinatol</w:t>
      </w:r>
      <w:proofErr w:type="spellEnd"/>
      <w:r>
        <w:t xml:space="preserve"> </w:t>
      </w:r>
      <w:r w:rsidRPr="00FE6E89">
        <w:rPr>
          <w:b/>
          <w:bCs/>
        </w:rPr>
        <w:t>27</w:t>
      </w:r>
      <w:r w:rsidR="00747552">
        <w:t>,</w:t>
      </w:r>
      <w:r>
        <w:t xml:space="preserve"> 631-640</w:t>
      </w:r>
      <w:r w:rsidR="00FE6E89">
        <w:t>.</w:t>
      </w:r>
    </w:p>
    <w:p w14:paraId="2306BDFD" w14:textId="5FD30317" w:rsidR="00C177F0" w:rsidRDefault="006D6AAD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6"/>
      </w:pPr>
      <w:proofErr w:type="spellStart"/>
      <w:r>
        <w:t>Straughen</w:t>
      </w:r>
      <w:proofErr w:type="spellEnd"/>
      <w:r>
        <w:t xml:space="preserve"> J</w:t>
      </w:r>
      <w:r w:rsidR="00747552">
        <w:t>.</w:t>
      </w:r>
      <w:r>
        <w:t>K</w:t>
      </w:r>
      <w:r w:rsidR="00747552">
        <w:t>.</w:t>
      </w:r>
      <w:r>
        <w:t>, Kumar P</w:t>
      </w:r>
      <w:r w:rsidR="00747552">
        <w:t>.</w:t>
      </w:r>
      <w:r>
        <w:t xml:space="preserve"> and </w:t>
      </w:r>
      <w:proofErr w:type="spellStart"/>
      <w:r>
        <w:t>Misra</w:t>
      </w:r>
      <w:proofErr w:type="spellEnd"/>
      <w:r>
        <w:t xml:space="preserve"> V</w:t>
      </w:r>
      <w:r w:rsidR="00747552">
        <w:t>.</w:t>
      </w:r>
      <w:r>
        <w:t>K</w:t>
      </w:r>
      <w:r w:rsidR="00B14B54">
        <w:t>.</w:t>
      </w:r>
      <w:r>
        <w:t xml:space="preserve"> </w:t>
      </w:r>
      <w:r w:rsidR="00747552">
        <w:t xml:space="preserve">(2012) </w:t>
      </w:r>
      <w:r>
        <w:t xml:space="preserve">The effect of maternal soluble FMS-like tyrosine kinase 1 during pregnancy on risk of preterm delivery. </w:t>
      </w:r>
      <w:r w:rsidRPr="00B14B54">
        <w:rPr>
          <w:i/>
          <w:iCs/>
        </w:rPr>
        <w:t xml:space="preserve">J </w:t>
      </w:r>
      <w:proofErr w:type="spellStart"/>
      <w:r w:rsidRPr="00B14B54">
        <w:rPr>
          <w:i/>
          <w:iCs/>
        </w:rPr>
        <w:t>Matern</w:t>
      </w:r>
      <w:proofErr w:type="spellEnd"/>
      <w:r w:rsidRPr="00B14B54">
        <w:rPr>
          <w:i/>
          <w:iCs/>
        </w:rPr>
        <w:t xml:space="preserve"> </w:t>
      </w:r>
      <w:proofErr w:type="spellStart"/>
      <w:r w:rsidRPr="00B14B54">
        <w:rPr>
          <w:i/>
          <w:iCs/>
        </w:rPr>
        <w:t>Fetal</w:t>
      </w:r>
      <w:proofErr w:type="spellEnd"/>
      <w:r w:rsidRPr="00B14B54">
        <w:rPr>
          <w:i/>
          <w:iCs/>
        </w:rPr>
        <w:t xml:space="preserve"> Neonatal Med</w:t>
      </w:r>
      <w:r>
        <w:t xml:space="preserve"> </w:t>
      </w:r>
      <w:r w:rsidRPr="00B14B54">
        <w:rPr>
          <w:b/>
          <w:bCs/>
        </w:rPr>
        <w:t>25</w:t>
      </w:r>
      <w:r w:rsidR="00747552">
        <w:t>,</w:t>
      </w:r>
      <w:r>
        <w:t xml:space="preserve"> 1879-1883</w:t>
      </w:r>
      <w:r w:rsidR="00B14B54">
        <w:t>.</w:t>
      </w:r>
    </w:p>
    <w:p w14:paraId="410F8D83" w14:textId="58DAB653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Tamura T</w:t>
      </w:r>
      <w:r w:rsidR="00747552">
        <w:t>.</w:t>
      </w:r>
      <w:r>
        <w:t>, Goldenberg R</w:t>
      </w:r>
      <w:r w:rsidR="00747552">
        <w:t>.</w:t>
      </w:r>
      <w:r>
        <w:t>, Johnston K</w:t>
      </w:r>
      <w:r w:rsidR="00747552">
        <w:t>.</w:t>
      </w:r>
      <w:r>
        <w:t xml:space="preserve"> </w:t>
      </w:r>
      <w:r w:rsidR="00D733F6">
        <w:t>et al</w:t>
      </w:r>
      <w:r w:rsidR="002B76B5">
        <w:t>.</w:t>
      </w:r>
      <w:r>
        <w:t xml:space="preserve"> </w:t>
      </w:r>
      <w:r w:rsidR="00747552">
        <w:t xml:space="preserve">(1996) </w:t>
      </w:r>
      <w:r>
        <w:t xml:space="preserve">Serum ferritin: A predictor of early spontaneous preterm delivery. </w:t>
      </w:r>
      <w:r w:rsidRPr="002B76B5">
        <w:rPr>
          <w:i/>
          <w:iCs/>
        </w:rPr>
        <w:t xml:space="preserve">Obstetrics and </w:t>
      </w:r>
      <w:proofErr w:type="spellStart"/>
      <w:r w:rsidRPr="002B76B5">
        <w:rPr>
          <w:i/>
          <w:iCs/>
        </w:rPr>
        <w:t>gynecology</w:t>
      </w:r>
      <w:proofErr w:type="spellEnd"/>
      <w:r>
        <w:t xml:space="preserve"> </w:t>
      </w:r>
      <w:r w:rsidRPr="002B76B5">
        <w:rPr>
          <w:b/>
          <w:bCs/>
        </w:rPr>
        <w:t>87</w:t>
      </w:r>
      <w:r w:rsidR="00747552">
        <w:t>,</w:t>
      </w:r>
      <w:r>
        <w:t xml:space="preserve"> 360-365</w:t>
      </w:r>
      <w:r w:rsidR="002B76B5">
        <w:t>.</w:t>
      </w:r>
    </w:p>
    <w:p w14:paraId="2CDE8DA9" w14:textId="22A52BE1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Thorsen P</w:t>
      </w:r>
      <w:r w:rsidR="00747552">
        <w:t>.</w:t>
      </w:r>
      <w:r>
        <w:t>, Schendel D</w:t>
      </w:r>
      <w:r w:rsidR="00747552">
        <w:t>.</w:t>
      </w:r>
      <w:r>
        <w:t>, Deshpande A</w:t>
      </w:r>
      <w:r w:rsidR="00747552">
        <w:t>.</w:t>
      </w:r>
      <w:r w:rsidR="001D6F0B">
        <w:t xml:space="preserve"> et al. </w:t>
      </w:r>
      <w:r w:rsidR="00747552">
        <w:t>(2001)</w:t>
      </w:r>
      <w:r>
        <w:t xml:space="preserve"> Identification of biological biochemical marker(s) for preterm delivery. </w:t>
      </w:r>
      <w:r w:rsidRPr="007244F8">
        <w:rPr>
          <w:i/>
          <w:iCs/>
        </w:rPr>
        <w:t>Paediatric and perinatal epidemiology</w:t>
      </w:r>
      <w:r>
        <w:t xml:space="preserve"> </w:t>
      </w:r>
      <w:r w:rsidRPr="007244F8">
        <w:rPr>
          <w:b/>
          <w:bCs/>
        </w:rPr>
        <w:t>15</w:t>
      </w:r>
      <w:r w:rsidR="00747552">
        <w:t>,</w:t>
      </w:r>
      <w:r>
        <w:t xml:space="preserve"> 90–103</w:t>
      </w:r>
      <w:r w:rsidR="007244F8">
        <w:t>.</w:t>
      </w:r>
    </w:p>
    <w:p w14:paraId="40F68672" w14:textId="2C284884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Vogel I</w:t>
      </w:r>
      <w:r w:rsidR="002D5409">
        <w:t>.</w:t>
      </w:r>
      <w:r>
        <w:t>, Thorsen P</w:t>
      </w:r>
      <w:r w:rsidR="002D5409">
        <w:t>.</w:t>
      </w:r>
      <w:r>
        <w:t xml:space="preserve">, </w:t>
      </w:r>
      <w:proofErr w:type="spellStart"/>
      <w:r>
        <w:t>Hundborg</w:t>
      </w:r>
      <w:proofErr w:type="spellEnd"/>
      <w:r>
        <w:t xml:space="preserve"> H</w:t>
      </w:r>
      <w:r w:rsidR="002D5409">
        <w:t>.</w:t>
      </w:r>
      <w:r>
        <w:t>H</w:t>
      </w:r>
      <w:r w:rsidR="002D5409">
        <w:t>.</w:t>
      </w:r>
      <w:r>
        <w:t xml:space="preserve"> </w:t>
      </w:r>
      <w:r w:rsidR="006C7E41">
        <w:t>et al</w:t>
      </w:r>
      <w:r w:rsidR="00E7714F">
        <w:t>.</w:t>
      </w:r>
      <w:r>
        <w:t xml:space="preserve"> </w:t>
      </w:r>
      <w:r w:rsidR="002D5409">
        <w:t xml:space="preserve">(2006) </w:t>
      </w:r>
      <w:r>
        <w:t xml:space="preserve">Prediction of preterm delivery using changes in serum </w:t>
      </w:r>
      <w:proofErr w:type="spellStart"/>
      <w:r>
        <w:t>relaxin</w:t>
      </w:r>
      <w:proofErr w:type="spellEnd"/>
      <w:r>
        <w:t xml:space="preserve"> in </w:t>
      </w:r>
      <w:proofErr w:type="gramStart"/>
      <w:r>
        <w:t>low risk</w:t>
      </w:r>
      <w:proofErr w:type="gramEnd"/>
      <w:r>
        <w:t xml:space="preserve"> pregnancies. </w:t>
      </w:r>
      <w:r w:rsidRPr="00E7714F">
        <w:rPr>
          <w:i/>
          <w:iCs/>
        </w:rPr>
        <w:t xml:space="preserve">Eur J </w:t>
      </w:r>
      <w:proofErr w:type="spellStart"/>
      <w:r w:rsidRPr="00E7714F">
        <w:rPr>
          <w:i/>
          <w:iCs/>
        </w:rPr>
        <w:t>Obstet</w:t>
      </w:r>
      <w:proofErr w:type="spellEnd"/>
      <w:r w:rsidRPr="00E7714F">
        <w:rPr>
          <w:i/>
          <w:iCs/>
        </w:rPr>
        <w:t xml:space="preserve"> </w:t>
      </w:r>
      <w:proofErr w:type="spellStart"/>
      <w:r w:rsidRPr="00E7714F">
        <w:rPr>
          <w:i/>
          <w:iCs/>
        </w:rPr>
        <w:t>Gynecol</w:t>
      </w:r>
      <w:proofErr w:type="spellEnd"/>
      <w:r w:rsidRPr="00E7714F">
        <w:rPr>
          <w:i/>
          <w:iCs/>
        </w:rPr>
        <w:t xml:space="preserve"> </w:t>
      </w:r>
      <w:proofErr w:type="spellStart"/>
      <w:r w:rsidRPr="00E7714F">
        <w:rPr>
          <w:i/>
          <w:iCs/>
        </w:rPr>
        <w:t>Reprod</w:t>
      </w:r>
      <w:proofErr w:type="spellEnd"/>
      <w:r w:rsidRPr="00E7714F">
        <w:rPr>
          <w:i/>
          <w:iCs/>
        </w:rPr>
        <w:t xml:space="preserve"> </w:t>
      </w:r>
      <w:proofErr w:type="spellStart"/>
      <w:r w:rsidRPr="00E7714F">
        <w:rPr>
          <w:i/>
          <w:iCs/>
        </w:rPr>
        <w:t>Biol</w:t>
      </w:r>
      <w:proofErr w:type="spellEnd"/>
      <w:r>
        <w:t xml:space="preserve"> </w:t>
      </w:r>
      <w:r w:rsidRPr="00E7714F">
        <w:rPr>
          <w:b/>
          <w:bCs/>
        </w:rPr>
        <w:t>128</w:t>
      </w:r>
      <w:r w:rsidR="002D5409">
        <w:t>,</w:t>
      </w:r>
      <w:r>
        <w:t xml:space="preserve"> 113-118</w:t>
      </w:r>
      <w:r w:rsidR="00E7714F">
        <w:t>.</w:t>
      </w:r>
    </w:p>
    <w:p w14:paraId="1FAA0181" w14:textId="70042E66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Wallenstein M</w:t>
      </w:r>
      <w:r w:rsidR="006B4246">
        <w:t>.</w:t>
      </w:r>
      <w:r>
        <w:t>B</w:t>
      </w:r>
      <w:r w:rsidR="006B4246">
        <w:t>.</w:t>
      </w:r>
      <w:r>
        <w:t xml:space="preserve">, </w:t>
      </w:r>
      <w:proofErr w:type="spellStart"/>
      <w:r>
        <w:t>Jelliffe</w:t>
      </w:r>
      <w:proofErr w:type="spellEnd"/>
      <w:r>
        <w:t>-Pawlowski L</w:t>
      </w:r>
      <w:r w:rsidR="006B4246">
        <w:t>.</w:t>
      </w:r>
      <w:r>
        <w:t>L</w:t>
      </w:r>
      <w:r w:rsidR="006B4246">
        <w:t>.</w:t>
      </w:r>
      <w:r>
        <w:t>, Yang W</w:t>
      </w:r>
      <w:r w:rsidR="006B4246">
        <w:t>.</w:t>
      </w:r>
      <w:r>
        <w:t xml:space="preserve"> </w:t>
      </w:r>
      <w:r w:rsidR="00D71A94" w:rsidRPr="006B4246">
        <w:t>et al.</w:t>
      </w:r>
      <w:r>
        <w:t xml:space="preserve"> </w:t>
      </w:r>
      <w:r w:rsidR="006B4246">
        <w:t xml:space="preserve">(2016) </w:t>
      </w:r>
      <w:r>
        <w:t xml:space="preserve">Inflammatory biomarkers and spontaneous preterm birth among obese women. </w:t>
      </w:r>
      <w:r w:rsidRPr="00D71A94">
        <w:rPr>
          <w:i/>
          <w:iCs/>
        </w:rPr>
        <w:t xml:space="preserve">J </w:t>
      </w:r>
      <w:proofErr w:type="spellStart"/>
      <w:r w:rsidRPr="00D71A94">
        <w:rPr>
          <w:i/>
          <w:iCs/>
        </w:rPr>
        <w:t>Matern</w:t>
      </w:r>
      <w:proofErr w:type="spellEnd"/>
      <w:r w:rsidRPr="00D71A94">
        <w:rPr>
          <w:i/>
          <w:iCs/>
        </w:rPr>
        <w:t xml:space="preserve"> </w:t>
      </w:r>
      <w:proofErr w:type="spellStart"/>
      <w:r w:rsidRPr="00D71A94">
        <w:rPr>
          <w:i/>
          <w:iCs/>
        </w:rPr>
        <w:t>Fetal</w:t>
      </w:r>
      <w:proofErr w:type="spellEnd"/>
      <w:r w:rsidRPr="00D71A94">
        <w:rPr>
          <w:i/>
          <w:iCs/>
        </w:rPr>
        <w:t xml:space="preserve"> Neonatal Med</w:t>
      </w:r>
      <w:r>
        <w:t xml:space="preserve"> </w:t>
      </w:r>
      <w:r w:rsidRPr="00D71A94">
        <w:rPr>
          <w:b/>
          <w:bCs/>
        </w:rPr>
        <w:t>29</w:t>
      </w:r>
      <w:r w:rsidR="006B4246">
        <w:t>,</w:t>
      </w:r>
      <w:r>
        <w:t xml:space="preserve"> 3317-3322</w:t>
      </w:r>
      <w:r w:rsidR="00D71A94">
        <w:t>.</w:t>
      </w:r>
    </w:p>
    <w:p w14:paraId="16AC15BB" w14:textId="40E56132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Whitcomb B</w:t>
      </w:r>
      <w:r w:rsidR="006B4246">
        <w:t>.</w:t>
      </w:r>
      <w:r>
        <w:t>W</w:t>
      </w:r>
      <w:r w:rsidR="006B4246">
        <w:t>.</w:t>
      </w:r>
      <w:r>
        <w:t xml:space="preserve">, </w:t>
      </w:r>
      <w:proofErr w:type="spellStart"/>
      <w:r>
        <w:t>Schisterman</w:t>
      </w:r>
      <w:proofErr w:type="spellEnd"/>
      <w:r>
        <w:t xml:space="preserve"> E</w:t>
      </w:r>
      <w:r w:rsidR="006B4246">
        <w:t>.</w:t>
      </w:r>
      <w:r>
        <w:t>F</w:t>
      </w:r>
      <w:r w:rsidR="006B4246">
        <w:t>.</w:t>
      </w:r>
      <w:r>
        <w:t>, Luo X</w:t>
      </w:r>
      <w:r w:rsidR="006B4246">
        <w:t>.</w:t>
      </w:r>
      <w:r>
        <w:t xml:space="preserve"> </w:t>
      </w:r>
      <w:r w:rsidR="001818FD">
        <w:t>et al</w:t>
      </w:r>
      <w:r w:rsidR="00D71A94">
        <w:t>.</w:t>
      </w:r>
      <w:r>
        <w:t xml:space="preserve"> </w:t>
      </w:r>
      <w:r w:rsidR="006B4246">
        <w:t xml:space="preserve">(2009) </w:t>
      </w:r>
      <w:r>
        <w:t xml:space="preserve">Maternal serum granulocyte colony-stimulating factor levels and spontaneous preterm birth. </w:t>
      </w:r>
      <w:r w:rsidRPr="00D71A94">
        <w:rPr>
          <w:i/>
          <w:iCs/>
        </w:rPr>
        <w:t xml:space="preserve">J </w:t>
      </w:r>
      <w:proofErr w:type="spellStart"/>
      <w:r w:rsidRPr="00D71A94">
        <w:rPr>
          <w:i/>
          <w:iCs/>
        </w:rPr>
        <w:t>Womens</w:t>
      </w:r>
      <w:proofErr w:type="spellEnd"/>
      <w:r w:rsidRPr="00D71A94">
        <w:rPr>
          <w:i/>
          <w:iCs/>
        </w:rPr>
        <w:t xml:space="preserve"> Health (</w:t>
      </w:r>
      <w:proofErr w:type="spellStart"/>
      <w:r w:rsidRPr="00D71A94">
        <w:rPr>
          <w:i/>
          <w:iCs/>
        </w:rPr>
        <w:t>Larchmt</w:t>
      </w:r>
      <w:proofErr w:type="spellEnd"/>
      <w:r w:rsidRPr="00D71A94">
        <w:rPr>
          <w:i/>
          <w:iCs/>
        </w:rPr>
        <w:t>)</w:t>
      </w:r>
      <w:r>
        <w:t xml:space="preserve"> </w:t>
      </w:r>
      <w:r w:rsidRPr="00D71A94">
        <w:rPr>
          <w:b/>
          <w:bCs/>
        </w:rPr>
        <w:t>18</w:t>
      </w:r>
      <w:r w:rsidR="006B4246">
        <w:t>,</w:t>
      </w:r>
      <w:r>
        <w:t xml:space="preserve"> 73-78</w:t>
      </w:r>
      <w:r w:rsidR="00D71A94">
        <w:t>.</w:t>
      </w:r>
    </w:p>
    <w:p w14:paraId="5EF28423" w14:textId="6FE872B0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Zhang J</w:t>
      </w:r>
      <w:r w:rsidR="007E7CC9">
        <w:t>.</w:t>
      </w:r>
      <w:r>
        <w:t xml:space="preserve">, </w:t>
      </w:r>
      <w:proofErr w:type="spellStart"/>
      <w:r>
        <w:t>Shynlova</w:t>
      </w:r>
      <w:proofErr w:type="spellEnd"/>
      <w:r>
        <w:t xml:space="preserve"> O</w:t>
      </w:r>
      <w:r w:rsidR="007E7CC9">
        <w:t>.</w:t>
      </w:r>
      <w:r>
        <w:t>, Sabra S</w:t>
      </w:r>
      <w:r w:rsidR="007E7CC9">
        <w:t>.</w:t>
      </w:r>
      <w:r>
        <w:t xml:space="preserve"> </w:t>
      </w:r>
      <w:r w:rsidR="00B45773">
        <w:t>et al</w:t>
      </w:r>
      <w:r w:rsidR="00916F81">
        <w:t>.</w:t>
      </w:r>
      <w:r>
        <w:t xml:space="preserve"> </w:t>
      </w:r>
      <w:r w:rsidR="007E7CC9">
        <w:t xml:space="preserve">(2017) </w:t>
      </w:r>
      <w:r>
        <w:t xml:space="preserve">Immunophenotyping and activation status of maternal peripheral blood leukocytes during pregnancy and labour, both term and preterm. </w:t>
      </w:r>
      <w:r w:rsidRPr="00916F81">
        <w:rPr>
          <w:i/>
          <w:iCs/>
        </w:rPr>
        <w:t>J Cell Mol Med</w:t>
      </w:r>
      <w:r>
        <w:t xml:space="preserve"> </w:t>
      </w:r>
      <w:r w:rsidRPr="00916F81">
        <w:rPr>
          <w:b/>
          <w:bCs/>
        </w:rPr>
        <w:t>21</w:t>
      </w:r>
      <w:r w:rsidR="007E7CC9">
        <w:t>,</w:t>
      </w:r>
      <w:r>
        <w:t xml:space="preserve"> 2386-2402</w:t>
      </w:r>
      <w:r w:rsidR="00916F81">
        <w:t>.</w:t>
      </w:r>
    </w:p>
    <w:p w14:paraId="790EDC97" w14:textId="0EAEA9B0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lastRenderedPageBreak/>
        <w:t>Zhu H</w:t>
      </w:r>
      <w:r w:rsidR="007E7CC9">
        <w:t>.</w:t>
      </w:r>
      <w:r>
        <w:t xml:space="preserve"> and Yang M</w:t>
      </w:r>
      <w:r w:rsidR="007E7CC9">
        <w:t>.</w:t>
      </w:r>
      <w:r>
        <w:t>J</w:t>
      </w:r>
      <w:r w:rsidR="00497B75">
        <w:t>.</w:t>
      </w:r>
      <w:r w:rsidR="007E7CC9" w:rsidRPr="007E7CC9">
        <w:t xml:space="preserve"> </w:t>
      </w:r>
      <w:r w:rsidR="007E7CC9">
        <w:t xml:space="preserve">(2018) </w:t>
      </w:r>
      <w:r>
        <w:t xml:space="preserve">Maternal plasma concentrations of macrophage migration inhibitory factor at first trimester as a predictive biomarker of preterm delivery in Chinese women. </w:t>
      </w:r>
      <w:r w:rsidRPr="00497B75">
        <w:rPr>
          <w:i/>
          <w:iCs/>
        </w:rPr>
        <w:t xml:space="preserve">Clin </w:t>
      </w:r>
      <w:proofErr w:type="spellStart"/>
      <w:r w:rsidRPr="00497B75">
        <w:rPr>
          <w:i/>
          <w:iCs/>
        </w:rPr>
        <w:t>Chim</w:t>
      </w:r>
      <w:proofErr w:type="spellEnd"/>
      <w:r w:rsidRPr="00497B75">
        <w:rPr>
          <w:i/>
          <w:iCs/>
        </w:rPr>
        <w:t xml:space="preserve"> Acta</w:t>
      </w:r>
      <w:r>
        <w:t xml:space="preserve"> </w:t>
      </w:r>
      <w:r w:rsidRPr="00497B75">
        <w:rPr>
          <w:b/>
          <w:bCs/>
        </w:rPr>
        <w:t>483</w:t>
      </w:r>
      <w:r w:rsidR="007E7CC9">
        <w:t>,</w:t>
      </w:r>
      <w:r>
        <w:t xml:space="preserve"> 286-290</w:t>
      </w:r>
      <w:r w:rsidR="00497B75">
        <w:t>.</w:t>
      </w:r>
    </w:p>
    <w:p w14:paraId="558DDF37" w14:textId="0A3E44A6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 w:rsidRPr="009F060E">
        <w:t>Patil A</w:t>
      </w:r>
      <w:r w:rsidR="007E7CC9">
        <w:t>.</w:t>
      </w:r>
      <w:r w:rsidRPr="009F060E">
        <w:t>S</w:t>
      </w:r>
      <w:r w:rsidR="007E7CC9">
        <w:t>.</w:t>
      </w:r>
      <w:r w:rsidRPr="009F060E">
        <w:t>, Gaikwad N</w:t>
      </w:r>
      <w:r w:rsidR="007E7CC9">
        <w:t>.</w:t>
      </w:r>
      <w:r w:rsidRPr="009F060E">
        <w:t>W</w:t>
      </w:r>
      <w:r w:rsidR="007E7CC9">
        <w:t>.</w:t>
      </w:r>
      <w:r w:rsidRPr="009F060E">
        <w:t xml:space="preserve">, </w:t>
      </w:r>
      <w:proofErr w:type="spellStart"/>
      <w:r w:rsidRPr="009F060E">
        <w:t>Grotegut</w:t>
      </w:r>
      <w:proofErr w:type="spellEnd"/>
      <w:r w:rsidRPr="009F060E">
        <w:t xml:space="preserve"> C</w:t>
      </w:r>
      <w:r w:rsidR="007E7CC9">
        <w:t>.</w:t>
      </w:r>
      <w:r w:rsidRPr="009F060E">
        <w:t>A</w:t>
      </w:r>
      <w:r w:rsidR="007E7CC9">
        <w:t>.</w:t>
      </w:r>
      <w:r w:rsidRPr="009F060E">
        <w:t xml:space="preserve"> </w:t>
      </w:r>
      <w:r w:rsidR="00267976">
        <w:t>et al</w:t>
      </w:r>
      <w:r w:rsidRPr="009F060E">
        <w:t xml:space="preserve">. </w:t>
      </w:r>
      <w:r w:rsidR="007E7CC9">
        <w:t>(</w:t>
      </w:r>
      <w:r w:rsidR="007E7CC9" w:rsidRPr="009F060E">
        <w:t>2020</w:t>
      </w:r>
      <w:r w:rsidR="007E7CC9">
        <w:t xml:space="preserve">) </w:t>
      </w:r>
      <w:r w:rsidRPr="009F060E">
        <w:t xml:space="preserve">Alterations in endogenous progesterone metabolism associated with spontaneous very preterm delivery. </w:t>
      </w:r>
      <w:r w:rsidRPr="008B34B3">
        <w:rPr>
          <w:i/>
          <w:iCs/>
        </w:rPr>
        <w:t xml:space="preserve">Hum </w:t>
      </w:r>
      <w:proofErr w:type="spellStart"/>
      <w:r w:rsidRPr="008B34B3">
        <w:rPr>
          <w:i/>
          <w:iCs/>
        </w:rPr>
        <w:t>Reprod</w:t>
      </w:r>
      <w:proofErr w:type="spellEnd"/>
      <w:r w:rsidRPr="008B34B3">
        <w:rPr>
          <w:i/>
          <w:iCs/>
        </w:rPr>
        <w:t xml:space="preserve"> Open</w:t>
      </w:r>
      <w:r w:rsidR="008B34B3">
        <w:rPr>
          <w:i/>
          <w:iCs/>
        </w:rPr>
        <w:t xml:space="preserve"> </w:t>
      </w:r>
      <w:r w:rsidRPr="008B34B3">
        <w:rPr>
          <w:b/>
          <w:bCs/>
        </w:rPr>
        <w:t>2020</w:t>
      </w:r>
      <w:r w:rsidR="007E7CC9">
        <w:t>,</w:t>
      </w:r>
      <w:r w:rsidR="008B34B3">
        <w:t xml:space="preserve"> </w:t>
      </w:r>
      <w:r w:rsidRPr="009F060E">
        <w:t>hoaa007.</w:t>
      </w:r>
    </w:p>
    <w:p w14:paraId="1017E741" w14:textId="41B4C210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proofErr w:type="spellStart"/>
      <w:r>
        <w:t>Eick</w:t>
      </w:r>
      <w:proofErr w:type="spellEnd"/>
      <w:r>
        <w:t xml:space="preserve"> S</w:t>
      </w:r>
      <w:r w:rsidR="007E7CC9">
        <w:t>.</w:t>
      </w:r>
      <w:r>
        <w:t>M</w:t>
      </w:r>
      <w:r w:rsidR="007E7CC9">
        <w:t>.</w:t>
      </w:r>
      <w:r>
        <w:t>, Ferguson K</w:t>
      </w:r>
      <w:r w:rsidR="007E7CC9">
        <w:t>.</w:t>
      </w:r>
      <w:r>
        <w:t>K</w:t>
      </w:r>
      <w:r w:rsidR="007E7CC9">
        <w:t>.</w:t>
      </w:r>
      <w:r>
        <w:t>, Milne G</w:t>
      </w:r>
      <w:r w:rsidR="007E7CC9">
        <w:t>.</w:t>
      </w:r>
      <w:r>
        <w:t>L</w:t>
      </w:r>
      <w:r w:rsidR="007E7CC9">
        <w:t>.</w:t>
      </w:r>
      <w:r w:rsidR="00267976">
        <w:t xml:space="preserve"> </w:t>
      </w:r>
      <w:r w:rsidR="003551D2" w:rsidRPr="007E7CC9">
        <w:t>et al.</w:t>
      </w:r>
      <w:r>
        <w:t xml:space="preserve"> </w:t>
      </w:r>
      <w:r w:rsidR="007E7CC9">
        <w:t xml:space="preserve">(2020) </w:t>
      </w:r>
      <w:r>
        <w:t xml:space="preserve">Repeated measures of urinary oxidative stress biomarkers and preterm birth in Puerto Rico. </w:t>
      </w:r>
      <w:r w:rsidRPr="003551D2">
        <w:rPr>
          <w:i/>
          <w:iCs/>
        </w:rPr>
        <w:t xml:space="preserve">Free </w:t>
      </w:r>
      <w:proofErr w:type="spellStart"/>
      <w:r w:rsidRPr="003551D2">
        <w:rPr>
          <w:i/>
          <w:iCs/>
        </w:rPr>
        <w:t>Radic</w:t>
      </w:r>
      <w:proofErr w:type="spellEnd"/>
      <w:r w:rsidRPr="003551D2">
        <w:rPr>
          <w:i/>
          <w:iCs/>
        </w:rPr>
        <w:t xml:space="preserve"> </w:t>
      </w:r>
      <w:proofErr w:type="spellStart"/>
      <w:r w:rsidRPr="003551D2">
        <w:rPr>
          <w:i/>
          <w:iCs/>
        </w:rPr>
        <w:t>Biol</w:t>
      </w:r>
      <w:proofErr w:type="spellEnd"/>
      <w:r w:rsidRPr="003551D2">
        <w:rPr>
          <w:i/>
          <w:iCs/>
        </w:rPr>
        <w:t xml:space="preserve"> Med</w:t>
      </w:r>
      <w:r>
        <w:t xml:space="preserve"> </w:t>
      </w:r>
      <w:r w:rsidRPr="003551D2">
        <w:rPr>
          <w:b/>
          <w:bCs/>
        </w:rPr>
        <w:t>146</w:t>
      </w:r>
      <w:r w:rsidR="007E7CC9">
        <w:t>,</w:t>
      </w:r>
      <w:r>
        <w:t xml:space="preserve"> 299-305</w:t>
      </w:r>
      <w:r w:rsidR="003551D2">
        <w:t>.</w:t>
      </w:r>
    </w:p>
    <w:p w14:paraId="7CE46049" w14:textId="29CABF29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Rosen E</w:t>
      </w:r>
      <w:r w:rsidR="007E7CC9">
        <w:t>.</w:t>
      </w:r>
      <w:r>
        <w:t>M</w:t>
      </w:r>
      <w:r w:rsidR="007E7CC9">
        <w:t>.</w:t>
      </w:r>
      <w:r>
        <w:t xml:space="preserve">, van 't </w:t>
      </w:r>
      <w:proofErr w:type="spellStart"/>
      <w:r>
        <w:t>Erve</w:t>
      </w:r>
      <w:proofErr w:type="spellEnd"/>
      <w:r>
        <w:t xml:space="preserve"> T</w:t>
      </w:r>
      <w:r w:rsidR="007E7CC9">
        <w:t>.</w:t>
      </w:r>
      <w:r>
        <w:t>J</w:t>
      </w:r>
      <w:r w:rsidR="007E7CC9">
        <w:t>.</w:t>
      </w:r>
      <w:r>
        <w:t>, Boss J</w:t>
      </w:r>
      <w:r w:rsidR="007E7CC9">
        <w:t>.</w:t>
      </w:r>
      <w:r>
        <w:t xml:space="preserve"> </w:t>
      </w:r>
      <w:r w:rsidR="008306E5" w:rsidRPr="007E7CC9">
        <w:t>et al.</w:t>
      </w:r>
      <w:r w:rsidR="007E7CC9" w:rsidRPr="007E7CC9">
        <w:t xml:space="preserve"> </w:t>
      </w:r>
      <w:r w:rsidR="007E7CC9">
        <w:t>(2019)</w:t>
      </w:r>
      <w:r>
        <w:t xml:space="preserve"> Urinary oxidative stress biomarkers and accelerated time to spontaneous delivery. </w:t>
      </w:r>
      <w:r w:rsidRPr="008306E5">
        <w:rPr>
          <w:i/>
          <w:iCs/>
        </w:rPr>
        <w:t xml:space="preserve">Free </w:t>
      </w:r>
      <w:proofErr w:type="spellStart"/>
      <w:r w:rsidRPr="008306E5">
        <w:rPr>
          <w:i/>
          <w:iCs/>
        </w:rPr>
        <w:t>Radic</w:t>
      </w:r>
      <w:proofErr w:type="spellEnd"/>
      <w:r w:rsidRPr="008306E5">
        <w:rPr>
          <w:i/>
          <w:iCs/>
        </w:rPr>
        <w:t xml:space="preserve"> </w:t>
      </w:r>
      <w:proofErr w:type="spellStart"/>
      <w:r w:rsidRPr="008306E5">
        <w:rPr>
          <w:i/>
          <w:iCs/>
        </w:rPr>
        <w:t>Biol</w:t>
      </w:r>
      <w:proofErr w:type="spellEnd"/>
      <w:r w:rsidRPr="008306E5">
        <w:rPr>
          <w:i/>
          <w:iCs/>
        </w:rPr>
        <w:t xml:space="preserve"> Med</w:t>
      </w:r>
      <w:r>
        <w:t xml:space="preserve"> </w:t>
      </w:r>
      <w:r w:rsidRPr="008306E5">
        <w:rPr>
          <w:b/>
          <w:bCs/>
        </w:rPr>
        <w:t>130</w:t>
      </w:r>
      <w:r w:rsidR="007E7CC9">
        <w:t>,</w:t>
      </w:r>
      <w:r>
        <w:t xml:space="preserve"> 419-425</w:t>
      </w:r>
      <w:r w:rsidR="008306E5">
        <w:t>.</w:t>
      </w:r>
    </w:p>
    <w:p w14:paraId="4CB8E36E" w14:textId="3CD31496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r>
        <w:t>Ferguson K</w:t>
      </w:r>
      <w:r w:rsidR="007E7CC9">
        <w:t>.</w:t>
      </w:r>
      <w:r>
        <w:t>K</w:t>
      </w:r>
      <w:r w:rsidR="007E7CC9">
        <w:t>.</w:t>
      </w:r>
      <w:r>
        <w:t>, McElrath T</w:t>
      </w:r>
      <w:r w:rsidR="007E7CC9">
        <w:t>.</w:t>
      </w:r>
      <w:r>
        <w:t>F</w:t>
      </w:r>
      <w:r w:rsidR="007E7CC9">
        <w:t>.</w:t>
      </w:r>
      <w:r>
        <w:t>, Ko Y</w:t>
      </w:r>
      <w:r w:rsidR="007E7CC9">
        <w:t>.</w:t>
      </w:r>
      <w:r>
        <w:t>A</w:t>
      </w:r>
      <w:r w:rsidR="007E7CC9">
        <w:t>.</w:t>
      </w:r>
      <w:r>
        <w:t xml:space="preserve"> </w:t>
      </w:r>
      <w:r w:rsidR="00984D5C">
        <w:t>et al</w:t>
      </w:r>
      <w:r w:rsidR="00340002">
        <w:t>.</w:t>
      </w:r>
      <w:r>
        <w:t xml:space="preserve"> </w:t>
      </w:r>
      <w:r w:rsidR="007E7CC9">
        <w:t xml:space="preserve">(2014) </w:t>
      </w:r>
      <w:r>
        <w:t xml:space="preserve">Variability in urinary phthalate metabolite levels across pregnancy and sensitive windows of exposure for the risk of preterm birth. </w:t>
      </w:r>
      <w:r w:rsidRPr="00340002">
        <w:rPr>
          <w:i/>
          <w:iCs/>
        </w:rPr>
        <w:t>Environ Int</w:t>
      </w:r>
      <w:r>
        <w:t xml:space="preserve"> </w:t>
      </w:r>
      <w:r w:rsidRPr="00340002">
        <w:rPr>
          <w:b/>
          <w:bCs/>
        </w:rPr>
        <w:t>70</w:t>
      </w:r>
      <w:r w:rsidR="007E7CC9">
        <w:t>,</w:t>
      </w:r>
      <w:r>
        <w:t xml:space="preserve"> 118-124</w:t>
      </w:r>
      <w:r w:rsidR="00340002">
        <w:t>.</w:t>
      </w:r>
    </w:p>
    <w:p w14:paraId="0AD5AE49" w14:textId="73B5C295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proofErr w:type="spellStart"/>
      <w:r>
        <w:t>Giannella</w:t>
      </w:r>
      <w:proofErr w:type="spellEnd"/>
      <w:r>
        <w:t xml:space="preserve"> L</w:t>
      </w:r>
      <w:r w:rsidR="007E7CC9">
        <w:t>.</w:t>
      </w:r>
      <w:r>
        <w:t xml:space="preserve">, </w:t>
      </w:r>
      <w:proofErr w:type="spellStart"/>
      <w:r>
        <w:t>Giulini</w:t>
      </w:r>
      <w:proofErr w:type="spellEnd"/>
      <w:r>
        <w:t xml:space="preserve"> S</w:t>
      </w:r>
      <w:r w:rsidR="007E7CC9">
        <w:t>.</w:t>
      </w:r>
      <w:r>
        <w:t xml:space="preserve">, </w:t>
      </w:r>
      <w:proofErr w:type="spellStart"/>
      <w:r>
        <w:t>Cerami</w:t>
      </w:r>
      <w:proofErr w:type="spellEnd"/>
      <w:r>
        <w:t xml:space="preserve"> L</w:t>
      </w:r>
      <w:r w:rsidR="007E7CC9">
        <w:t>.</w:t>
      </w:r>
      <w:r>
        <w:t>B</w:t>
      </w:r>
      <w:r w:rsidR="007E7CC9">
        <w:t>.</w:t>
      </w:r>
      <w:r>
        <w:t xml:space="preserve"> </w:t>
      </w:r>
      <w:r w:rsidR="00984D5C">
        <w:t>et al</w:t>
      </w:r>
      <w:r w:rsidR="00A41CDC">
        <w:t>.</w:t>
      </w:r>
      <w:r>
        <w:t xml:space="preserve"> </w:t>
      </w:r>
      <w:r w:rsidR="007E7CC9">
        <w:t xml:space="preserve">(2011) </w:t>
      </w:r>
      <w:r>
        <w:t xml:space="preserve">Periodontal disease and nitric oxide levels in </w:t>
      </w:r>
      <w:proofErr w:type="gramStart"/>
      <w:r>
        <w:t>low risk</w:t>
      </w:r>
      <w:proofErr w:type="gramEnd"/>
      <w:r>
        <w:t xml:space="preserve"> women with preterm </w:t>
      </w:r>
      <w:proofErr w:type="spellStart"/>
      <w:r>
        <w:t>labor</w:t>
      </w:r>
      <w:proofErr w:type="spellEnd"/>
      <w:r>
        <w:t xml:space="preserve">. </w:t>
      </w:r>
      <w:r w:rsidRPr="00A41CDC">
        <w:rPr>
          <w:i/>
          <w:iCs/>
        </w:rPr>
        <w:t xml:space="preserve">Eur J </w:t>
      </w:r>
      <w:proofErr w:type="spellStart"/>
      <w:r w:rsidRPr="00A41CDC">
        <w:rPr>
          <w:i/>
          <w:iCs/>
        </w:rPr>
        <w:t>Obstet</w:t>
      </w:r>
      <w:proofErr w:type="spellEnd"/>
      <w:r w:rsidRPr="00A41CDC">
        <w:rPr>
          <w:i/>
          <w:iCs/>
        </w:rPr>
        <w:t xml:space="preserve"> </w:t>
      </w:r>
      <w:proofErr w:type="spellStart"/>
      <w:r w:rsidRPr="00A41CDC">
        <w:rPr>
          <w:i/>
          <w:iCs/>
        </w:rPr>
        <w:t>Gynecol</w:t>
      </w:r>
      <w:proofErr w:type="spellEnd"/>
      <w:r w:rsidRPr="00A41CDC">
        <w:rPr>
          <w:i/>
          <w:iCs/>
        </w:rPr>
        <w:t xml:space="preserve"> </w:t>
      </w:r>
      <w:proofErr w:type="spellStart"/>
      <w:r w:rsidRPr="00A41CDC">
        <w:rPr>
          <w:i/>
          <w:iCs/>
        </w:rPr>
        <w:t>Reprod</w:t>
      </w:r>
      <w:proofErr w:type="spellEnd"/>
      <w:r w:rsidRPr="00A41CDC">
        <w:rPr>
          <w:i/>
          <w:iCs/>
        </w:rPr>
        <w:t xml:space="preserve"> </w:t>
      </w:r>
      <w:proofErr w:type="spellStart"/>
      <w:r w:rsidRPr="00A41CDC">
        <w:rPr>
          <w:i/>
          <w:iCs/>
        </w:rPr>
        <w:t>Biol</w:t>
      </w:r>
      <w:proofErr w:type="spellEnd"/>
      <w:r>
        <w:t xml:space="preserve"> </w:t>
      </w:r>
      <w:r w:rsidRPr="00A41CDC">
        <w:rPr>
          <w:b/>
          <w:bCs/>
        </w:rPr>
        <w:t>158</w:t>
      </w:r>
      <w:r w:rsidR="007E7CC9">
        <w:t>,</w:t>
      </w:r>
      <w:r>
        <w:t xml:space="preserve"> 47-51</w:t>
      </w:r>
      <w:r w:rsidR="00A41CDC">
        <w:t>.</w:t>
      </w:r>
    </w:p>
    <w:p w14:paraId="19FBDD35" w14:textId="7D7EA2D0" w:rsidR="00C177F0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6"/>
      </w:pPr>
      <w:proofErr w:type="spellStart"/>
      <w:r>
        <w:t>Adibi</w:t>
      </w:r>
      <w:proofErr w:type="spellEnd"/>
      <w:r>
        <w:t xml:space="preserve"> J</w:t>
      </w:r>
      <w:r w:rsidR="007E7CC9">
        <w:t>.</w:t>
      </w:r>
      <w:r>
        <w:t>J</w:t>
      </w:r>
      <w:r w:rsidR="007E7CC9">
        <w:t>.</w:t>
      </w:r>
      <w:r>
        <w:t>, Hauser R</w:t>
      </w:r>
      <w:r w:rsidR="007E7CC9">
        <w:t>.</w:t>
      </w:r>
      <w:r>
        <w:t>, Williams P</w:t>
      </w:r>
      <w:r w:rsidR="007E7CC9">
        <w:t>.</w:t>
      </w:r>
      <w:r>
        <w:t>L</w:t>
      </w:r>
      <w:r w:rsidR="007E7CC9">
        <w:t>.</w:t>
      </w:r>
      <w:r>
        <w:t xml:space="preserve"> </w:t>
      </w:r>
      <w:r w:rsidR="00515C4B" w:rsidRPr="007E7CC9">
        <w:t>et al.</w:t>
      </w:r>
      <w:r w:rsidR="00515C4B">
        <w:t xml:space="preserve"> </w:t>
      </w:r>
      <w:r w:rsidR="007E7CC9">
        <w:t xml:space="preserve">(2009) </w:t>
      </w:r>
      <w:r>
        <w:t xml:space="preserve">Maternal urinary metabolites of Di-(2-Ethylhexyl) phthalate in relation to the timing of </w:t>
      </w:r>
      <w:proofErr w:type="spellStart"/>
      <w:r>
        <w:t>labor</w:t>
      </w:r>
      <w:proofErr w:type="spellEnd"/>
      <w:r>
        <w:t xml:space="preserve"> in a US </w:t>
      </w:r>
      <w:proofErr w:type="spellStart"/>
      <w:r>
        <w:t>multicenter</w:t>
      </w:r>
      <w:proofErr w:type="spellEnd"/>
      <w:r>
        <w:t xml:space="preserve"> pregnancy cohort study. </w:t>
      </w:r>
      <w:r w:rsidRPr="00515C4B">
        <w:rPr>
          <w:i/>
          <w:iCs/>
        </w:rPr>
        <w:t xml:space="preserve">Am J </w:t>
      </w:r>
      <w:proofErr w:type="spellStart"/>
      <w:r w:rsidRPr="00515C4B">
        <w:rPr>
          <w:i/>
          <w:iCs/>
        </w:rPr>
        <w:t>Epidemiol</w:t>
      </w:r>
      <w:proofErr w:type="spellEnd"/>
      <w:r>
        <w:t xml:space="preserve"> </w:t>
      </w:r>
      <w:r w:rsidRPr="00515C4B">
        <w:rPr>
          <w:b/>
          <w:bCs/>
        </w:rPr>
        <w:t>169</w:t>
      </w:r>
      <w:r w:rsidR="007E7CC9">
        <w:t>,</w:t>
      </w:r>
      <w:r>
        <w:t xml:space="preserve"> 1015-1024</w:t>
      </w:r>
      <w:r w:rsidR="00515C4B">
        <w:t>.</w:t>
      </w:r>
    </w:p>
    <w:p w14:paraId="2233035C" w14:textId="6AB377FD" w:rsidR="00795511" w:rsidRDefault="006D6AAD" w:rsidP="003F6EB2">
      <w:pPr>
        <w:pStyle w:val="ListParagraph"/>
        <w:numPr>
          <w:ilvl w:val="0"/>
          <w:numId w:val="28"/>
        </w:numPr>
        <w:tabs>
          <w:tab w:val="left" w:pos="426"/>
        </w:tabs>
        <w:spacing w:after="0" w:line="240" w:lineRule="auto"/>
        <w:ind w:left="709" w:hanging="567"/>
      </w:pPr>
      <w:proofErr w:type="spellStart"/>
      <w:r>
        <w:t>Longini</w:t>
      </w:r>
      <w:proofErr w:type="spellEnd"/>
      <w:r>
        <w:t xml:space="preserve"> M</w:t>
      </w:r>
      <w:r w:rsidR="007E7CC9">
        <w:t>.</w:t>
      </w:r>
      <w:r>
        <w:t>, Perrone S</w:t>
      </w:r>
      <w:r w:rsidR="007E7CC9">
        <w:t>.</w:t>
      </w:r>
      <w:r>
        <w:t xml:space="preserve">, </w:t>
      </w:r>
      <w:proofErr w:type="spellStart"/>
      <w:r>
        <w:t>Vezzosi</w:t>
      </w:r>
      <w:proofErr w:type="spellEnd"/>
      <w:r>
        <w:t xml:space="preserve"> P</w:t>
      </w:r>
      <w:r w:rsidR="007E7CC9">
        <w:t>.</w:t>
      </w:r>
      <w:r>
        <w:t xml:space="preserve"> </w:t>
      </w:r>
      <w:r w:rsidR="00D270E9" w:rsidRPr="007E7CC9">
        <w:t>et al.</w:t>
      </w:r>
      <w:r>
        <w:t xml:space="preserve"> </w:t>
      </w:r>
      <w:r w:rsidR="007E7CC9">
        <w:t xml:space="preserve">(2007) </w:t>
      </w:r>
      <w:r>
        <w:t xml:space="preserve">Association between oxidative stress in pregnancy and preterm premature rupture of membranes. </w:t>
      </w:r>
      <w:r w:rsidRPr="00D270E9">
        <w:rPr>
          <w:i/>
          <w:iCs/>
        </w:rPr>
        <w:t xml:space="preserve">Clin </w:t>
      </w:r>
      <w:proofErr w:type="spellStart"/>
      <w:r w:rsidRPr="00D270E9">
        <w:rPr>
          <w:i/>
          <w:iCs/>
        </w:rPr>
        <w:t>Biochem</w:t>
      </w:r>
      <w:proofErr w:type="spellEnd"/>
      <w:r>
        <w:t xml:space="preserve"> </w:t>
      </w:r>
      <w:r w:rsidRPr="00D270E9">
        <w:rPr>
          <w:b/>
          <w:bCs/>
        </w:rPr>
        <w:t>40</w:t>
      </w:r>
      <w:r w:rsidR="007E7CC9">
        <w:t>,</w:t>
      </w:r>
      <w:r>
        <w:t xml:space="preserve"> 793-797</w:t>
      </w:r>
      <w:r w:rsidR="00D270E9">
        <w:t>.</w:t>
      </w:r>
    </w:p>
    <w:p w14:paraId="21CDF187" w14:textId="1660C5A1" w:rsidR="003F6EB2" w:rsidRDefault="003F6EB2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7"/>
        <w:rPr>
          <w:rFonts w:cstheme="minorHAnsi"/>
          <w:noProof/>
          <w:lang w:val="en-US"/>
        </w:rPr>
      </w:pPr>
      <w:r>
        <w:rPr>
          <w:rFonts w:cstheme="minorHAnsi"/>
          <w:noProof/>
          <w:lang w:val="en-US"/>
        </w:rPr>
        <w:t xml:space="preserve">Fabregat A., Jupe S., Matthews L. et al. (2018) The Reactome Pathway Knowledgebase. </w:t>
      </w:r>
      <w:r>
        <w:rPr>
          <w:rFonts w:cstheme="minorHAnsi"/>
          <w:i/>
          <w:iCs/>
          <w:noProof/>
          <w:lang w:val="en-US"/>
        </w:rPr>
        <w:t>Nucleic Acids Res</w:t>
      </w:r>
      <w:r>
        <w:rPr>
          <w:rFonts w:cstheme="minorHAnsi"/>
          <w:noProof/>
          <w:lang w:val="en-US"/>
        </w:rPr>
        <w:t xml:space="preserve"> </w:t>
      </w:r>
      <w:r>
        <w:rPr>
          <w:rFonts w:cstheme="minorHAnsi"/>
          <w:b/>
          <w:bCs/>
          <w:noProof/>
          <w:lang w:val="en-US"/>
        </w:rPr>
        <w:t>46</w:t>
      </w:r>
      <w:r>
        <w:rPr>
          <w:rFonts w:cstheme="minorHAnsi"/>
          <w:noProof/>
          <w:lang w:val="en-US"/>
        </w:rPr>
        <w:t>, D649-D655.</w:t>
      </w:r>
    </w:p>
    <w:p w14:paraId="5189488E" w14:textId="6E97F1A9" w:rsidR="003F6EB2" w:rsidRPr="003F6EB2" w:rsidRDefault="003F6EB2" w:rsidP="003F6EB2">
      <w:pPr>
        <w:pStyle w:val="ListParagraph"/>
        <w:numPr>
          <w:ilvl w:val="0"/>
          <w:numId w:val="28"/>
        </w:numPr>
        <w:spacing w:after="0" w:line="240" w:lineRule="auto"/>
        <w:ind w:left="709" w:hanging="567"/>
        <w:rPr>
          <w:rFonts w:cstheme="minorHAnsi"/>
          <w:noProof/>
          <w:lang w:val="en-US"/>
        </w:rPr>
      </w:pPr>
      <w:r>
        <w:rPr>
          <w:rFonts w:cstheme="minorHAnsi"/>
          <w:noProof/>
          <w:lang w:val="en-US"/>
        </w:rPr>
        <w:t xml:space="preserve">Fabregat A., Sidiropoulos K., Viteri G. et al. (2017) Reactome pathway analysis: a high-performance in-memory approach. </w:t>
      </w:r>
      <w:r>
        <w:rPr>
          <w:rFonts w:cstheme="minorHAnsi"/>
          <w:i/>
          <w:iCs/>
          <w:noProof/>
          <w:lang w:val="en-US"/>
        </w:rPr>
        <w:t>BMC Bioinformatics</w:t>
      </w:r>
      <w:r>
        <w:rPr>
          <w:rFonts w:cstheme="minorHAnsi"/>
          <w:noProof/>
          <w:lang w:val="en-US"/>
        </w:rPr>
        <w:t xml:space="preserve"> </w:t>
      </w:r>
      <w:r>
        <w:rPr>
          <w:rFonts w:cstheme="minorHAnsi"/>
          <w:b/>
          <w:bCs/>
          <w:noProof/>
          <w:lang w:val="en-US"/>
        </w:rPr>
        <w:t>18</w:t>
      </w:r>
      <w:r>
        <w:rPr>
          <w:rFonts w:cstheme="minorHAnsi"/>
          <w:noProof/>
          <w:lang w:val="en-US"/>
        </w:rPr>
        <w:t>, 142.</w:t>
      </w:r>
    </w:p>
    <w:sectPr w:rsidR="003F6EB2" w:rsidRPr="003F6EB2" w:rsidSect="00177CA7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EBEA1F" w14:textId="77777777" w:rsidR="000A330B" w:rsidRDefault="000A330B" w:rsidP="003B172E">
      <w:pPr>
        <w:spacing w:after="0" w:line="240" w:lineRule="auto"/>
      </w:pPr>
      <w:r>
        <w:separator/>
      </w:r>
    </w:p>
  </w:endnote>
  <w:endnote w:type="continuationSeparator" w:id="0">
    <w:p w14:paraId="7E936783" w14:textId="77777777" w:rsidR="000A330B" w:rsidRDefault="000A330B" w:rsidP="003B17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841624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32FFAA" w14:textId="1D4FBEFE" w:rsidR="003E250D" w:rsidRDefault="003E250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F0DE53" w14:textId="77777777" w:rsidR="003E250D" w:rsidRDefault="003E250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683979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C07BAF" w14:textId="4681A538" w:rsidR="003E250D" w:rsidRDefault="003E250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78ABBAE" w14:textId="77777777" w:rsidR="00AF22D6" w:rsidRDefault="00AF22D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07A5B8" w14:textId="77777777" w:rsidR="000A330B" w:rsidRDefault="000A330B" w:rsidP="003B172E">
      <w:pPr>
        <w:spacing w:after="0" w:line="240" w:lineRule="auto"/>
      </w:pPr>
      <w:r>
        <w:separator/>
      </w:r>
    </w:p>
  </w:footnote>
  <w:footnote w:type="continuationSeparator" w:id="0">
    <w:p w14:paraId="0F58EA17" w14:textId="77777777" w:rsidR="000A330B" w:rsidRDefault="000A330B" w:rsidP="003B172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8C483B6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88A43A4"/>
    <w:multiLevelType w:val="hybridMultilevel"/>
    <w:tmpl w:val="6A1C2F6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0640A5"/>
    <w:multiLevelType w:val="multilevel"/>
    <w:tmpl w:val="799A8C94"/>
    <w:lvl w:ilvl="0">
      <w:start w:val="1"/>
      <w:numFmt w:val="decimal"/>
      <w:lvlText w:val="Chapter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0B1F5A24"/>
    <w:multiLevelType w:val="multilevel"/>
    <w:tmpl w:val="A6F48F80"/>
    <w:lvl w:ilvl="0">
      <w:start w:val="1"/>
      <w:numFmt w:val="decimal"/>
      <w:lvlText w:val="Chapter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14286963"/>
    <w:multiLevelType w:val="hybridMultilevel"/>
    <w:tmpl w:val="9286BC4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301BC4"/>
    <w:multiLevelType w:val="hybridMultilevel"/>
    <w:tmpl w:val="D3366F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D559C1"/>
    <w:multiLevelType w:val="hybridMultilevel"/>
    <w:tmpl w:val="BC6CFCF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076354"/>
    <w:multiLevelType w:val="hybridMultilevel"/>
    <w:tmpl w:val="EBE2F5D8"/>
    <w:lvl w:ilvl="0" w:tplc="03262970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bCs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0F4A35"/>
    <w:multiLevelType w:val="hybridMultilevel"/>
    <w:tmpl w:val="67CA317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6F2418"/>
    <w:multiLevelType w:val="multilevel"/>
    <w:tmpl w:val="F7ECB056"/>
    <w:lvl w:ilvl="0">
      <w:start w:val="1"/>
      <w:numFmt w:val="decimal"/>
      <w:lvlText w:val="Chapter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" w15:restartNumberingAfterBreak="0">
    <w:nsid w:val="2FD64EB3"/>
    <w:multiLevelType w:val="hybridMultilevel"/>
    <w:tmpl w:val="0ABC2A8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E5A3A22"/>
    <w:multiLevelType w:val="hybridMultilevel"/>
    <w:tmpl w:val="661E0BE8"/>
    <w:lvl w:ilvl="0" w:tplc="0384585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96006E"/>
    <w:multiLevelType w:val="hybridMultilevel"/>
    <w:tmpl w:val="6DA6E752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751FAC"/>
    <w:multiLevelType w:val="hybridMultilevel"/>
    <w:tmpl w:val="B16616C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89057E"/>
    <w:multiLevelType w:val="hybridMultilevel"/>
    <w:tmpl w:val="BCC08770"/>
    <w:lvl w:ilvl="0" w:tplc="0384585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23705"/>
    <w:multiLevelType w:val="hybridMultilevel"/>
    <w:tmpl w:val="B16616C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89813AD"/>
    <w:multiLevelType w:val="multilevel"/>
    <w:tmpl w:val="61F8ED4C"/>
    <w:lvl w:ilvl="0">
      <w:start w:val="1"/>
      <w:numFmt w:val="decimal"/>
      <w:pStyle w:val="Heading1"/>
      <w:suff w:val="nothing"/>
      <w:lvlText w:val="Chapter %1"/>
      <w:lvlJc w:val="left"/>
      <w:pPr>
        <w:ind w:left="5394" w:hanging="432"/>
      </w:pPr>
      <w:rPr>
        <w:rFonts w:hint="default"/>
        <w:sz w:val="52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292" w:hanging="576"/>
      </w:pPr>
      <w:rPr>
        <w:rFonts w:hint="default"/>
        <w:caps/>
        <w:sz w:val="28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3129" w:hanging="72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580" w:hanging="864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"/>
      <w:lvlJc w:val="left"/>
      <w:pPr>
        <w:ind w:left="724" w:hanging="1008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"/>
      <w:lvlJc w:val="left"/>
      <w:pPr>
        <w:ind w:left="868" w:hanging="1152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"/>
      <w:lvlJc w:val="left"/>
      <w:pPr>
        <w:ind w:left="1012" w:hanging="1296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"/>
      <w:lvlJc w:val="left"/>
      <w:pPr>
        <w:ind w:left="1156" w:hanging="144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"/>
      <w:lvlJc w:val="left"/>
      <w:pPr>
        <w:ind w:left="1300" w:hanging="1584"/>
      </w:pPr>
      <w:rPr>
        <w:rFonts w:hint="default"/>
      </w:rPr>
    </w:lvl>
  </w:abstractNum>
  <w:abstractNum w:abstractNumId="17" w15:restartNumberingAfterBreak="0">
    <w:nsid w:val="5FF57E80"/>
    <w:multiLevelType w:val="hybridMultilevel"/>
    <w:tmpl w:val="8FFAD946"/>
    <w:lvl w:ilvl="0" w:tplc="AAB426DE">
      <w:start w:val="1"/>
      <w:numFmt w:val="decimal"/>
      <w:lvlText w:val="Chapter 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4A315A3"/>
    <w:multiLevelType w:val="hybridMultilevel"/>
    <w:tmpl w:val="65C805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9E40F4A"/>
    <w:multiLevelType w:val="hybridMultilevel"/>
    <w:tmpl w:val="9A6EFE0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003711D"/>
    <w:multiLevelType w:val="hybridMultilevel"/>
    <w:tmpl w:val="79E859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0E2D05"/>
    <w:multiLevelType w:val="multilevel"/>
    <w:tmpl w:val="22B0302A"/>
    <w:lvl w:ilvl="0">
      <w:start w:val="1"/>
      <w:numFmt w:val="decimal"/>
      <w:lvlText w:val="Chapter %1"/>
      <w:lvlJc w:val="left"/>
      <w:pPr>
        <w:ind w:left="360" w:hanging="360"/>
      </w:pPr>
      <w:rPr>
        <w:rFonts w:ascii="Times New Roman" w:hAnsi="Times New Roman"/>
        <w:b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17"/>
  </w:num>
  <w:num w:numId="2">
    <w:abstractNumId w:val="21"/>
  </w:num>
  <w:num w:numId="3">
    <w:abstractNumId w:val="9"/>
  </w:num>
  <w:num w:numId="4">
    <w:abstractNumId w:val="3"/>
  </w:num>
  <w:num w:numId="5">
    <w:abstractNumId w:val="16"/>
  </w:num>
  <w:num w:numId="6">
    <w:abstractNumId w:val="2"/>
  </w:num>
  <w:num w:numId="7">
    <w:abstractNumId w:val="16"/>
    <w:lvlOverride w:ilvl="0">
      <w:lvl w:ilvl="0">
        <w:start w:val="1"/>
        <w:numFmt w:val="decimal"/>
        <w:pStyle w:val="Heading1"/>
        <w:suff w:val="nothing"/>
        <w:lvlText w:val="Chapter %1"/>
        <w:lvlJc w:val="left"/>
        <w:pPr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suff w:val="space"/>
        <w:lvlText w:val="%1.%2"/>
        <w:lvlJc w:val="left"/>
        <w:pPr>
          <w:ind w:left="576" w:hanging="576"/>
        </w:pPr>
        <w:rPr>
          <w:rFonts w:hint="default"/>
          <w:caps/>
        </w:rPr>
      </w:lvl>
    </w:lvlOverride>
    <w:lvlOverride w:ilvl="2">
      <w:lvl w:ilvl="2">
        <w:start w:val="1"/>
        <w:numFmt w:val="decimal"/>
        <w:pStyle w:val="Heading3"/>
        <w:suff w:val="space"/>
        <w:lvlText w:val="%1.%2.%3"/>
        <w:lvlJc w:val="left"/>
        <w:pPr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none"/>
        <w:pStyle w:val="Heading4"/>
        <w:suff w:val="space"/>
        <w:lvlText w:val=""/>
        <w:lvlJc w:val="left"/>
        <w:pPr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suff w:val="space"/>
        <w:lvlText w:val="%1.%2.%3.%4.%5"/>
        <w:lvlJc w:val="left"/>
        <w:pPr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pStyle w:val="Heading6"/>
        <w:suff w:val="space"/>
        <w:lvlText w:val="%1.%2.%3.%4.%5.%6"/>
        <w:lvlJc w:val="left"/>
        <w:pPr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pStyle w:val="Heading7"/>
        <w:suff w:val="space"/>
        <w:lvlText w:val="%1.%2.%3.%4.%5.%6.%7"/>
        <w:lvlJc w:val="left"/>
        <w:pPr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pStyle w:val="Heading8"/>
        <w:suff w:val="space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pStyle w:val="Heading9"/>
        <w:suff w:val="space"/>
        <w:lvlText w:val="%1.%2.%3.%4.%5.%6.%7.%8.%9"/>
        <w:lvlJc w:val="left"/>
        <w:pPr>
          <w:ind w:left="1584" w:hanging="1584"/>
        </w:pPr>
        <w:rPr>
          <w:rFonts w:hint="default"/>
        </w:rPr>
      </w:lvl>
    </w:lvlOverride>
  </w:num>
  <w:num w:numId="8">
    <w:abstractNumId w:val="0"/>
  </w:num>
  <w:num w:numId="9">
    <w:abstractNumId w:val="8"/>
  </w:num>
  <w:num w:numId="1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5"/>
  </w:num>
  <w:num w:numId="12">
    <w:abstractNumId w:val="6"/>
  </w:num>
  <w:num w:numId="13">
    <w:abstractNumId w:val="13"/>
  </w:num>
  <w:num w:numId="14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"/>
  </w:num>
  <w:num w:numId="18">
    <w:abstractNumId w:val="5"/>
  </w:num>
  <w:num w:numId="19">
    <w:abstractNumId w:val="4"/>
  </w:num>
  <w:num w:numId="20">
    <w:abstractNumId w:val="20"/>
  </w:num>
  <w:num w:numId="21">
    <w:abstractNumId w:val="18"/>
  </w:num>
  <w:num w:numId="22">
    <w:abstractNumId w:val="10"/>
  </w:num>
  <w:num w:numId="23">
    <w:abstractNumId w:val="12"/>
  </w:num>
  <w:num w:numId="24">
    <w:abstractNumId w:val="0"/>
  </w:num>
  <w:num w:numId="25">
    <w:abstractNumId w:val="11"/>
  </w:num>
  <w:num w:numId="26">
    <w:abstractNumId w:val="14"/>
  </w:num>
  <w:num w:numId="27">
    <w:abstractNumId w:val="7"/>
  </w:num>
  <w:num w:numId="28">
    <w:abstractNumId w:val="19"/>
  </w:num>
  <w:num w:numId="2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2599"/>
    <w:rsid w:val="00011CF5"/>
    <w:rsid w:val="0001430D"/>
    <w:rsid w:val="00016ABC"/>
    <w:rsid w:val="000170CB"/>
    <w:rsid w:val="000401D0"/>
    <w:rsid w:val="000428C0"/>
    <w:rsid w:val="00057891"/>
    <w:rsid w:val="00094706"/>
    <w:rsid w:val="000A330B"/>
    <w:rsid w:val="000A57E6"/>
    <w:rsid w:val="000B1336"/>
    <w:rsid w:val="000B5594"/>
    <w:rsid w:val="000D0B25"/>
    <w:rsid w:val="000E4C5C"/>
    <w:rsid w:val="000E78B9"/>
    <w:rsid w:val="001004D5"/>
    <w:rsid w:val="00102BA5"/>
    <w:rsid w:val="00106C29"/>
    <w:rsid w:val="00117CF2"/>
    <w:rsid w:val="001204B7"/>
    <w:rsid w:val="00126279"/>
    <w:rsid w:val="00140CB7"/>
    <w:rsid w:val="00146406"/>
    <w:rsid w:val="00147A3C"/>
    <w:rsid w:val="001566D9"/>
    <w:rsid w:val="00163DEB"/>
    <w:rsid w:val="00177CA7"/>
    <w:rsid w:val="001818FD"/>
    <w:rsid w:val="00197888"/>
    <w:rsid w:val="001A5E31"/>
    <w:rsid w:val="001A7D62"/>
    <w:rsid w:val="001B2A9D"/>
    <w:rsid w:val="001C533B"/>
    <w:rsid w:val="001C6125"/>
    <w:rsid w:val="001D67FF"/>
    <w:rsid w:val="001D6F0B"/>
    <w:rsid w:val="001E2B87"/>
    <w:rsid w:val="001E568E"/>
    <w:rsid w:val="001F65DA"/>
    <w:rsid w:val="001F6C09"/>
    <w:rsid w:val="00222CAF"/>
    <w:rsid w:val="00224172"/>
    <w:rsid w:val="00245F0D"/>
    <w:rsid w:val="00254AC5"/>
    <w:rsid w:val="00260CF0"/>
    <w:rsid w:val="00267976"/>
    <w:rsid w:val="00267F0B"/>
    <w:rsid w:val="00292DD7"/>
    <w:rsid w:val="002A4C5E"/>
    <w:rsid w:val="002A7806"/>
    <w:rsid w:val="002B5B61"/>
    <w:rsid w:val="002B71B2"/>
    <w:rsid w:val="002B76B5"/>
    <w:rsid w:val="002C1058"/>
    <w:rsid w:val="002C5435"/>
    <w:rsid w:val="002D37E1"/>
    <w:rsid w:val="002D49BF"/>
    <w:rsid w:val="002D5409"/>
    <w:rsid w:val="002D7642"/>
    <w:rsid w:val="002E2599"/>
    <w:rsid w:val="002E2BF0"/>
    <w:rsid w:val="002E3C81"/>
    <w:rsid w:val="002E5CE3"/>
    <w:rsid w:val="002E61DF"/>
    <w:rsid w:val="002F0B33"/>
    <w:rsid w:val="0030616F"/>
    <w:rsid w:val="00321DEC"/>
    <w:rsid w:val="003337D4"/>
    <w:rsid w:val="00340002"/>
    <w:rsid w:val="00347877"/>
    <w:rsid w:val="003551D2"/>
    <w:rsid w:val="00356B8D"/>
    <w:rsid w:val="0037025B"/>
    <w:rsid w:val="00381644"/>
    <w:rsid w:val="00381AAD"/>
    <w:rsid w:val="00387BF8"/>
    <w:rsid w:val="003A0667"/>
    <w:rsid w:val="003A1BB2"/>
    <w:rsid w:val="003A27C1"/>
    <w:rsid w:val="003A4976"/>
    <w:rsid w:val="003A69DE"/>
    <w:rsid w:val="003B076C"/>
    <w:rsid w:val="003B172E"/>
    <w:rsid w:val="003B4E4C"/>
    <w:rsid w:val="003C3DE8"/>
    <w:rsid w:val="003C4966"/>
    <w:rsid w:val="003C5860"/>
    <w:rsid w:val="003D28A7"/>
    <w:rsid w:val="003E250D"/>
    <w:rsid w:val="003E705D"/>
    <w:rsid w:val="003F6EB2"/>
    <w:rsid w:val="003F7F80"/>
    <w:rsid w:val="004216FD"/>
    <w:rsid w:val="0042623C"/>
    <w:rsid w:val="00447095"/>
    <w:rsid w:val="004512D3"/>
    <w:rsid w:val="0047261A"/>
    <w:rsid w:val="00477B7A"/>
    <w:rsid w:val="00484C54"/>
    <w:rsid w:val="00495741"/>
    <w:rsid w:val="00495C7F"/>
    <w:rsid w:val="00497B75"/>
    <w:rsid w:val="004A1494"/>
    <w:rsid w:val="004A1708"/>
    <w:rsid w:val="004A5C8B"/>
    <w:rsid w:val="004F462B"/>
    <w:rsid w:val="00501115"/>
    <w:rsid w:val="00504B39"/>
    <w:rsid w:val="00507D80"/>
    <w:rsid w:val="00515C4B"/>
    <w:rsid w:val="0052176B"/>
    <w:rsid w:val="00523D75"/>
    <w:rsid w:val="00524E67"/>
    <w:rsid w:val="005267C3"/>
    <w:rsid w:val="00530128"/>
    <w:rsid w:val="00544AE1"/>
    <w:rsid w:val="00552361"/>
    <w:rsid w:val="00561D71"/>
    <w:rsid w:val="005656A3"/>
    <w:rsid w:val="00566829"/>
    <w:rsid w:val="00592330"/>
    <w:rsid w:val="00593F0D"/>
    <w:rsid w:val="00597078"/>
    <w:rsid w:val="005B1C33"/>
    <w:rsid w:val="005C2D87"/>
    <w:rsid w:val="005C6593"/>
    <w:rsid w:val="005D6D27"/>
    <w:rsid w:val="005F2F09"/>
    <w:rsid w:val="005F6D71"/>
    <w:rsid w:val="00602BFA"/>
    <w:rsid w:val="00602E06"/>
    <w:rsid w:val="006142BA"/>
    <w:rsid w:val="00614363"/>
    <w:rsid w:val="00621476"/>
    <w:rsid w:val="00626245"/>
    <w:rsid w:val="0063388A"/>
    <w:rsid w:val="00643473"/>
    <w:rsid w:val="0064407B"/>
    <w:rsid w:val="0066106F"/>
    <w:rsid w:val="0066252E"/>
    <w:rsid w:val="006636B7"/>
    <w:rsid w:val="00672D31"/>
    <w:rsid w:val="00674CB7"/>
    <w:rsid w:val="0068259C"/>
    <w:rsid w:val="00686F97"/>
    <w:rsid w:val="00687556"/>
    <w:rsid w:val="00687787"/>
    <w:rsid w:val="006A1C4A"/>
    <w:rsid w:val="006A3C1D"/>
    <w:rsid w:val="006A627C"/>
    <w:rsid w:val="006B1125"/>
    <w:rsid w:val="006B1881"/>
    <w:rsid w:val="006B4246"/>
    <w:rsid w:val="006B5C16"/>
    <w:rsid w:val="006C3FD0"/>
    <w:rsid w:val="006C7E41"/>
    <w:rsid w:val="006D0794"/>
    <w:rsid w:val="006D476F"/>
    <w:rsid w:val="006D5701"/>
    <w:rsid w:val="006D6AAD"/>
    <w:rsid w:val="006E07E1"/>
    <w:rsid w:val="006E08D1"/>
    <w:rsid w:val="006F215E"/>
    <w:rsid w:val="006F78C8"/>
    <w:rsid w:val="007000F1"/>
    <w:rsid w:val="00712451"/>
    <w:rsid w:val="00714CE7"/>
    <w:rsid w:val="0072078A"/>
    <w:rsid w:val="007244F8"/>
    <w:rsid w:val="0072639C"/>
    <w:rsid w:val="007357FB"/>
    <w:rsid w:val="007415BD"/>
    <w:rsid w:val="00747552"/>
    <w:rsid w:val="0076299F"/>
    <w:rsid w:val="00764D90"/>
    <w:rsid w:val="007802FC"/>
    <w:rsid w:val="00783814"/>
    <w:rsid w:val="007910AC"/>
    <w:rsid w:val="00794E9A"/>
    <w:rsid w:val="00795511"/>
    <w:rsid w:val="007A23BC"/>
    <w:rsid w:val="007B7B04"/>
    <w:rsid w:val="007B7CFD"/>
    <w:rsid w:val="007C0D7A"/>
    <w:rsid w:val="007C1ED2"/>
    <w:rsid w:val="007D487C"/>
    <w:rsid w:val="007E2601"/>
    <w:rsid w:val="007E7CC9"/>
    <w:rsid w:val="007F39A4"/>
    <w:rsid w:val="0080087D"/>
    <w:rsid w:val="008070E5"/>
    <w:rsid w:val="008147F9"/>
    <w:rsid w:val="008269FB"/>
    <w:rsid w:val="008306E5"/>
    <w:rsid w:val="00841343"/>
    <w:rsid w:val="00846C5E"/>
    <w:rsid w:val="0085546F"/>
    <w:rsid w:val="00861714"/>
    <w:rsid w:val="008628C3"/>
    <w:rsid w:val="00863033"/>
    <w:rsid w:val="00867D31"/>
    <w:rsid w:val="008707EE"/>
    <w:rsid w:val="008814D2"/>
    <w:rsid w:val="00885C1B"/>
    <w:rsid w:val="008978A6"/>
    <w:rsid w:val="008A1CC5"/>
    <w:rsid w:val="008B296A"/>
    <w:rsid w:val="008B34B3"/>
    <w:rsid w:val="008B3BF3"/>
    <w:rsid w:val="008B65DD"/>
    <w:rsid w:val="008B67C5"/>
    <w:rsid w:val="008C356E"/>
    <w:rsid w:val="008D04A2"/>
    <w:rsid w:val="008D2E49"/>
    <w:rsid w:val="008E03A7"/>
    <w:rsid w:val="008F1217"/>
    <w:rsid w:val="008F69D8"/>
    <w:rsid w:val="009013AA"/>
    <w:rsid w:val="00907ED2"/>
    <w:rsid w:val="00911A6B"/>
    <w:rsid w:val="009121BF"/>
    <w:rsid w:val="009147A8"/>
    <w:rsid w:val="00916F81"/>
    <w:rsid w:val="009264C3"/>
    <w:rsid w:val="009266AC"/>
    <w:rsid w:val="00933401"/>
    <w:rsid w:val="0095065A"/>
    <w:rsid w:val="00955EDD"/>
    <w:rsid w:val="00957FEF"/>
    <w:rsid w:val="00974885"/>
    <w:rsid w:val="00984D5C"/>
    <w:rsid w:val="00994842"/>
    <w:rsid w:val="009A7759"/>
    <w:rsid w:val="009B0A9B"/>
    <w:rsid w:val="009B1A00"/>
    <w:rsid w:val="009B32BD"/>
    <w:rsid w:val="009D0C7B"/>
    <w:rsid w:val="009D3CDA"/>
    <w:rsid w:val="009D3FD7"/>
    <w:rsid w:val="009F11B8"/>
    <w:rsid w:val="009F11E1"/>
    <w:rsid w:val="009F2A61"/>
    <w:rsid w:val="00A13B49"/>
    <w:rsid w:val="00A175C2"/>
    <w:rsid w:val="00A314CE"/>
    <w:rsid w:val="00A31F1A"/>
    <w:rsid w:val="00A32DB5"/>
    <w:rsid w:val="00A41CDC"/>
    <w:rsid w:val="00A50785"/>
    <w:rsid w:val="00A5159B"/>
    <w:rsid w:val="00A51F15"/>
    <w:rsid w:val="00A6006C"/>
    <w:rsid w:val="00A60B97"/>
    <w:rsid w:val="00A7483E"/>
    <w:rsid w:val="00A81C98"/>
    <w:rsid w:val="00A878FF"/>
    <w:rsid w:val="00A908BA"/>
    <w:rsid w:val="00A90C04"/>
    <w:rsid w:val="00A91591"/>
    <w:rsid w:val="00A96F38"/>
    <w:rsid w:val="00A97AF1"/>
    <w:rsid w:val="00AA3734"/>
    <w:rsid w:val="00AA6100"/>
    <w:rsid w:val="00AA780A"/>
    <w:rsid w:val="00AB535D"/>
    <w:rsid w:val="00AC5410"/>
    <w:rsid w:val="00AD25BF"/>
    <w:rsid w:val="00AD3FA7"/>
    <w:rsid w:val="00AF22D6"/>
    <w:rsid w:val="00AF2E82"/>
    <w:rsid w:val="00AF333B"/>
    <w:rsid w:val="00B07C4C"/>
    <w:rsid w:val="00B1154B"/>
    <w:rsid w:val="00B146AD"/>
    <w:rsid w:val="00B14B54"/>
    <w:rsid w:val="00B21F7D"/>
    <w:rsid w:val="00B34B22"/>
    <w:rsid w:val="00B357EE"/>
    <w:rsid w:val="00B45773"/>
    <w:rsid w:val="00B5183E"/>
    <w:rsid w:val="00B56813"/>
    <w:rsid w:val="00B6270C"/>
    <w:rsid w:val="00B74898"/>
    <w:rsid w:val="00B76D8C"/>
    <w:rsid w:val="00B94E9F"/>
    <w:rsid w:val="00BA1C7F"/>
    <w:rsid w:val="00BB1709"/>
    <w:rsid w:val="00BB27AF"/>
    <w:rsid w:val="00BB3DCF"/>
    <w:rsid w:val="00BB58C7"/>
    <w:rsid w:val="00BB6130"/>
    <w:rsid w:val="00BC05D1"/>
    <w:rsid w:val="00BC79BF"/>
    <w:rsid w:val="00BD24BB"/>
    <w:rsid w:val="00BD32E9"/>
    <w:rsid w:val="00BD36D9"/>
    <w:rsid w:val="00BE1F27"/>
    <w:rsid w:val="00BF2282"/>
    <w:rsid w:val="00BF3688"/>
    <w:rsid w:val="00BF4FBC"/>
    <w:rsid w:val="00BF7412"/>
    <w:rsid w:val="00C04235"/>
    <w:rsid w:val="00C072B5"/>
    <w:rsid w:val="00C15315"/>
    <w:rsid w:val="00C177F0"/>
    <w:rsid w:val="00C31023"/>
    <w:rsid w:val="00C312F8"/>
    <w:rsid w:val="00C348E9"/>
    <w:rsid w:val="00C55D97"/>
    <w:rsid w:val="00C60A9A"/>
    <w:rsid w:val="00C742B6"/>
    <w:rsid w:val="00C9153A"/>
    <w:rsid w:val="00C9619A"/>
    <w:rsid w:val="00CA3B52"/>
    <w:rsid w:val="00CB166F"/>
    <w:rsid w:val="00CC42C0"/>
    <w:rsid w:val="00CD4325"/>
    <w:rsid w:val="00CD4D3C"/>
    <w:rsid w:val="00CD6AD2"/>
    <w:rsid w:val="00CE0B7D"/>
    <w:rsid w:val="00CE28BB"/>
    <w:rsid w:val="00CE6C1E"/>
    <w:rsid w:val="00D10362"/>
    <w:rsid w:val="00D13CEC"/>
    <w:rsid w:val="00D228F6"/>
    <w:rsid w:val="00D23FE3"/>
    <w:rsid w:val="00D25E50"/>
    <w:rsid w:val="00D26A92"/>
    <w:rsid w:val="00D270E9"/>
    <w:rsid w:val="00D36B90"/>
    <w:rsid w:val="00D374C6"/>
    <w:rsid w:val="00D52B73"/>
    <w:rsid w:val="00D563E3"/>
    <w:rsid w:val="00D71A94"/>
    <w:rsid w:val="00D733F6"/>
    <w:rsid w:val="00D747D7"/>
    <w:rsid w:val="00D80ACC"/>
    <w:rsid w:val="00D95CCE"/>
    <w:rsid w:val="00D97732"/>
    <w:rsid w:val="00DA17AB"/>
    <w:rsid w:val="00DA34E3"/>
    <w:rsid w:val="00DC234E"/>
    <w:rsid w:val="00DD051C"/>
    <w:rsid w:val="00DD2AD2"/>
    <w:rsid w:val="00DD3FE5"/>
    <w:rsid w:val="00DD5585"/>
    <w:rsid w:val="00DD58C7"/>
    <w:rsid w:val="00DE036F"/>
    <w:rsid w:val="00E04DE6"/>
    <w:rsid w:val="00E159A1"/>
    <w:rsid w:val="00E1604D"/>
    <w:rsid w:val="00E174A9"/>
    <w:rsid w:val="00E20C2A"/>
    <w:rsid w:val="00E25CED"/>
    <w:rsid w:val="00E308A0"/>
    <w:rsid w:val="00E32BE5"/>
    <w:rsid w:val="00E407DE"/>
    <w:rsid w:val="00E44C61"/>
    <w:rsid w:val="00E51CB9"/>
    <w:rsid w:val="00E65F7A"/>
    <w:rsid w:val="00E7714F"/>
    <w:rsid w:val="00E846B6"/>
    <w:rsid w:val="00EA3D01"/>
    <w:rsid w:val="00EA4EE9"/>
    <w:rsid w:val="00ED0FFB"/>
    <w:rsid w:val="00EE0731"/>
    <w:rsid w:val="00EF0C8E"/>
    <w:rsid w:val="00F0782F"/>
    <w:rsid w:val="00F170F3"/>
    <w:rsid w:val="00F17CA7"/>
    <w:rsid w:val="00F2246D"/>
    <w:rsid w:val="00F269B2"/>
    <w:rsid w:val="00F30137"/>
    <w:rsid w:val="00F372B6"/>
    <w:rsid w:val="00F41E7E"/>
    <w:rsid w:val="00F43290"/>
    <w:rsid w:val="00F46ED4"/>
    <w:rsid w:val="00F721AC"/>
    <w:rsid w:val="00F77711"/>
    <w:rsid w:val="00F8229E"/>
    <w:rsid w:val="00F94B83"/>
    <w:rsid w:val="00F955CA"/>
    <w:rsid w:val="00FB13A4"/>
    <w:rsid w:val="00FB3A1F"/>
    <w:rsid w:val="00FB4353"/>
    <w:rsid w:val="00FB709E"/>
    <w:rsid w:val="00FC5314"/>
    <w:rsid w:val="00FC5530"/>
    <w:rsid w:val="00FC6EFA"/>
    <w:rsid w:val="00FD1E25"/>
    <w:rsid w:val="00FE151B"/>
    <w:rsid w:val="00FE6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0B6D00"/>
  <w15:chartTrackingRefBased/>
  <w15:docId w15:val="{6AA34293-1200-45CC-A783-CC1D79A0F6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172E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3B172E"/>
    <w:pPr>
      <w:keepNext/>
      <w:keepLines/>
      <w:numPr>
        <w:numId w:val="5"/>
      </w:numPr>
      <w:spacing w:before="2160" w:after="0" w:line="360" w:lineRule="auto"/>
      <w:ind w:left="431" w:hanging="431"/>
      <w:jc w:val="center"/>
      <w:outlineLvl w:val="0"/>
    </w:pPr>
    <w:rPr>
      <w:rFonts w:eastAsiaTheme="majorEastAsia" w:cstheme="majorBidi"/>
      <w:bCs/>
      <w:sz w:val="4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B172E"/>
    <w:pPr>
      <w:keepNext/>
      <w:keepLines/>
      <w:numPr>
        <w:ilvl w:val="1"/>
        <w:numId w:val="5"/>
      </w:numPr>
      <w:spacing w:after="0" w:line="360" w:lineRule="auto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B172E"/>
    <w:pPr>
      <w:keepNext/>
      <w:keepLines/>
      <w:numPr>
        <w:ilvl w:val="2"/>
        <w:numId w:val="5"/>
      </w:numPr>
      <w:spacing w:after="0" w:line="360" w:lineRule="auto"/>
      <w:ind w:left="4123"/>
      <w:outlineLvl w:val="2"/>
    </w:pPr>
    <w:rPr>
      <w:rFonts w:eastAsiaTheme="majorEastAsia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B172E"/>
    <w:pPr>
      <w:keepNext/>
      <w:keepLines/>
      <w:numPr>
        <w:ilvl w:val="3"/>
        <w:numId w:val="5"/>
      </w:numPr>
      <w:spacing w:after="0" w:line="360" w:lineRule="auto"/>
      <w:outlineLvl w:val="3"/>
    </w:pPr>
    <w:rPr>
      <w:rFonts w:eastAsiaTheme="majorEastAsia" w:cstheme="majorBidi"/>
      <w:bCs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B172E"/>
    <w:pPr>
      <w:keepNext/>
      <w:keepLines/>
      <w:numPr>
        <w:ilvl w:val="4"/>
        <w:numId w:val="5"/>
      </w:numPr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B172E"/>
    <w:pPr>
      <w:keepNext/>
      <w:keepLines/>
      <w:numPr>
        <w:ilvl w:val="5"/>
        <w:numId w:val="5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B172E"/>
    <w:pPr>
      <w:keepNext/>
      <w:keepLines/>
      <w:numPr>
        <w:ilvl w:val="6"/>
        <w:numId w:val="5"/>
      </w:numPr>
      <w:tabs>
        <w:tab w:val="num" w:pos="360"/>
      </w:tabs>
      <w:spacing w:before="200" w:after="0"/>
      <w:ind w:left="0" w:firstLine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B172E"/>
    <w:pPr>
      <w:keepNext/>
      <w:keepLines/>
      <w:numPr>
        <w:ilvl w:val="7"/>
        <w:numId w:val="5"/>
      </w:numPr>
      <w:tabs>
        <w:tab w:val="num" w:pos="360"/>
      </w:tabs>
      <w:spacing w:before="200" w:after="0"/>
      <w:ind w:left="0" w:firstLine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B172E"/>
    <w:pPr>
      <w:keepNext/>
      <w:keepLines/>
      <w:numPr>
        <w:ilvl w:val="8"/>
        <w:numId w:val="5"/>
      </w:numPr>
      <w:tabs>
        <w:tab w:val="num" w:pos="360"/>
      </w:tabs>
      <w:spacing w:before="200" w:after="0"/>
      <w:ind w:left="0" w:firstLine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172E"/>
    <w:rPr>
      <w:rFonts w:eastAsiaTheme="majorEastAsia" w:cstheme="majorBidi"/>
      <w:bCs/>
      <w:sz w:val="4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B172E"/>
    <w:rPr>
      <w:rFonts w:eastAsiaTheme="majorEastAsia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B172E"/>
    <w:rPr>
      <w:rFonts w:eastAsiaTheme="majorEastAsia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B172E"/>
    <w:rPr>
      <w:rFonts w:eastAsiaTheme="majorEastAsia" w:cstheme="majorBidi"/>
      <w:bCs/>
      <w:i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3B172E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B172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B172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B172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B172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NoSpacing">
    <w:name w:val="No Spacing"/>
    <w:link w:val="NoSpacingChar"/>
    <w:uiPriority w:val="1"/>
    <w:qFormat/>
    <w:rsid w:val="003B172E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3B172E"/>
    <w:rPr>
      <w:rFonts w:eastAsiaTheme="minorEastAsia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17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172E"/>
    <w:rPr>
      <w:rFonts w:ascii="Tahoma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3B172E"/>
    <w:pPr>
      <w:outlineLvl w:val="9"/>
    </w:pPr>
    <w:rPr>
      <w:lang w:val="en-US" w:eastAsia="ja-JP"/>
    </w:rPr>
  </w:style>
  <w:style w:type="table" w:styleId="TableGrid">
    <w:name w:val="Table Grid"/>
    <w:basedOn w:val="TableNormal"/>
    <w:uiPriority w:val="59"/>
    <w:rsid w:val="003B17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B17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172E"/>
  </w:style>
  <w:style w:type="paragraph" w:styleId="Footer">
    <w:name w:val="footer"/>
    <w:basedOn w:val="Normal"/>
    <w:link w:val="FooterChar"/>
    <w:uiPriority w:val="99"/>
    <w:unhideWhenUsed/>
    <w:rsid w:val="003B17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172E"/>
  </w:style>
  <w:style w:type="paragraph" w:styleId="TOC1">
    <w:name w:val="toc 1"/>
    <w:basedOn w:val="Normal"/>
    <w:next w:val="Normal"/>
    <w:autoRedefine/>
    <w:uiPriority w:val="39"/>
    <w:unhideWhenUsed/>
    <w:rsid w:val="003B172E"/>
    <w:pPr>
      <w:tabs>
        <w:tab w:val="left" w:pos="284"/>
        <w:tab w:val="right" w:leader="dot" w:pos="8199"/>
      </w:tabs>
      <w:spacing w:after="100" w:line="360" w:lineRule="auto"/>
    </w:pPr>
    <w:rPr>
      <w:caps/>
      <w:sz w:val="24"/>
    </w:rPr>
  </w:style>
  <w:style w:type="character" w:styleId="Hyperlink">
    <w:name w:val="Hyperlink"/>
    <w:basedOn w:val="DefaultParagraphFont"/>
    <w:uiPriority w:val="99"/>
    <w:unhideWhenUsed/>
    <w:rsid w:val="003B172E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3B172E"/>
    <w:pPr>
      <w:tabs>
        <w:tab w:val="right" w:leader="dot" w:pos="8222"/>
      </w:tabs>
      <w:spacing w:after="100" w:line="360" w:lineRule="auto"/>
    </w:pPr>
    <w:rPr>
      <w:rFonts w:ascii="Times New Roman" w:hAnsi="Times New Roman" w:cs="Times New Roman"/>
      <w:b/>
      <w:caps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3B172E"/>
    <w:pPr>
      <w:tabs>
        <w:tab w:val="right" w:leader="dot" w:pos="8222"/>
      </w:tabs>
      <w:spacing w:after="100" w:line="360" w:lineRule="auto"/>
      <w:ind w:left="442" w:right="-24"/>
    </w:pPr>
    <w:rPr>
      <w:rFonts w:ascii="Times New Roman" w:hAnsi="Times New Roman"/>
      <w:caps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3B172E"/>
    <w:pPr>
      <w:tabs>
        <w:tab w:val="right" w:leader="dot" w:pos="8199"/>
      </w:tabs>
      <w:spacing w:after="100" w:line="360" w:lineRule="auto"/>
      <w:ind w:left="658"/>
    </w:pPr>
    <w:rPr>
      <w:rFonts w:ascii="Times New Roman" w:hAnsi="Times New Roman" w:cs="Times New Roman"/>
      <w:i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B17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172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172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17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172E"/>
    <w:rPr>
      <w:b/>
      <w:bCs/>
      <w:sz w:val="20"/>
      <w:szCs w:val="20"/>
    </w:rPr>
  </w:style>
  <w:style w:type="paragraph" w:styleId="ListBullet">
    <w:name w:val="List Bullet"/>
    <w:basedOn w:val="Normal"/>
    <w:uiPriority w:val="99"/>
    <w:unhideWhenUsed/>
    <w:rsid w:val="003B172E"/>
    <w:pPr>
      <w:numPr>
        <w:numId w:val="8"/>
      </w:numPr>
      <w:contextualSpacing/>
    </w:pPr>
  </w:style>
  <w:style w:type="table" w:styleId="LightShading">
    <w:name w:val="Light Shading"/>
    <w:basedOn w:val="TableNormal"/>
    <w:uiPriority w:val="60"/>
    <w:rsid w:val="003B17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3B172E"/>
    <w:pPr>
      <w:ind w:left="720"/>
      <w:contextualSpacing/>
    </w:pPr>
    <w:rPr>
      <w:rFonts w:ascii="Calibri" w:eastAsia="Calibri" w:hAnsi="Calibri"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3B172E"/>
    <w:pPr>
      <w:spacing w:line="240" w:lineRule="auto"/>
    </w:pPr>
    <w:rPr>
      <w:rFonts w:ascii="Calibri" w:hAnsi="Calibri"/>
      <w:b/>
      <w:bCs/>
      <w:color w:val="000000"/>
      <w:sz w:val="20"/>
      <w:szCs w:val="18"/>
    </w:rPr>
  </w:style>
  <w:style w:type="paragraph" w:styleId="NormalWeb">
    <w:name w:val="Normal (Web)"/>
    <w:basedOn w:val="Normal"/>
    <w:uiPriority w:val="99"/>
    <w:semiHidden/>
    <w:unhideWhenUsed/>
    <w:rsid w:val="003B172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styleId="PlaceholderText">
    <w:name w:val="Placeholder Text"/>
    <w:basedOn w:val="DefaultParagraphFont"/>
    <w:uiPriority w:val="99"/>
    <w:semiHidden/>
    <w:rsid w:val="003B172E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3B172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172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B172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172E"/>
    <w:rPr>
      <w:rFonts w:ascii="Calibri" w:hAnsi="Calibri" w:cs="Calibri"/>
      <w:noProof/>
      <w:lang w:val="en-US"/>
    </w:rPr>
  </w:style>
  <w:style w:type="table" w:styleId="GridTable6Colorful">
    <w:name w:val="Grid Table 6 Colorful"/>
    <w:basedOn w:val="TableNormal"/>
    <w:uiPriority w:val="51"/>
    <w:rsid w:val="003B172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">
    <w:name w:val="Grid Table 2"/>
    <w:basedOn w:val="TableNormal"/>
    <w:uiPriority w:val="47"/>
    <w:rsid w:val="003B172E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4-Accent1">
    <w:name w:val="List Table 4 Accent 1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label">
    <w:name w:val="label"/>
    <w:basedOn w:val="DefaultParagraphFont"/>
    <w:rsid w:val="003B172E"/>
  </w:style>
  <w:style w:type="character" w:styleId="Emphasis">
    <w:name w:val="Emphasis"/>
    <w:basedOn w:val="DefaultParagraphFont"/>
    <w:uiPriority w:val="20"/>
    <w:qFormat/>
    <w:rsid w:val="003B172E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B172E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3B172E"/>
    <w:rPr>
      <w:color w:val="954F72" w:themeColor="followedHyperlink"/>
      <w:u w:val="single"/>
    </w:rPr>
  </w:style>
  <w:style w:type="table" w:styleId="GridTable4-Accent1">
    <w:name w:val="Grid Table 4 Accent 1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ListTable4-Accent4">
    <w:name w:val="List Table 4 Accent 4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GridTable4-Accent3">
    <w:name w:val="Grid Table 4 Accent 3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4">
    <w:name w:val="Grid Table 4 Accent 4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GridTable5Dark-Accent6">
    <w:name w:val="Grid Table 5 Dark Accent 6"/>
    <w:basedOn w:val="TableNormal"/>
    <w:uiPriority w:val="50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styleId="GridTable4-Accent6">
    <w:name w:val="Grid Table 4 Accent 6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7Colorful-Accent6">
    <w:name w:val="List Table 7 Colorful Accent 6"/>
    <w:basedOn w:val="TableNormal"/>
    <w:uiPriority w:val="52"/>
    <w:rsid w:val="003B172E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0AD47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0AD47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0AD47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0AD47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1">
    <w:name w:val="List Table 7 Colorful Accent 1"/>
    <w:basedOn w:val="TableNormal"/>
    <w:uiPriority w:val="52"/>
    <w:rsid w:val="003B172E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3B172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">
    <w:name w:val="Grid Table 4"/>
    <w:basedOn w:val="TableNormal"/>
    <w:uiPriority w:val="49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7Colorful">
    <w:name w:val="Grid Table 7 Colorful"/>
    <w:basedOn w:val="TableNormal"/>
    <w:uiPriority w:val="52"/>
    <w:rsid w:val="003B172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ListTable3">
    <w:name w:val="List Table 3"/>
    <w:basedOn w:val="TableNormal"/>
    <w:uiPriority w:val="48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ListTable1Light-Accent1">
    <w:name w:val="List Table 1 Light Accent 1"/>
    <w:basedOn w:val="TableNormal"/>
    <w:uiPriority w:val="46"/>
    <w:rsid w:val="003B172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PlainTable1">
    <w:name w:val="Plain Table 1"/>
    <w:basedOn w:val="TableNormal"/>
    <w:uiPriority w:val="41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ListTable2">
    <w:name w:val="List Table 2"/>
    <w:basedOn w:val="TableNormal"/>
    <w:uiPriority w:val="47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3B172E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B172E"/>
    <w:rPr>
      <w:b/>
      <w:bCs/>
    </w:rPr>
  </w:style>
  <w:style w:type="table" w:styleId="GridTable1Light-Accent6">
    <w:name w:val="Grid Table 1 Light Accent 6"/>
    <w:basedOn w:val="TableNormal"/>
    <w:uiPriority w:val="46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6">
    <w:name w:val="Grid Table 2 Accent 6"/>
    <w:basedOn w:val="TableNormal"/>
    <w:uiPriority w:val="47"/>
    <w:rsid w:val="003B172E"/>
    <w:pPr>
      <w:spacing w:after="0" w:line="240" w:lineRule="auto"/>
    </w:p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ListTable2-Accent5">
    <w:name w:val="List Table 2 Accent 5"/>
    <w:basedOn w:val="TableNormal"/>
    <w:uiPriority w:val="47"/>
    <w:rsid w:val="003B172E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2-Accent5">
    <w:name w:val="Grid Table 2 Accent 5"/>
    <w:basedOn w:val="TableNormal"/>
    <w:uiPriority w:val="47"/>
    <w:rsid w:val="003B172E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6Colorful-Accent5">
    <w:name w:val="Grid Table 6 Colorful Accent 5"/>
    <w:basedOn w:val="TableNormal"/>
    <w:uiPriority w:val="51"/>
    <w:rsid w:val="003B172E"/>
    <w:pPr>
      <w:spacing w:after="0" w:line="240" w:lineRule="auto"/>
    </w:pPr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1Light-Accent1">
    <w:name w:val="Grid Table 1 Light Accent 1"/>
    <w:basedOn w:val="TableNormal"/>
    <w:uiPriority w:val="46"/>
    <w:rsid w:val="004A1494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E174A9"/>
    <w:pPr>
      <w:spacing w:after="0" w:line="240" w:lineRule="auto"/>
    </w:p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msonormal0">
    <w:name w:val="msonormal"/>
    <w:basedOn w:val="Normal"/>
    <w:rsid w:val="009B32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PlainTable2">
    <w:name w:val="Plain Table 2"/>
    <w:basedOn w:val="TableNormal"/>
    <w:uiPriority w:val="42"/>
    <w:rsid w:val="009B32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9B32BD"/>
    <w:pPr>
      <w:spacing w:after="0" w:line="240" w:lineRule="auto"/>
    </w:pPr>
    <w:tblPr>
      <w:tblInd w:w="0" w:type="nil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3">
    <w:name w:val="Grid Table 1 Light Accent 3"/>
    <w:basedOn w:val="TableNormal"/>
    <w:uiPriority w:val="46"/>
    <w:rsid w:val="009B32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3">
    <w:name w:val="Grid Table 2 Accent 3"/>
    <w:basedOn w:val="TableNormal"/>
    <w:uiPriority w:val="47"/>
    <w:rsid w:val="009B32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5Dark-Accent3">
    <w:name w:val="Grid Table 5 Dark Accent 3"/>
    <w:basedOn w:val="TableNormal"/>
    <w:uiPriority w:val="50"/>
    <w:rsid w:val="009B32BD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242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7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3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4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5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</TotalTime>
  <Pages>19</Pages>
  <Words>17189</Words>
  <Characters>97979</Characters>
  <Application>Microsoft Office Word</Application>
  <DocSecurity>0</DocSecurity>
  <Lines>816</Lines>
  <Paragraphs>2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hi</dc:creator>
  <cp:keywords/>
  <dc:description/>
  <cp:lastModifiedBy>Juhi</cp:lastModifiedBy>
  <cp:revision>77</cp:revision>
  <dcterms:created xsi:type="dcterms:W3CDTF">2021-09-26T13:37:00Z</dcterms:created>
  <dcterms:modified xsi:type="dcterms:W3CDTF">2022-02-16T16:12:00Z</dcterms:modified>
</cp:coreProperties>
</file>